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840B5" w14:textId="77777777" w:rsidR="002F21CE" w:rsidRDefault="002F21CE" w:rsidP="006027D1">
      <w:pPr>
        <w:pStyle w:val="Titre"/>
      </w:pPr>
    </w:p>
    <w:p w14:paraId="57972BCE" w14:textId="77777777" w:rsidR="00466B4A" w:rsidRDefault="00BF2C10" w:rsidP="006027D1">
      <w:pPr>
        <w:pStyle w:val="Titre"/>
      </w:pPr>
      <w:r>
        <w:rPr>
          <w:noProof/>
          <w:lang w:eastAsia="fr-CH"/>
        </w:rPr>
        <w:drawing>
          <wp:anchor distT="0" distB="0" distL="114300" distR="114300" simplePos="0" relativeHeight="251751424" behindDoc="0" locked="0" layoutInCell="1" allowOverlap="1" wp14:anchorId="2F8C3E78" wp14:editId="076B89F7">
            <wp:simplePos x="0" y="0"/>
            <wp:positionH relativeFrom="column">
              <wp:posOffset>-411181</wp:posOffset>
            </wp:positionH>
            <wp:positionV relativeFrom="page">
              <wp:posOffset>644525</wp:posOffset>
            </wp:positionV>
            <wp:extent cx="1955165" cy="709295"/>
            <wp:effectExtent l="0" t="0" r="6985"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heg-we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r w:rsidR="00DB1702">
        <w:t>Développement d’une application mobile d’échange de parking, quel Framework choisir ?</w:t>
      </w:r>
    </w:p>
    <w:p w14:paraId="5D7865AF" w14:textId="77777777" w:rsidR="00466B4A" w:rsidRDefault="00466B4A" w:rsidP="000B78BF">
      <w:pPr>
        <w:pStyle w:val="Corpsdetexte"/>
      </w:pPr>
    </w:p>
    <w:p w14:paraId="6EE1E155" w14:textId="77777777" w:rsidR="00466B4A" w:rsidRDefault="00466B4A" w:rsidP="000B78BF">
      <w:pPr>
        <w:pStyle w:val="Corpsdetexte"/>
      </w:pPr>
    </w:p>
    <w:p w14:paraId="6A8E7642" w14:textId="77777777" w:rsidR="00466B4A" w:rsidRDefault="00466B4A" w:rsidP="000B78BF">
      <w:pPr>
        <w:pStyle w:val="Corpsdetexte"/>
      </w:pPr>
    </w:p>
    <w:p w14:paraId="765BAFE5" w14:textId="77777777" w:rsidR="00466B4A" w:rsidRDefault="00466B4A" w:rsidP="000B78BF">
      <w:pPr>
        <w:pStyle w:val="Corpsdetexte"/>
      </w:pPr>
    </w:p>
    <w:p w14:paraId="3677CFF0" w14:textId="77777777" w:rsidR="00466B4A" w:rsidRDefault="00466B4A" w:rsidP="000B78BF">
      <w:pPr>
        <w:pStyle w:val="Corpsdetexte"/>
      </w:pPr>
    </w:p>
    <w:p w14:paraId="2D710BD2" w14:textId="77777777" w:rsidR="00466B4A" w:rsidRDefault="00466B4A" w:rsidP="00AA47CF">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64DF44C3" w14:textId="77777777" w:rsidR="00466B4A" w:rsidRDefault="00466B4A" w:rsidP="00AA47CF">
      <w:pPr>
        <w:pStyle w:val="pagedetitre-centr"/>
      </w:pPr>
      <w:r>
        <w:t>par :</w:t>
      </w:r>
    </w:p>
    <w:p w14:paraId="645DE5FF" w14:textId="77777777" w:rsidR="00466B4A" w:rsidRDefault="00DB1702" w:rsidP="00AA47CF">
      <w:pPr>
        <w:pStyle w:val="pagedetitre-centrgras"/>
      </w:pPr>
      <w:r>
        <w:t>Loïc Schupbach</w:t>
      </w:r>
    </w:p>
    <w:p w14:paraId="014D5CD4" w14:textId="77777777" w:rsidR="00466B4A" w:rsidRDefault="00466B4A" w:rsidP="000B78BF">
      <w:pPr>
        <w:pStyle w:val="Corpsdetexte"/>
      </w:pPr>
    </w:p>
    <w:p w14:paraId="0FEEE7CB" w14:textId="77777777" w:rsidR="00466B4A" w:rsidRDefault="00466B4A" w:rsidP="00AA47CF">
      <w:pPr>
        <w:pStyle w:val="pagedetitre-centr"/>
      </w:pPr>
      <w:r>
        <w:t xml:space="preserve">Conseiller au travail de </w:t>
      </w:r>
      <w:proofErr w:type="spellStart"/>
      <w:r>
        <w:t>Bachelor</w:t>
      </w:r>
      <w:proofErr w:type="spellEnd"/>
      <w:r>
        <w:t xml:space="preserve"> :</w:t>
      </w:r>
    </w:p>
    <w:p w14:paraId="5B3F01C1" w14:textId="77777777" w:rsidR="00466B4A" w:rsidRDefault="00DB1702" w:rsidP="00AA47CF">
      <w:pPr>
        <w:pStyle w:val="pagedetitre-centrgras"/>
      </w:pPr>
      <w:r>
        <w:t xml:space="preserve">Rolf </w:t>
      </w:r>
      <w:proofErr w:type="spellStart"/>
      <w:r>
        <w:t>Hauri</w:t>
      </w:r>
      <w:proofErr w:type="spellEnd"/>
      <w:r>
        <w:t>, professeur HES</w:t>
      </w:r>
    </w:p>
    <w:p w14:paraId="1B33387F" w14:textId="77777777" w:rsidR="00466B4A" w:rsidRDefault="00466B4A" w:rsidP="00AA47CF">
      <w:pPr>
        <w:pStyle w:val="pagedetitre-centrgras"/>
      </w:pPr>
    </w:p>
    <w:p w14:paraId="170B272C" w14:textId="77777777" w:rsidR="00466B4A" w:rsidRDefault="00466B4A" w:rsidP="00AA47CF">
      <w:pPr>
        <w:pStyle w:val="pagedetitre-centrgras"/>
      </w:pPr>
    </w:p>
    <w:p w14:paraId="21EA7DF5" w14:textId="77777777" w:rsidR="00466B4A" w:rsidRDefault="00DB1702" w:rsidP="00AA47CF">
      <w:pPr>
        <w:pStyle w:val="pagedetitre-centrgras"/>
      </w:pPr>
      <w:r>
        <w:t>Haute École de Gestion de Genève, 1 septembre 2018</w:t>
      </w:r>
    </w:p>
    <w:p w14:paraId="3BEED19B" w14:textId="77777777" w:rsidR="00466B4A" w:rsidRDefault="00466B4A" w:rsidP="00AA47CF">
      <w:pPr>
        <w:pStyle w:val="pagedetitre-centrgras"/>
      </w:pPr>
      <w:r>
        <w:t>Haute École de Gestion de Genève (HEG-GE)</w:t>
      </w:r>
    </w:p>
    <w:p w14:paraId="53EC0A96" w14:textId="77777777" w:rsidR="00466B4A" w:rsidRDefault="00225200" w:rsidP="00AA47CF">
      <w:pPr>
        <w:pStyle w:val="pagedetitre-centrgras"/>
      </w:pPr>
      <w:r>
        <w:rPr>
          <w:noProof/>
          <w:lang w:eastAsia="fr-CH"/>
        </w:rPr>
        <w:drawing>
          <wp:anchor distT="0" distB="0" distL="114300" distR="114300" simplePos="0" relativeHeight="251527168" behindDoc="0" locked="0" layoutInCell="1" allowOverlap="1" wp14:anchorId="25AFB297" wp14:editId="4398728A">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rsidR="00466B4A">
        <w:t xml:space="preserve">Filière </w:t>
      </w:r>
      <w:r w:rsidR="00DB1702" w:rsidRPr="002F21CE">
        <w:t>IG</w:t>
      </w:r>
    </w:p>
    <w:p w14:paraId="215F102F" w14:textId="77777777" w:rsidR="00BC3F99" w:rsidRDefault="00BC3F99" w:rsidP="000B78BF">
      <w:pPr>
        <w:pStyle w:val="Corpsdetexte"/>
        <w:sectPr w:rsidR="00BC3F99" w:rsidSect="000B78BF">
          <w:pgSz w:w="11906" w:h="16838"/>
          <w:pgMar w:top="1418" w:right="1418" w:bottom="1418" w:left="1985" w:header="709" w:footer="709" w:gutter="0"/>
          <w:cols w:space="708"/>
          <w:docGrid w:linePitch="360"/>
        </w:sectPr>
      </w:pPr>
    </w:p>
    <w:p w14:paraId="56FC9FEF" w14:textId="77777777" w:rsidR="00466B4A" w:rsidRDefault="00466B4A" w:rsidP="00FF35D1">
      <w:pPr>
        <w:pStyle w:val="titrenonnumrotcentr"/>
      </w:pPr>
      <w:bookmarkStart w:id="0" w:name="_Toc338746589"/>
      <w:bookmarkStart w:id="1" w:name="_Toc523409302"/>
      <w:r>
        <w:lastRenderedPageBreak/>
        <w:t>Déclaration</w:t>
      </w:r>
      <w:bookmarkEnd w:id="0"/>
      <w:bookmarkEnd w:id="1"/>
    </w:p>
    <w:p w14:paraId="34906AE4" w14:textId="77777777" w:rsidR="00242C61" w:rsidRPr="00242C61" w:rsidRDefault="00466B4A" w:rsidP="00320F34">
      <w:pPr>
        <w:pStyle w:val="Texte"/>
      </w:pPr>
      <w:r>
        <w:t xml:space="preserve">Ce travail de </w:t>
      </w:r>
      <w:proofErr w:type="spellStart"/>
      <w:r>
        <w:t>Bachelor</w:t>
      </w:r>
      <w:proofErr w:type="spellEnd"/>
      <w:r>
        <w:t xml:space="preserve"> est réalisé dans le cadre de l’examen final de la Haute école de gestion de Genève, en vue de l’obtention du titre </w:t>
      </w:r>
      <w:r w:rsidR="00DB1702">
        <w:t>« </w:t>
      </w:r>
      <w:proofErr w:type="spellStart"/>
      <w:r w:rsidR="00DB1702">
        <w:t>Bachelor</w:t>
      </w:r>
      <w:proofErr w:type="spellEnd"/>
      <w:r w:rsidR="00DB1702">
        <w:t xml:space="preserve"> of Science HES-SO en Informatique de gestion ».</w:t>
      </w:r>
    </w:p>
    <w:p w14:paraId="23618937" w14:textId="77777777" w:rsidR="00242C61" w:rsidRPr="00242C61" w:rsidRDefault="00242C61" w:rsidP="00320F34">
      <w:pPr>
        <w:pStyle w:val="Texte"/>
      </w:pPr>
      <w:r w:rsidRPr="00242C61">
        <w:t>L’étudiant atteste que son travail a été vérifié par un logiciel de détection de plagiat.</w:t>
      </w:r>
    </w:p>
    <w:p w14:paraId="6FD9DB65" w14:textId="77777777" w:rsidR="00466B4A" w:rsidRDefault="00466B4A" w:rsidP="00320F34">
      <w:pPr>
        <w:pStyle w:val="Texte"/>
      </w:pPr>
      <w:r w:rsidRPr="00242C61">
        <w:t>L’étudiant accepte, le cas échéant</w:t>
      </w:r>
      <w:r>
        <w:t xml:space="preserve">,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13C2986C" w14:textId="77777777" w:rsidR="00466B4A" w:rsidRDefault="00466B4A" w:rsidP="00320F34">
      <w:pPr>
        <w:pStyle w:val="Texte"/>
      </w:pPr>
    </w:p>
    <w:p w14:paraId="2B5E1BE9" w14:textId="77777777" w:rsidR="00466B4A" w:rsidRDefault="0072167A" w:rsidP="00320F34">
      <w:pPr>
        <w:pStyle w:val="Texte"/>
      </w:pPr>
      <w:r>
        <w:t>« J’atteste avoir réalisé seul</w:t>
      </w:r>
      <w:r w:rsidR="00DB1702">
        <w:t xml:space="preserve"> </w:t>
      </w:r>
      <w:r w:rsidR="00466B4A">
        <w:t>le présent travail, sans avoir utilisé des sources autres que celles citées dans la bibliographie. »</w:t>
      </w:r>
    </w:p>
    <w:p w14:paraId="546187B8" w14:textId="77777777" w:rsidR="00466B4A" w:rsidRDefault="00466B4A" w:rsidP="000B78BF">
      <w:pPr>
        <w:pStyle w:val="Corpsdetexte"/>
      </w:pPr>
    </w:p>
    <w:p w14:paraId="3CA08206" w14:textId="77777777" w:rsidR="00466B4A" w:rsidRDefault="00466B4A" w:rsidP="000B78BF">
      <w:pPr>
        <w:pStyle w:val="Corpsdetexte"/>
      </w:pPr>
    </w:p>
    <w:p w14:paraId="74A8F465" w14:textId="77777777" w:rsidR="00466B4A" w:rsidRDefault="00466B4A" w:rsidP="000B78BF">
      <w:pPr>
        <w:pStyle w:val="Corpsdetexte"/>
      </w:pPr>
    </w:p>
    <w:p w14:paraId="10B4CD31" w14:textId="77777777" w:rsidR="00466B4A" w:rsidRDefault="00466B4A" w:rsidP="00BC3F99">
      <w:pPr>
        <w:pStyle w:val="Corpsdetexte"/>
        <w:tabs>
          <w:tab w:val="left" w:pos="4820"/>
        </w:tabs>
      </w:pPr>
      <w:r>
        <w:tab/>
        <w:t xml:space="preserve">Fait à </w:t>
      </w:r>
      <w:r w:rsidR="00DB1702">
        <w:t>Thônex,</w:t>
      </w:r>
      <w:r>
        <w:t xml:space="preserve"> le </w:t>
      </w:r>
      <w:r w:rsidR="00DB1702">
        <w:t>01.09.2018</w:t>
      </w:r>
      <w:r>
        <w:t xml:space="preserve"> </w:t>
      </w:r>
    </w:p>
    <w:p w14:paraId="03308614" w14:textId="77777777" w:rsidR="00466B4A" w:rsidRDefault="00466B4A" w:rsidP="00BC3F99">
      <w:pPr>
        <w:pStyle w:val="Corpsdetexte"/>
        <w:tabs>
          <w:tab w:val="left" w:pos="4820"/>
        </w:tabs>
      </w:pPr>
      <w:r>
        <w:tab/>
      </w:r>
      <w:r w:rsidR="00DB1702">
        <w:t>Loïc Schupbach</w:t>
      </w:r>
    </w:p>
    <w:p w14:paraId="7794665C" w14:textId="4A483780" w:rsidR="00466B4A" w:rsidRDefault="00466B4A" w:rsidP="00BC3F99">
      <w:pPr>
        <w:pStyle w:val="Corpsdetexte"/>
        <w:tabs>
          <w:tab w:val="left" w:pos="4820"/>
        </w:tabs>
      </w:pPr>
      <w:r>
        <w:tab/>
      </w:r>
    </w:p>
    <w:p w14:paraId="1327C100" w14:textId="77777777" w:rsidR="00466B4A" w:rsidRDefault="00466B4A" w:rsidP="000B78BF">
      <w:pPr>
        <w:pStyle w:val="Corpsdetexte"/>
      </w:pPr>
    </w:p>
    <w:p w14:paraId="7723E4DA" w14:textId="77777777" w:rsidR="00466B4A" w:rsidRDefault="00466B4A" w:rsidP="000B78BF">
      <w:pPr>
        <w:pStyle w:val="Corpsdetexte"/>
      </w:pPr>
    </w:p>
    <w:p w14:paraId="370F86D1" w14:textId="77777777" w:rsidR="00466B4A" w:rsidRDefault="00BC3F99" w:rsidP="00FF35D1">
      <w:pPr>
        <w:pStyle w:val="titrenonnumrotcentr"/>
      </w:pPr>
      <w:r>
        <w:br w:type="page"/>
      </w:r>
      <w:bookmarkStart w:id="2" w:name="_Toc338746590"/>
      <w:bookmarkStart w:id="3" w:name="_Toc523409303"/>
      <w:r w:rsidR="00466B4A">
        <w:lastRenderedPageBreak/>
        <w:t>Remerciements</w:t>
      </w:r>
      <w:bookmarkEnd w:id="2"/>
      <w:bookmarkEnd w:id="3"/>
    </w:p>
    <w:p w14:paraId="326894E1" w14:textId="7C0CD5BB" w:rsidR="00466B4A" w:rsidRDefault="00033E04" w:rsidP="000B78BF">
      <w:pPr>
        <w:pStyle w:val="Corpsdetexte"/>
      </w:pPr>
      <w:r>
        <w:t xml:space="preserve">Je remercie tout particulièrement mon directeur de mémoire, Monsieur Rolf </w:t>
      </w:r>
      <w:proofErr w:type="spellStart"/>
      <w:r>
        <w:t>Hauri</w:t>
      </w:r>
      <w:proofErr w:type="spellEnd"/>
      <w:r>
        <w:t>, pou</w:t>
      </w:r>
      <w:r w:rsidR="00622B1D">
        <w:t xml:space="preserve">r m’avoir suivi et pour avoir répondu à toutes les interrogations que j’avais à propos de mon sujet de </w:t>
      </w:r>
      <w:proofErr w:type="spellStart"/>
      <w:r w:rsidR="00622B1D">
        <w:t>Bachelor</w:t>
      </w:r>
      <w:proofErr w:type="spellEnd"/>
      <w:r w:rsidR="00622B1D">
        <w:t>.</w:t>
      </w:r>
    </w:p>
    <w:p w14:paraId="24F38196" w14:textId="65B6428C" w:rsidR="00033E04" w:rsidRDefault="00033E04" w:rsidP="000B78BF">
      <w:pPr>
        <w:pStyle w:val="Corpsdetexte"/>
      </w:pPr>
      <w:r>
        <w:t>Je remercie également toute ma famille et mes proches pour m’avoir soutenu durant la durée</w:t>
      </w:r>
      <w:r w:rsidR="00622B1D">
        <w:t xml:space="preserve"> de ce travail</w:t>
      </w:r>
    </w:p>
    <w:p w14:paraId="71244072" w14:textId="77777777" w:rsidR="00466B4A" w:rsidRDefault="00BC3F99" w:rsidP="00B17D0C">
      <w:pPr>
        <w:pStyle w:val="titrenonnumrotcentr"/>
      </w:pPr>
      <w:r>
        <w:br w:type="page"/>
      </w:r>
      <w:bookmarkStart w:id="4" w:name="_Toc338746591"/>
      <w:bookmarkStart w:id="5" w:name="_Toc523409304"/>
      <w:r w:rsidR="00466B4A">
        <w:lastRenderedPageBreak/>
        <w:t>Résumé</w:t>
      </w:r>
      <w:bookmarkEnd w:id="4"/>
      <w:bookmarkEnd w:id="5"/>
    </w:p>
    <w:p w14:paraId="16C944E9" w14:textId="0999A355" w:rsidR="002F21CE" w:rsidRPr="002F21CE" w:rsidRDefault="003F5685" w:rsidP="00320F34">
      <w:pPr>
        <w:pStyle w:val="Texte"/>
      </w:pPr>
      <w:r>
        <w:t xml:space="preserve">Il est toujours difficile, lorsque l’on a une idée d’application, de savoir quels outils utiliser pour concrétiser cette idée. De nos jours, il est devenu essentiel de fournir notre </w:t>
      </w:r>
      <w:r w:rsidR="002F21CE">
        <w:t>application</w:t>
      </w:r>
      <w:r>
        <w:t xml:space="preserve"> sur les plus grandes plateformes existantes (</w:t>
      </w:r>
      <w:r w:rsidR="00173B6A">
        <w:t>c.-à-d.</w:t>
      </w:r>
      <w:r>
        <w:t xml:space="preserve">. IOS et Android) mais </w:t>
      </w:r>
      <w:r w:rsidR="00B27049">
        <w:t>il n’est pas concevable de créer une application pour chaque plateforme cible. Une grande partie de code devra être créé à double et ce serait une perte de temps énorme.</w:t>
      </w:r>
    </w:p>
    <w:p w14:paraId="42655CE9" w14:textId="611AD2C2" w:rsidR="003F5685" w:rsidRDefault="003F5685" w:rsidP="00320F34">
      <w:pPr>
        <w:pStyle w:val="Texte"/>
      </w:pPr>
      <w:r>
        <w:t xml:space="preserve">C’est </w:t>
      </w:r>
      <w:r w:rsidR="00B27049">
        <w:t xml:space="preserve">pour éviter cette perte de temps que sont apparues les </w:t>
      </w:r>
      <w:r w:rsidR="00C53D8E">
        <w:t>Frameworks</w:t>
      </w:r>
      <w:r>
        <w:t xml:space="preserve"> de développement </w:t>
      </w:r>
      <w:r w:rsidR="000872DC">
        <w:t>mobile</w:t>
      </w:r>
      <w:r w:rsidR="00B27049">
        <w:t xml:space="preserve"> cross-platform</w:t>
      </w:r>
      <w:r w:rsidR="000872DC">
        <w:t>. Ils permettent de créer une seule application dans un langage commun</w:t>
      </w:r>
      <w:r w:rsidR="002F21CE">
        <w:t xml:space="preserve"> unique</w:t>
      </w:r>
      <w:r w:rsidR="000872DC">
        <w:t xml:space="preserve"> (souvent Javascript / HTML) puis de transpiler ces applications dans un</w:t>
      </w:r>
      <w:r w:rsidR="002F21CE">
        <w:t xml:space="preserve"> langage </w:t>
      </w:r>
      <w:r w:rsidR="000872DC">
        <w:t xml:space="preserve">qui permet de la lancer sur </w:t>
      </w:r>
      <w:r w:rsidR="002F21CE">
        <w:t>chacun des système mobiles précédemment cités.</w:t>
      </w:r>
    </w:p>
    <w:p w14:paraId="45AA2E50" w14:textId="56E66C59" w:rsidR="002F21CE" w:rsidRPr="00F84DD0" w:rsidRDefault="000872DC" w:rsidP="00F84DD0">
      <w:pPr>
        <w:pStyle w:val="Texte"/>
      </w:pPr>
      <w:r w:rsidRPr="00F84DD0">
        <w:t xml:space="preserve">Ces </w:t>
      </w:r>
      <w:r w:rsidR="00C53D8E" w:rsidRPr="00F84DD0">
        <w:t>Frameworks</w:t>
      </w:r>
      <w:r w:rsidRPr="00F84DD0">
        <w:t xml:space="preserve"> sont très pratiques mais nécessitent une certaine connaissance de leurs fonctionnement pour pouvoir faire ce que nous voulons. </w:t>
      </w:r>
      <w:r w:rsidR="00BC3EBF" w:rsidRPr="00BC3EBF">
        <w:t xml:space="preserve">Malheureusement, </w:t>
      </w:r>
      <w:r w:rsidR="00BC3EBF">
        <w:t>vu le nombre de Frameworks existant, il est impossible de tous les maitriser et de les utiliser correctement. Il faut donc</w:t>
      </w:r>
      <w:r w:rsidR="00600BB8">
        <w:t xml:space="preserve"> en choisir un</w:t>
      </w:r>
      <w:r w:rsidR="00BC3EBF">
        <w:t xml:space="preserve"> et développer entièrement notre projet sur </w:t>
      </w:r>
      <w:r w:rsidR="00600BB8">
        <w:t>celui-ci.</w:t>
      </w:r>
    </w:p>
    <w:p w14:paraId="2CBF7A78" w14:textId="415EF9C0" w:rsidR="002F21CE" w:rsidRPr="002F21CE" w:rsidRDefault="002F21CE" w:rsidP="00320F34">
      <w:pPr>
        <w:pStyle w:val="Texte"/>
      </w:pPr>
      <w:r>
        <w:t xml:space="preserve">En expliquant les </w:t>
      </w:r>
      <w:r w:rsidR="00F84DD0">
        <w:t xml:space="preserve">avantages et désavantages des </w:t>
      </w:r>
      <w:r w:rsidR="00C53D8E">
        <w:t>Frameworks</w:t>
      </w:r>
      <w:r>
        <w:t xml:space="preserve"> les plus connus / utilisés, </w:t>
      </w:r>
      <w:r w:rsidR="00BC3EBF">
        <w:t>cela permettra de mieux comprendre leurs fonctionnements et de choisir le plus adéquat à chaque projet.</w:t>
      </w:r>
    </w:p>
    <w:p w14:paraId="53F66E30" w14:textId="77777777" w:rsidR="00B116D7" w:rsidRDefault="00B17D0C" w:rsidP="00B17D0C">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p w14:paraId="5B79D285" w14:textId="0F2CDD8D" w:rsidR="00B116D7" w:rsidRDefault="00B116D7">
      <w:pPr>
        <w:pStyle w:val="TM1"/>
        <w:rPr>
          <w:rFonts w:asciiTheme="minorHAnsi" w:eastAsiaTheme="minorEastAsia" w:hAnsiTheme="minorHAnsi" w:cstheme="minorBidi"/>
          <w:b w:val="0"/>
          <w:noProof/>
          <w:sz w:val="22"/>
          <w:lang w:eastAsia="fr-CH"/>
        </w:rPr>
      </w:pPr>
      <w:hyperlink w:anchor="_Toc523409302" w:history="1">
        <w:r w:rsidRPr="000B3DF5">
          <w:rPr>
            <w:rStyle w:val="Lienhypertexte"/>
            <w:noProof/>
          </w:rPr>
          <w:t>Déclaration</w:t>
        </w:r>
        <w:r>
          <w:rPr>
            <w:noProof/>
            <w:webHidden/>
          </w:rPr>
          <w:tab/>
        </w:r>
        <w:r>
          <w:rPr>
            <w:noProof/>
            <w:webHidden/>
          </w:rPr>
          <w:fldChar w:fldCharType="begin"/>
        </w:r>
        <w:r>
          <w:rPr>
            <w:noProof/>
            <w:webHidden/>
          </w:rPr>
          <w:instrText xml:space="preserve"> PAGEREF _Toc523409302 \h </w:instrText>
        </w:r>
        <w:r>
          <w:rPr>
            <w:noProof/>
            <w:webHidden/>
          </w:rPr>
        </w:r>
        <w:r>
          <w:rPr>
            <w:noProof/>
            <w:webHidden/>
          </w:rPr>
          <w:fldChar w:fldCharType="separate"/>
        </w:r>
        <w:r>
          <w:rPr>
            <w:noProof/>
            <w:webHidden/>
          </w:rPr>
          <w:t>i</w:t>
        </w:r>
        <w:r>
          <w:rPr>
            <w:noProof/>
            <w:webHidden/>
          </w:rPr>
          <w:fldChar w:fldCharType="end"/>
        </w:r>
      </w:hyperlink>
    </w:p>
    <w:p w14:paraId="6B8E239D" w14:textId="00B17A69" w:rsidR="00B116D7" w:rsidRDefault="00B116D7">
      <w:pPr>
        <w:pStyle w:val="TM1"/>
        <w:rPr>
          <w:rFonts w:asciiTheme="minorHAnsi" w:eastAsiaTheme="minorEastAsia" w:hAnsiTheme="minorHAnsi" w:cstheme="minorBidi"/>
          <w:b w:val="0"/>
          <w:noProof/>
          <w:sz w:val="22"/>
          <w:lang w:eastAsia="fr-CH"/>
        </w:rPr>
      </w:pPr>
      <w:hyperlink w:anchor="_Toc523409303" w:history="1">
        <w:r w:rsidRPr="000B3DF5">
          <w:rPr>
            <w:rStyle w:val="Lienhypertexte"/>
            <w:noProof/>
          </w:rPr>
          <w:t>Remerciements</w:t>
        </w:r>
        <w:r>
          <w:rPr>
            <w:noProof/>
            <w:webHidden/>
          </w:rPr>
          <w:tab/>
        </w:r>
        <w:r>
          <w:rPr>
            <w:noProof/>
            <w:webHidden/>
          </w:rPr>
          <w:fldChar w:fldCharType="begin"/>
        </w:r>
        <w:r>
          <w:rPr>
            <w:noProof/>
            <w:webHidden/>
          </w:rPr>
          <w:instrText xml:space="preserve"> PAGEREF _Toc523409303 \h </w:instrText>
        </w:r>
        <w:r>
          <w:rPr>
            <w:noProof/>
            <w:webHidden/>
          </w:rPr>
        </w:r>
        <w:r>
          <w:rPr>
            <w:noProof/>
            <w:webHidden/>
          </w:rPr>
          <w:fldChar w:fldCharType="separate"/>
        </w:r>
        <w:r>
          <w:rPr>
            <w:noProof/>
            <w:webHidden/>
          </w:rPr>
          <w:t>ii</w:t>
        </w:r>
        <w:r>
          <w:rPr>
            <w:noProof/>
            <w:webHidden/>
          </w:rPr>
          <w:fldChar w:fldCharType="end"/>
        </w:r>
      </w:hyperlink>
    </w:p>
    <w:p w14:paraId="46F91C12" w14:textId="00F595A9" w:rsidR="00B116D7" w:rsidRDefault="00B116D7">
      <w:pPr>
        <w:pStyle w:val="TM1"/>
        <w:rPr>
          <w:rFonts w:asciiTheme="minorHAnsi" w:eastAsiaTheme="minorEastAsia" w:hAnsiTheme="minorHAnsi" w:cstheme="minorBidi"/>
          <w:b w:val="0"/>
          <w:noProof/>
          <w:sz w:val="22"/>
          <w:lang w:eastAsia="fr-CH"/>
        </w:rPr>
      </w:pPr>
      <w:hyperlink w:anchor="_Toc523409304" w:history="1">
        <w:r w:rsidRPr="000B3DF5">
          <w:rPr>
            <w:rStyle w:val="Lienhypertexte"/>
            <w:noProof/>
          </w:rPr>
          <w:t>Résumé</w:t>
        </w:r>
        <w:r>
          <w:rPr>
            <w:noProof/>
            <w:webHidden/>
          </w:rPr>
          <w:tab/>
        </w:r>
        <w:r>
          <w:rPr>
            <w:noProof/>
            <w:webHidden/>
          </w:rPr>
          <w:fldChar w:fldCharType="begin"/>
        </w:r>
        <w:r>
          <w:rPr>
            <w:noProof/>
            <w:webHidden/>
          </w:rPr>
          <w:instrText xml:space="preserve"> PAGEREF _Toc523409304 \h </w:instrText>
        </w:r>
        <w:r>
          <w:rPr>
            <w:noProof/>
            <w:webHidden/>
          </w:rPr>
        </w:r>
        <w:r>
          <w:rPr>
            <w:noProof/>
            <w:webHidden/>
          </w:rPr>
          <w:fldChar w:fldCharType="separate"/>
        </w:r>
        <w:r>
          <w:rPr>
            <w:noProof/>
            <w:webHidden/>
          </w:rPr>
          <w:t>iii</w:t>
        </w:r>
        <w:r>
          <w:rPr>
            <w:noProof/>
            <w:webHidden/>
          </w:rPr>
          <w:fldChar w:fldCharType="end"/>
        </w:r>
      </w:hyperlink>
    </w:p>
    <w:p w14:paraId="5DB6B6E1" w14:textId="5951B8A5" w:rsidR="00B116D7" w:rsidRDefault="00B116D7">
      <w:pPr>
        <w:pStyle w:val="TM1"/>
        <w:rPr>
          <w:rFonts w:asciiTheme="minorHAnsi" w:eastAsiaTheme="minorEastAsia" w:hAnsiTheme="minorHAnsi" w:cstheme="minorBidi"/>
          <w:b w:val="0"/>
          <w:noProof/>
          <w:sz w:val="22"/>
          <w:lang w:eastAsia="fr-CH"/>
        </w:rPr>
      </w:pPr>
      <w:hyperlink w:anchor="_Toc523409305" w:history="1">
        <w:r w:rsidRPr="000B3DF5">
          <w:rPr>
            <w:rStyle w:val="Lienhypertexte"/>
            <w:noProof/>
          </w:rPr>
          <w:t>Liste des tableaux</w:t>
        </w:r>
        <w:r>
          <w:rPr>
            <w:noProof/>
            <w:webHidden/>
          </w:rPr>
          <w:tab/>
        </w:r>
        <w:r>
          <w:rPr>
            <w:noProof/>
            <w:webHidden/>
          </w:rPr>
          <w:fldChar w:fldCharType="begin"/>
        </w:r>
        <w:r>
          <w:rPr>
            <w:noProof/>
            <w:webHidden/>
          </w:rPr>
          <w:instrText xml:space="preserve"> PAGEREF _Toc523409305 \h </w:instrText>
        </w:r>
        <w:r>
          <w:rPr>
            <w:noProof/>
            <w:webHidden/>
          </w:rPr>
        </w:r>
        <w:r>
          <w:rPr>
            <w:noProof/>
            <w:webHidden/>
          </w:rPr>
          <w:fldChar w:fldCharType="separate"/>
        </w:r>
        <w:r>
          <w:rPr>
            <w:noProof/>
            <w:webHidden/>
          </w:rPr>
          <w:t>vi</w:t>
        </w:r>
        <w:r>
          <w:rPr>
            <w:noProof/>
            <w:webHidden/>
          </w:rPr>
          <w:fldChar w:fldCharType="end"/>
        </w:r>
      </w:hyperlink>
    </w:p>
    <w:p w14:paraId="4592B57F" w14:textId="74663762" w:rsidR="00B116D7" w:rsidRDefault="00B116D7">
      <w:pPr>
        <w:pStyle w:val="TM1"/>
        <w:rPr>
          <w:rFonts w:asciiTheme="minorHAnsi" w:eastAsiaTheme="minorEastAsia" w:hAnsiTheme="minorHAnsi" w:cstheme="minorBidi"/>
          <w:b w:val="0"/>
          <w:noProof/>
          <w:sz w:val="22"/>
          <w:lang w:eastAsia="fr-CH"/>
        </w:rPr>
      </w:pPr>
      <w:hyperlink w:anchor="_Toc523409306" w:history="1">
        <w:r w:rsidRPr="000B3DF5">
          <w:rPr>
            <w:rStyle w:val="Lienhypertexte"/>
            <w:noProof/>
          </w:rPr>
          <w:t>Liste des figures</w:t>
        </w:r>
        <w:r>
          <w:rPr>
            <w:noProof/>
            <w:webHidden/>
          </w:rPr>
          <w:tab/>
        </w:r>
        <w:r>
          <w:rPr>
            <w:noProof/>
            <w:webHidden/>
          </w:rPr>
          <w:fldChar w:fldCharType="begin"/>
        </w:r>
        <w:r>
          <w:rPr>
            <w:noProof/>
            <w:webHidden/>
          </w:rPr>
          <w:instrText xml:space="preserve"> PAGEREF _Toc523409306 \h </w:instrText>
        </w:r>
        <w:r>
          <w:rPr>
            <w:noProof/>
            <w:webHidden/>
          </w:rPr>
        </w:r>
        <w:r>
          <w:rPr>
            <w:noProof/>
            <w:webHidden/>
          </w:rPr>
          <w:fldChar w:fldCharType="separate"/>
        </w:r>
        <w:r>
          <w:rPr>
            <w:noProof/>
            <w:webHidden/>
          </w:rPr>
          <w:t>vi</w:t>
        </w:r>
        <w:r>
          <w:rPr>
            <w:noProof/>
            <w:webHidden/>
          </w:rPr>
          <w:fldChar w:fldCharType="end"/>
        </w:r>
      </w:hyperlink>
    </w:p>
    <w:p w14:paraId="2849A839" w14:textId="7B885DD0" w:rsidR="00B116D7" w:rsidRDefault="00B116D7">
      <w:pPr>
        <w:pStyle w:val="TM1"/>
        <w:rPr>
          <w:rFonts w:asciiTheme="minorHAnsi" w:eastAsiaTheme="minorEastAsia" w:hAnsiTheme="minorHAnsi" w:cstheme="minorBidi"/>
          <w:b w:val="0"/>
          <w:noProof/>
          <w:sz w:val="22"/>
          <w:lang w:eastAsia="fr-CH"/>
        </w:rPr>
      </w:pPr>
      <w:hyperlink w:anchor="_Toc523409307" w:history="1">
        <w:r w:rsidRPr="000B3DF5">
          <w:rPr>
            <w:rStyle w:val="Lienhypertexte"/>
            <w:noProof/>
          </w:rPr>
          <w:t>1.</w:t>
        </w:r>
        <w:r>
          <w:rPr>
            <w:rFonts w:asciiTheme="minorHAnsi" w:eastAsiaTheme="minorEastAsia" w:hAnsiTheme="minorHAnsi" w:cstheme="minorBidi"/>
            <w:b w:val="0"/>
            <w:noProof/>
            <w:sz w:val="22"/>
            <w:lang w:eastAsia="fr-CH"/>
          </w:rPr>
          <w:tab/>
        </w:r>
        <w:r w:rsidRPr="000B3DF5">
          <w:rPr>
            <w:rStyle w:val="Lienhypertexte"/>
            <w:noProof/>
          </w:rPr>
          <w:t>Introduction</w:t>
        </w:r>
        <w:r>
          <w:rPr>
            <w:noProof/>
            <w:webHidden/>
          </w:rPr>
          <w:tab/>
        </w:r>
        <w:r>
          <w:rPr>
            <w:noProof/>
            <w:webHidden/>
          </w:rPr>
          <w:fldChar w:fldCharType="begin"/>
        </w:r>
        <w:r>
          <w:rPr>
            <w:noProof/>
            <w:webHidden/>
          </w:rPr>
          <w:instrText xml:space="preserve"> PAGEREF _Toc523409307 \h </w:instrText>
        </w:r>
        <w:r>
          <w:rPr>
            <w:noProof/>
            <w:webHidden/>
          </w:rPr>
        </w:r>
        <w:r>
          <w:rPr>
            <w:noProof/>
            <w:webHidden/>
          </w:rPr>
          <w:fldChar w:fldCharType="separate"/>
        </w:r>
        <w:r>
          <w:rPr>
            <w:noProof/>
            <w:webHidden/>
          </w:rPr>
          <w:t>1</w:t>
        </w:r>
        <w:r>
          <w:rPr>
            <w:noProof/>
            <w:webHidden/>
          </w:rPr>
          <w:fldChar w:fldCharType="end"/>
        </w:r>
      </w:hyperlink>
    </w:p>
    <w:p w14:paraId="2CC75971" w14:textId="6372D981" w:rsidR="00B116D7" w:rsidRDefault="00B116D7">
      <w:pPr>
        <w:pStyle w:val="TM1"/>
        <w:rPr>
          <w:rFonts w:asciiTheme="minorHAnsi" w:eastAsiaTheme="minorEastAsia" w:hAnsiTheme="minorHAnsi" w:cstheme="minorBidi"/>
          <w:b w:val="0"/>
          <w:noProof/>
          <w:sz w:val="22"/>
          <w:lang w:eastAsia="fr-CH"/>
        </w:rPr>
      </w:pPr>
      <w:hyperlink w:anchor="_Toc523409308" w:history="1">
        <w:r w:rsidRPr="000B3DF5">
          <w:rPr>
            <w:rStyle w:val="Lienhypertexte"/>
            <w:noProof/>
          </w:rPr>
          <w:t>2.</w:t>
        </w:r>
        <w:r>
          <w:rPr>
            <w:rFonts w:asciiTheme="minorHAnsi" w:eastAsiaTheme="minorEastAsia" w:hAnsiTheme="minorHAnsi" w:cstheme="minorBidi"/>
            <w:b w:val="0"/>
            <w:noProof/>
            <w:sz w:val="22"/>
            <w:lang w:eastAsia="fr-CH"/>
          </w:rPr>
          <w:tab/>
        </w:r>
        <w:r w:rsidRPr="000B3DF5">
          <w:rPr>
            <w:rStyle w:val="Lienhypertexte"/>
            <w:noProof/>
          </w:rPr>
          <w:t>Etude des Frameworks existants</w:t>
        </w:r>
        <w:r>
          <w:rPr>
            <w:noProof/>
            <w:webHidden/>
          </w:rPr>
          <w:tab/>
        </w:r>
        <w:r>
          <w:rPr>
            <w:noProof/>
            <w:webHidden/>
          </w:rPr>
          <w:fldChar w:fldCharType="begin"/>
        </w:r>
        <w:r>
          <w:rPr>
            <w:noProof/>
            <w:webHidden/>
          </w:rPr>
          <w:instrText xml:space="preserve"> PAGEREF _Toc523409308 \h </w:instrText>
        </w:r>
        <w:r>
          <w:rPr>
            <w:noProof/>
            <w:webHidden/>
          </w:rPr>
        </w:r>
        <w:r>
          <w:rPr>
            <w:noProof/>
            <w:webHidden/>
          </w:rPr>
          <w:fldChar w:fldCharType="separate"/>
        </w:r>
        <w:r>
          <w:rPr>
            <w:noProof/>
            <w:webHidden/>
          </w:rPr>
          <w:t>2</w:t>
        </w:r>
        <w:r>
          <w:rPr>
            <w:noProof/>
            <w:webHidden/>
          </w:rPr>
          <w:fldChar w:fldCharType="end"/>
        </w:r>
      </w:hyperlink>
    </w:p>
    <w:p w14:paraId="76BF0982" w14:textId="591BFA79" w:rsidR="00B116D7" w:rsidRDefault="00B116D7">
      <w:pPr>
        <w:pStyle w:val="TM2"/>
        <w:rPr>
          <w:rFonts w:asciiTheme="minorHAnsi" w:eastAsiaTheme="minorEastAsia" w:hAnsiTheme="minorHAnsi" w:cstheme="minorBidi"/>
          <w:b w:val="0"/>
          <w:noProof/>
          <w:lang w:eastAsia="fr-CH"/>
        </w:rPr>
      </w:pPr>
      <w:hyperlink w:anchor="_Toc523409309" w:history="1">
        <w:r w:rsidRPr="000B3DF5">
          <w:rPr>
            <w:rStyle w:val="Lienhypertexte"/>
            <w:noProof/>
          </w:rPr>
          <w:t>2.1</w:t>
        </w:r>
        <w:r>
          <w:rPr>
            <w:rFonts w:asciiTheme="minorHAnsi" w:eastAsiaTheme="minorEastAsia" w:hAnsiTheme="minorHAnsi" w:cstheme="minorBidi"/>
            <w:b w:val="0"/>
            <w:noProof/>
            <w:lang w:eastAsia="fr-CH"/>
          </w:rPr>
          <w:tab/>
        </w:r>
        <w:r w:rsidRPr="000B3DF5">
          <w:rPr>
            <w:rStyle w:val="Lienhypertexte"/>
            <w:noProof/>
          </w:rPr>
          <w:t>Ionic</w:t>
        </w:r>
        <w:r>
          <w:rPr>
            <w:noProof/>
            <w:webHidden/>
          </w:rPr>
          <w:tab/>
        </w:r>
        <w:r>
          <w:rPr>
            <w:noProof/>
            <w:webHidden/>
          </w:rPr>
          <w:fldChar w:fldCharType="begin"/>
        </w:r>
        <w:r>
          <w:rPr>
            <w:noProof/>
            <w:webHidden/>
          </w:rPr>
          <w:instrText xml:space="preserve"> PAGEREF _Toc523409309 \h </w:instrText>
        </w:r>
        <w:r>
          <w:rPr>
            <w:noProof/>
            <w:webHidden/>
          </w:rPr>
        </w:r>
        <w:r>
          <w:rPr>
            <w:noProof/>
            <w:webHidden/>
          </w:rPr>
          <w:fldChar w:fldCharType="separate"/>
        </w:r>
        <w:r>
          <w:rPr>
            <w:noProof/>
            <w:webHidden/>
          </w:rPr>
          <w:t>4</w:t>
        </w:r>
        <w:r>
          <w:rPr>
            <w:noProof/>
            <w:webHidden/>
          </w:rPr>
          <w:fldChar w:fldCharType="end"/>
        </w:r>
      </w:hyperlink>
    </w:p>
    <w:p w14:paraId="19DCA8AE" w14:textId="21BA1CB7" w:rsidR="00B116D7" w:rsidRDefault="00B116D7">
      <w:pPr>
        <w:pStyle w:val="TM3"/>
        <w:tabs>
          <w:tab w:val="left" w:pos="1320"/>
          <w:tab w:val="right" w:leader="dot" w:pos="8493"/>
        </w:tabs>
        <w:rPr>
          <w:rFonts w:asciiTheme="minorHAnsi" w:eastAsiaTheme="minorEastAsia" w:hAnsiTheme="minorHAnsi" w:cstheme="minorBidi"/>
          <w:noProof/>
          <w:lang w:eastAsia="fr-CH"/>
        </w:rPr>
      </w:pPr>
      <w:hyperlink w:anchor="_Toc523409310" w:history="1">
        <w:r w:rsidRPr="000B3DF5">
          <w:rPr>
            <w:rStyle w:val="Lienhypertexte"/>
            <w:noProof/>
          </w:rPr>
          <w:t>2.1.1</w:t>
        </w:r>
        <w:r>
          <w:rPr>
            <w:rFonts w:asciiTheme="minorHAnsi" w:eastAsiaTheme="minorEastAsia" w:hAnsiTheme="minorHAnsi" w:cstheme="minorBidi"/>
            <w:noProof/>
            <w:lang w:eastAsia="fr-CH"/>
          </w:rPr>
          <w:tab/>
        </w:r>
        <w:r w:rsidRPr="000B3DF5">
          <w:rPr>
            <w:rStyle w:val="Lienhypertexte"/>
            <w:noProof/>
          </w:rPr>
          <w:t>Architecture</w:t>
        </w:r>
        <w:r>
          <w:rPr>
            <w:noProof/>
            <w:webHidden/>
          </w:rPr>
          <w:tab/>
        </w:r>
        <w:r>
          <w:rPr>
            <w:noProof/>
            <w:webHidden/>
          </w:rPr>
          <w:fldChar w:fldCharType="begin"/>
        </w:r>
        <w:r>
          <w:rPr>
            <w:noProof/>
            <w:webHidden/>
          </w:rPr>
          <w:instrText xml:space="preserve"> PAGEREF _Toc523409310 \h </w:instrText>
        </w:r>
        <w:r>
          <w:rPr>
            <w:noProof/>
            <w:webHidden/>
          </w:rPr>
        </w:r>
        <w:r>
          <w:rPr>
            <w:noProof/>
            <w:webHidden/>
          </w:rPr>
          <w:fldChar w:fldCharType="separate"/>
        </w:r>
        <w:r>
          <w:rPr>
            <w:noProof/>
            <w:webHidden/>
          </w:rPr>
          <w:t>5</w:t>
        </w:r>
        <w:r>
          <w:rPr>
            <w:noProof/>
            <w:webHidden/>
          </w:rPr>
          <w:fldChar w:fldCharType="end"/>
        </w:r>
      </w:hyperlink>
    </w:p>
    <w:p w14:paraId="413FD6C7" w14:textId="71D8B200" w:rsidR="00B116D7" w:rsidRDefault="00B116D7">
      <w:pPr>
        <w:pStyle w:val="TM4"/>
        <w:tabs>
          <w:tab w:val="left" w:pos="1760"/>
          <w:tab w:val="right" w:leader="dot" w:pos="8493"/>
        </w:tabs>
        <w:rPr>
          <w:rFonts w:asciiTheme="minorHAnsi" w:eastAsiaTheme="minorEastAsia" w:hAnsiTheme="minorHAnsi" w:cstheme="minorBidi"/>
          <w:noProof/>
          <w:sz w:val="22"/>
          <w:lang w:eastAsia="fr-CH"/>
        </w:rPr>
      </w:pPr>
      <w:hyperlink w:anchor="_Toc523409311" w:history="1">
        <w:r w:rsidRPr="000B3DF5">
          <w:rPr>
            <w:rStyle w:val="Lienhypertexte"/>
            <w:noProof/>
          </w:rPr>
          <w:t>2.1.1.1</w:t>
        </w:r>
        <w:r>
          <w:rPr>
            <w:rFonts w:asciiTheme="minorHAnsi" w:eastAsiaTheme="minorEastAsia" w:hAnsiTheme="minorHAnsi" w:cstheme="minorBidi"/>
            <w:noProof/>
            <w:sz w:val="22"/>
            <w:lang w:eastAsia="fr-CH"/>
          </w:rPr>
          <w:tab/>
        </w:r>
        <w:r w:rsidRPr="000B3DF5">
          <w:rPr>
            <w:rStyle w:val="Lienhypertexte"/>
            <w:noProof/>
          </w:rPr>
          <w:t>Apache Cordova</w:t>
        </w:r>
        <w:r>
          <w:rPr>
            <w:noProof/>
            <w:webHidden/>
          </w:rPr>
          <w:tab/>
        </w:r>
        <w:r>
          <w:rPr>
            <w:noProof/>
            <w:webHidden/>
          </w:rPr>
          <w:fldChar w:fldCharType="begin"/>
        </w:r>
        <w:r>
          <w:rPr>
            <w:noProof/>
            <w:webHidden/>
          </w:rPr>
          <w:instrText xml:space="preserve"> PAGEREF _Toc523409311 \h </w:instrText>
        </w:r>
        <w:r>
          <w:rPr>
            <w:noProof/>
            <w:webHidden/>
          </w:rPr>
        </w:r>
        <w:r>
          <w:rPr>
            <w:noProof/>
            <w:webHidden/>
          </w:rPr>
          <w:fldChar w:fldCharType="separate"/>
        </w:r>
        <w:r>
          <w:rPr>
            <w:noProof/>
            <w:webHidden/>
          </w:rPr>
          <w:t>5</w:t>
        </w:r>
        <w:r>
          <w:rPr>
            <w:noProof/>
            <w:webHidden/>
          </w:rPr>
          <w:fldChar w:fldCharType="end"/>
        </w:r>
      </w:hyperlink>
    </w:p>
    <w:p w14:paraId="491F79A4" w14:textId="212B82ED" w:rsidR="00B116D7" w:rsidRDefault="00B116D7">
      <w:pPr>
        <w:pStyle w:val="TM4"/>
        <w:tabs>
          <w:tab w:val="left" w:pos="1760"/>
          <w:tab w:val="right" w:leader="dot" w:pos="8493"/>
        </w:tabs>
        <w:rPr>
          <w:rFonts w:asciiTheme="minorHAnsi" w:eastAsiaTheme="minorEastAsia" w:hAnsiTheme="minorHAnsi" w:cstheme="minorBidi"/>
          <w:noProof/>
          <w:sz w:val="22"/>
          <w:lang w:eastAsia="fr-CH"/>
        </w:rPr>
      </w:pPr>
      <w:hyperlink w:anchor="_Toc523409312" w:history="1">
        <w:r w:rsidRPr="000B3DF5">
          <w:rPr>
            <w:rStyle w:val="Lienhypertexte"/>
            <w:noProof/>
          </w:rPr>
          <w:t>2.1.1.2</w:t>
        </w:r>
        <w:r>
          <w:rPr>
            <w:rFonts w:asciiTheme="minorHAnsi" w:eastAsiaTheme="minorEastAsia" w:hAnsiTheme="minorHAnsi" w:cstheme="minorBidi"/>
            <w:noProof/>
            <w:sz w:val="22"/>
            <w:lang w:eastAsia="fr-CH"/>
          </w:rPr>
          <w:tab/>
        </w:r>
        <w:r w:rsidRPr="000B3DF5">
          <w:rPr>
            <w:rStyle w:val="Lienhypertexte"/>
            <w:noProof/>
          </w:rPr>
          <w:t>Angular</w:t>
        </w:r>
        <w:r>
          <w:rPr>
            <w:noProof/>
            <w:webHidden/>
          </w:rPr>
          <w:tab/>
        </w:r>
        <w:r>
          <w:rPr>
            <w:noProof/>
            <w:webHidden/>
          </w:rPr>
          <w:fldChar w:fldCharType="begin"/>
        </w:r>
        <w:r>
          <w:rPr>
            <w:noProof/>
            <w:webHidden/>
          </w:rPr>
          <w:instrText xml:space="preserve"> PAGEREF _Toc523409312 \h </w:instrText>
        </w:r>
        <w:r>
          <w:rPr>
            <w:noProof/>
            <w:webHidden/>
          </w:rPr>
        </w:r>
        <w:r>
          <w:rPr>
            <w:noProof/>
            <w:webHidden/>
          </w:rPr>
          <w:fldChar w:fldCharType="separate"/>
        </w:r>
        <w:r>
          <w:rPr>
            <w:noProof/>
            <w:webHidden/>
          </w:rPr>
          <w:t>6</w:t>
        </w:r>
        <w:r>
          <w:rPr>
            <w:noProof/>
            <w:webHidden/>
          </w:rPr>
          <w:fldChar w:fldCharType="end"/>
        </w:r>
      </w:hyperlink>
    </w:p>
    <w:p w14:paraId="578A7140" w14:textId="08159E62" w:rsidR="00B116D7" w:rsidRDefault="00B116D7">
      <w:pPr>
        <w:pStyle w:val="TM4"/>
        <w:tabs>
          <w:tab w:val="left" w:pos="1760"/>
          <w:tab w:val="right" w:leader="dot" w:pos="8493"/>
        </w:tabs>
        <w:rPr>
          <w:rFonts w:asciiTheme="minorHAnsi" w:eastAsiaTheme="minorEastAsia" w:hAnsiTheme="minorHAnsi" w:cstheme="minorBidi"/>
          <w:noProof/>
          <w:sz w:val="22"/>
          <w:lang w:eastAsia="fr-CH"/>
        </w:rPr>
      </w:pPr>
      <w:hyperlink w:anchor="_Toc523409313" w:history="1">
        <w:r w:rsidRPr="000B3DF5">
          <w:rPr>
            <w:rStyle w:val="Lienhypertexte"/>
            <w:noProof/>
          </w:rPr>
          <w:t>2.1.1.3</w:t>
        </w:r>
        <w:r>
          <w:rPr>
            <w:rFonts w:asciiTheme="minorHAnsi" w:eastAsiaTheme="minorEastAsia" w:hAnsiTheme="minorHAnsi" w:cstheme="minorBidi"/>
            <w:noProof/>
            <w:sz w:val="22"/>
            <w:lang w:eastAsia="fr-CH"/>
          </w:rPr>
          <w:tab/>
        </w:r>
        <w:r w:rsidRPr="000B3DF5">
          <w:rPr>
            <w:rStyle w:val="Lienhypertexte"/>
            <w:noProof/>
          </w:rPr>
          <w:t>Ionic</w:t>
        </w:r>
        <w:r>
          <w:rPr>
            <w:noProof/>
            <w:webHidden/>
          </w:rPr>
          <w:tab/>
        </w:r>
        <w:r>
          <w:rPr>
            <w:noProof/>
            <w:webHidden/>
          </w:rPr>
          <w:fldChar w:fldCharType="begin"/>
        </w:r>
        <w:r>
          <w:rPr>
            <w:noProof/>
            <w:webHidden/>
          </w:rPr>
          <w:instrText xml:space="preserve"> PAGEREF _Toc523409313 \h </w:instrText>
        </w:r>
        <w:r>
          <w:rPr>
            <w:noProof/>
            <w:webHidden/>
          </w:rPr>
        </w:r>
        <w:r>
          <w:rPr>
            <w:noProof/>
            <w:webHidden/>
          </w:rPr>
          <w:fldChar w:fldCharType="separate"/>
        </w:r>
        <w:r>
          <w:rPr>
            <w:noProof/>
            <w:webHidden/>
          </w:rPr>
          <w:t>7</w:t>
        </w:r>
        <w:r>
          <w:rPr>
            <w:noProof/>
            <w:webHidden/>
          </w:rPr>
          <w:fldChar w:fldCharType="end"/>
        </w:r>
      </w:hyperlink>
    </w:p>
    <w:p w14:paraId="75279AEF" w14:textId="0D6DB425" w:rsidR="00B116D7" w:rsidRDefault="00B116D7">
      <w:pPr>
        <w:pStyle w:val="TM3"/>
        <w:tabs>
          <w:tab w:val="left" w:pos="1320"/>
          <w:tab w:val="right" w:leader="dot" w:pos="8493"/>
        </w:tabs>
        <w:rPr>
          <w:rFonts w:asciiTheme="minorHAnsi" w:eastAsiaTheme="minorEastAsia" w:hAnsiTheme="minorHAnsi" w:cstheme="minorBidi"/>
          <w:noProof/>
          <w:lang w:eastAsia="fr-CH"/>
        </w:rPr>
      </w:pPr>
      <w:hyperlink w:anchor="_Toc523409314" w:history="1">
        <w:r w:rsidRPr="000B3DF5">
          <w:rPr>
            <w:rStyle w:val="Lienhypertexte"/>
            <w:noProof/>
          </w:rPr>
          <w:t>2.1.2</w:t>
        </w:r>
        <w:r>
          <w:rPr>
            <w:rFonts w:asciiTheme="minorHAnsi" w:eastAsiaTheme="minorEastAsia" w:hAnsiTheme="minorHAnsi" w:cstheme="minorBidi"/>
            <w:noProof/>
            <w:lang w:eastAsia="fr-CH"/>
          </w:rPr>
          <w:tab/>
        </w:r>
        <w:r w:rsidRPr="000B3DF5">
          <w:rPr>
            <w:rStyle w:val="Lienhypertexte"/>
            <w:noProof/>
          </w:rPr>
          <w:t>Avantages</w:t>
        </w:r>
        <w:r>
          <w:rPr>
            <w:noProof/>
            <w:webHidden/>
          </w:rPr>
          <w:tab/>
        </w:r>
        <w:r>
          <w:rPr>
            <w:noProof/>
            <w:webHidden/>
          </w:rPr>
          <w:fldChar w:fldCharType="begin"/>
        </w:r>
        <w:r>
          <w:rPr>
            <w:noProof/>
            <w:webHidden/>
          </w:rPr>
          <w:instrText xml:space="preserve"> PAGEREF _Toc523409314 \h </w:instrText>
        </w:r>
        <w:r>
          <w:rPr>
            <w:noProof/>
            <w:webHidden/>
          </w:rPr>
        </w:r>
        <w:r>
          <w:rPr>
            <w:noProof/>
            <w:webHidden/>
          </w:rPr>
          <w:fldChar w:fldCharType="separate"/>
        </w:r>
        <w:r>
          <w:rPr>
            <w:noProof/>
            <w:webHidden/>
          </w:rPr>
          <w:t>9</w:t>
        </w:r>
        <w:r>
          <w:rPr>
            <w:noProof/>
            <w:webHidden/>
          </w:rPr>
          <w:fldChar w:fldCharType="end"/>
        </w:r>
      </w:hyperlink>
    </w:p>
    <w:p w14:paraId="0B6FB83E" w14:textId="3B5D78DF" w:rsidR="00B116D7" w:rsidRDefault="00B116D7">
      <w:pPr>
        <w:pStyle w:val="TM3"/>
        <w:tabs>
          <w:tab w:val="left" w:pos="1320"/>
          <w:tab w:val="right" w:leader="dot" w:pos="8493"/>
        </w:tabs>
        <w:rPr>
          <w:rFonts w:asciiTheme="minorHAnsi" w:eastAsiaTheme="minorEastAsia" w:hAnsiTheme="minorHAnsi" w:cstheme="minorBidi"/>
          <w:noProof/>
          <w:lang w:eastAsia="fr-CH"/>
        </w:rPr>
      </w:pPr>
      <w:hyperlink w:anchor="_Toc523409315" w:history="1">
        <w:r w:rsidRPr="000B3DF5">
          <w:rPr>
            <w:rStyle w:val="Lienhypertexte"/>
            <w:noProof/>
          </w:rPr>
          <w:t>2.1.3</w:t>
        </w:r>
        <w:r>
          <w:rPr>
            <w:rFonts w:asciiTheme="minorHAnsi" w:eastAsiaTheme="minorEastAsia" w:hAnsiTheme="minorHAnsi" w:cstheme="minorBidi"/>
            <w:noProof/>
            <w:lang w:eastAsia="fr-CH"/>
          </w:rPr>
          <w:tab/>
        </w:r>
        <w:r w:rsidRPr="000B3DF5">
          <w:rPr>
            <w:rStyle w:val="Lienhypertexte"/>
            <w:noProof/>
          </w:rPr>
          <w:t>Faiblesses</w:t>
        </w:r>
        <w:r>
          <w:rPr>
            <w:noProof/>
            <w:webHidden/>
          </w:rPr>
          <w:tab/>
        </w:r>
        <w:r>
          <w:rPr>
            <w:noProof/>
            <w:webHidden/>
          </w:rPr>
          <w:fldChar w:fldCharType="begin"/>
        </w:r>
        <w:r>
          <w:rPr>
            <w:noProof/>
            <w:webHidden/>
          </w:rPr>
          <w:instrText xml:space="preserve"> PAGEREF _Toc523409315 \h </w:instrText>
        </w:r>
        <w:r>
          <w:rPr>
            <w:noProof/>
            <w:webHidden/>
          </w:rPr>
        </w:r>
        <w:r>
          <w:rPr>
            <w:noProof/>
            <w:webHidden/>
          </w:rPr>
          <w:fldChar w:fldCharType="separate"/>
        </w:r>
        <w:r>
          <w:rPr>
            <w:noProof/>
            <w:webHidden/>
          </w:rPr>
          <w:t>10</w:t>
        </w:r>
        <w:r>
          <w:rPr>
            <w:noProof/>
            <w:webHidden/>
          </w:rPr>
          <w:fldChar w:fldCharType="end"/>
        </w:r>
      </w:hyperlink>
    </w:p>
    <w:p w14:paraId="57FBC7E9" w14:textId="36BB1127" w:rsidR="00B116D7" w:rsidRDefault="00B116D7">
      <w:pPr>
        <w:pStyle w:val="TM2"/>
        <w:rPr>
          <w:rFonts w:asciiTheme="minorHAnsi" w:eastAsiaTheme="minorEastAsia" w:hAnsiTheme="minorHAnsi" w:cstheme="minorBidi"/>
          <w:b w:val="0"/>
          <w:noProof/>
          <w:lang w:eastAsia="fr-CH"/>
        </w:rPr>
      </w:pPr>
      <w:hyperlink w:anchor="_Toc523409316" w:history="1">
        <w:r w:rsidRPr="000B3DF5">
          <w:rPr>
            <w:rStyle w:val="Lienhypertexte"/>
            <w:noProof/>
          </w:rPr>
          <w:t>2.2</w:t>
        </w:r>
        <w:r>
          <w:rPr>
            <w:rFonts w:asciiTheme="minorHAnsi" w:eastAsiaTheme="minorEastAsia" w:hAnsiTheme="minorHAnsi" w:cstheme="minorBidi"/>
            <w:b w:val="0"/>
            <w:noProof/>
            <w:lang w:eastAsia="fr-CH"/>
          </w:rPr>
          <w:tab/>
        </w:r>
        <w:r w:rsidRPr="000B3DF5">
          <w:rPr>
            <w:rStyle w:val="Lienhypertexte"/>
            <w:noProof/>
          </w:rPr>
          <w:t>Xamarin</w:t>
        </w:r>
        <w:r>
          <w:rPr>
            <w:noProof/>
            <w:webHidden/>
          </w:rPr>
          <w:tab/>
        </w:r>
        <w:r>
          <w:rPr>
            <w:noProof/>
            <w:webHidden/>
          </w:rPr>
          <w:fldChar w:fldCharType="begin"/>
        </w:r>
        <w:r>
          <w:rPr>
            <w:noProof/>
            <w:webHidden/>
          </w:rPr>
          <w:instrText xml:space="preserve"> PAGEREF _Toc523409316 \h </w:instrText>
        </w:r>
        <w:r>
          <w:rPr>
            <w:noProof/>
            <w:webHidden/>
          </w:rPr>
        </w:r>
        <w:r>
          <w:rPr>
            <w:noProof/>
            <w:webHidden/>
          </w:rPr>
          <w:fldChar w:fldCharType="separate"/>
        </w:r>
        <w:r>
          <w:rPr>
            <w:noProof/>
            <w:webHidden/>
          </w:rPr>
          <w:t>10</w:t>
        </w:r>
        <w:r>
          <w:rPr>
            <w:noProof/>
            <w:webHidden/>
          </w:rPr>
          <w:fldChar w:fldCharType="end"/>
        </w:r>
      </w:hyperlink>
    </w:p>
    <w:p w14:paraId="713127FC" w14:textId="34C0B7B4" w:rsidR="00B116D7" w:rsidRDefault="00B116D7">
      <w:pPr>
        <w:pStyle w:val="TM3"/>
        <w:tabs>
          <w:tab w:val="left" w:pos="1320"/>
          <w:tab w:val="right" w:leader="dot" w:pos="8493"/>
        </w:tabs>
        <w:rPr>
          <w:rFonts w:asciiTheme="minorHAnsi" w:eastAsiaTheme="minorEastAsia" w:hAnsiTheme="minorHAnsi" w:cstheme="minorBidi"/>
          <w:noProof/>
          <w:lang w:eastAsia="fr-CH"/>
        </w:rPr>
      </w:pPr>
      <w:hyperlink w:anchor="_Toc523409317" w:history="1">
        <w:r w:rsidRPr="000B3DF5">
          <w:rPr>
            <w:rStyle w:val="Lienhypertexte"/>
            <w:noProof/>
          </w:rPr>
          <w:t>2.2.1</w:t>
        </w:r>
        <w:r>
          <w:rPr>
            <w:rFonts w:asciiTheme="minorHAnsi" w:eastAsiaTheme="minorEastAsia" w:hAnsiTheme="minorHAnsi" w:cstheme="minorBidi"/>
            <w:noProof/>
            <w:lang w:eastAsia="fr-CH"/>
          </w:rPr>
          <w:tab/>
        </w:r>
        <w:r w:rsidRPr="000B3DF5">
          <w:rPr>
            <w:rStyle w:val="Lienhypertexte"/>
            <w:noProof/>
          </w:rPr>
          <w:t>Architecture</w:t>
        </w:r>
        <w:r>
          <w:rPr>
            <w:noProof/>
            <w:webHidden/>
          </w:rPr>
          <w:tab/>
        </w:r>
        <w:r>
          <w:rPr>
            <w:noProof/>
            <w:webHidden/>
          </w:rPr>
          <w:fldChar w:fldCharType="begin"/>
        </w:r>
        <w:r>
          <w:rPr>
            <w:noProof/>
            <w:webHidden/>
          </w:rPr>
          <w:instrText xml:space="preserve"> PAGEREF _Toc523409317 \h </w:instrText>
        </w:r>
        <w:r>
          <w:rPr>
            <w:noProof/>
            <w:webHidden/>
          </w:rPr>
        </w:r>
        <w:r>
          <w:rPr>
            <w:noProof/>
            <w:webHidden/>
          </w:rPr>
          <w:fldChar w:fldCharType="separate"/>
        </w:r>
        <w:r>
          <w:rPr>
            <w:noProof/>
            <w:webHidden/>
          </w:rPr>
          <w:t>11</w:t>
        </w:r>
        <w:r>
          <w:rPr>
            <w:noProof/>
            <w:webHidden/>
          </w:rPr>
          <w:fldChar w:fldCharType="end"/>
        </w:r>
      </w:hyperlink>
    </w:p>
    <w:p w14:paraId="05D7CF6F" w14:textId="4E689CD7" w:rsidR="00B116D7" w:rsidRDefault="00B116D7">
      <w:pPr>
        <w:pStyle w:val="TM3"/>
        <w:tabs>
          <w:tab w:val="left" w:pos="1320"/>
          <w:tab w:val="right" w:leader="dot" w:pos="8493"/>
        </w:tabs>
        <w:rPr>
          <w:rFonts w:asciiTheme="minorHAnsi" w:eastAsiaTheme="minorEastAsia" w:hAnsiTheme="minorHAnsi" w:cstheme="minorBidi"/>
          <w:noProof/>
          <w:lang w:eastAsia="fr-CH"/>
        </w:rPr>
      </w:pPr>
      <w:hyperlink w:anchor="_Toc523409318" w:history="1">
        <w:r w:rsidRPr="000B3DF5">
          <w:rPr>
            <w:rStyle w:val="Lienhypertexte"/>
            <w:noProof/>
          </w:rPr>
          <w:t>2.2.2</w:t>
        </w:r>
        <w:r>
          <w:rPr>
            <w:rFonts w:asciiTheme="minorHAnsi" w:eastAsiaTheme="minorEastAsia" w:hAnsiTheme="minorHAnsi" w:cstheme="minorBidi"/>
            <w:noProof/>
            <w:lang w:eastAsia="fr-CH"/>
          </w:rPr>
          <w:tab/>
        </w:r>
        <w:r w:rsidRPr="000B3DF5">
          <w:rPr>
            <w:rStyle w:val="Lienhypertexte"/>
            <w:noProof/>
          </w:rPr>
          <w:t>Avantages</w:t>
        </w:r>
        <w:r>
          <w:rPr>
            <w:noProof/>
            <w:webHidden/>
          </w:rPr>
          <w:tab/>
        </w:r>
        <w:r>
          <w:rPr>
            <w:noProof/>
            <w:webHidden/>
          </w:rPr>
          <w:fldChar w:fldCharType="begin"/>
        </w:r>
        <w:r>
          <w:rPr>
            <w:noProof/>
            <w:webHidden/>
          </w:rPr>
          <w:instrText xml:space="preserve"> PAGEREF _Toc523409318 \h </w:instrText>
        </w:r>
        <w:r>
          <w:rPr>
            <w:noProof/>
            <w:webHidden/>
          </w:rPr>
        </w:r>
        <w:r>
          <w:rPr>
            <w:noProof/>
            <w:webHidden/>
          </w:rPr>
          <w:fldChar w:fldCharType="separate"/>
        </w:r>
        <w:r>
          <w:rPr>
            <w:noProof/>
            <w:webHidden/>
          </w:rPr>
          <w:t>12</w:t>
        </w:r>
        <w:r>
          <w:rPr>
            <w:noProof/>
            <w:webHidden/>
          </w:rPr>
          <w:fldChar w:fldCharType="end"/>
        </w:r>
      </w:hyperlink>
    </w:p>
    <w:p w14:paraId="433D838E" w14:textId="69A424B8" w:rsidR="00B116D7" w:rsidRDefault="00B116D7">
      <w:pPr>
        <w:pStyle w:val="TM3"/>
        <w:tabs>
          <w:tab w:val="left" w:pos="1320"/>
          <w:tab w:val="right" w:leader="dot" w:pos="8493"/>
        </w:tabs>
        <w:rPr>
          <w:rFonts w:asciiTheme="minorHAnsi" w:eastAsiaTheme="minorEastAsia" w:hAnsiTheme="minorHAnsi" w:cstheme="minorBidi"/>
          <w:noProof/>
          <w:lang w:eastAsia="fr-CH"/>
        </w:rPr>
      </w:pPr>
      <w:hyperlink w:anchor="_Toc523409319" w:history="1">
        <w:r w:rsidRPr="000B3DF5">
          <w:rPr>
            <w:rStyle w:val="Lienhypertexte"/>
            <w:noProof/>
          </w:rPr>
          <w:t>2.2.3</w:t>
        </w:r>
        <w:r>
          <w:rPr>
            <w:rFonts w:asciiTheme="minorHAnsi" w:eastAsiaTheme="minorEastAsia" w:hAnsiTheme="minorHAnsi" w:cstheme="minorBidi"/>
            <w:noProof/>
            <w:lang w:eastAsia="fr-CH"/>
          </w:rPr>
          <w:tab/>
        </w:r>
        <w:r w:rsidRPr="000B3DF5">
          <w:rPr>
            <w:rStyle w:val="Lienhypertexte"/>
            <w:noProof/>
          </w:rPr>
          <w:t>Faiblesses</w:t>
        </w:r>
        <w:r>
          <w:rPr>
            <w:noProof/>
            <w:webHidden/>
          </w:rPr>
          <w:tab/>
        </w:r>
        <w:r>
          <w:rPr>
            <w:noProof/>
            <w:webHidden/>
          </w:rPr>
          <w:fldChar w:fldCharType="begin"/>
        </w:r>
        <w:r>
          <w:rPr>
            <w:noProof/>
            <w:webHidden/>
          </w:rPr>
          <w:instrText xml:space="preserve"> PAGEREF _Toc523409319 \h </w:instrText>
        </w:r>
        <w:r>
          <w:rPr>
            <w:noProof/>
            <w:webHidden/>
          </w:rPr>
        </w:r>
        <w:r>
          <w:rPr>
            <w:noProof/>
            <w:webHidden/>
          </w:rPr>
          <w:fldChar w:fldCharType="separate"/>
        </w:r>
        <w:r>
          <w:rPr>
            <w:noProof/>
            <w:webHidden/>
          </w:rPr>
          <w:t>13</w:t>
        </w:r>
        <w:r>
          <w:rPr>
            <w:noProof/>
            <w:webHidden/>
          </w:rPr>
          <w:fldChar w:fldCharType="end"/>
        </w:r>
      </w:hyperlink>
    </w:p>
    <w:p w14:paraId="29ECBB33" w14:textId="247E5B6B" w:rsidR="00B116D7" w:rsidRDefault="00B116D7">
      <w:pPr>
        <w:pStyle w:val="TM2"/>
        <w:rPr>
          <w:rFonts w:asciiTheme="minorHAnsi" w:eastAsiaTheme="minorEastAsia" w:hAnsiTheme="minorHAnsi" w:cstheme="minorBidi"/>
          <w:b w:val="0"/>
          <w:noProof/>
          <w:lang w:eastAsia="fr-CH"/>
        </w:rPr>
      </w:pPr>
      <w:hyperlink w:anchor="_Toc523409320" w:history="1">
        <w:r w:rsidRPr="000B3DF5">
          <w:rPr>
            <w:rStyle w:val="Lienhypertexte"/>
            <w:noProof/>
          </w:rPr>
          <w:t>2.3</w:t>
        </w:r>
        <w:r>
          <w:rPr>
            <w:rFonts w:asciiTheme="minorHAnsi" w:eastAsiaTheme="minorEastAsia" w:hAnsiTheme="minorHAnsi" w:cstheme="minorBidi"/>
            <w:b w:val="0"/>
            <w:noProof/>
            <w:lang w:eastAsia="fr-CH"/>
          </w:rPr>
          <w:tab/>
        </w:r>
        <w:r w:rsidRPr="000B3DF5">
          <w:rPr>
            <w:rStyle w:val="Lienhypertexte"/>
            <w:noProof/>
          </w:rPr>
          <w:t>React Native</w:t>
        </w:r>
        <w:r>
          <w:rPr>
            <w:noProof/>
            <w:webHidden/>
          </w:rPr>
          <w:tab/>
        </w:r>
        <w:r>
          <w:rPr>
            <w:noProof/>
            <w:webHidden/>
          </w:rPr>
          <w:fldChar w:fldCharType="begin"/>
        </w:r>
        <w:r>
          <w:rPr>
            <w:noProof/>
            <w:webHidden/>
          </w:rPr>
          <w:instrText xml:space="preserve"> PAGEREF _Toc523409320 \h </w:instrText>
        </w:r>
        <w:r>
          <w:rPr>
            <w:noProof/>
            <w:webHidden/>
          </w:rPr>
        </w:r>
        <w:r>
          <w:rPr>
            <w:noProof/>
            <w:webHidden/>
          </w:rPr>
          <w:fldChar w:fldCharType="separate"/>
        </w:r>
        <w:r>
          <w:rPr>
            <w:noProof/>
            <w:webHidden/>
          </w:rPr>
          <w:t>14</w:t>
        </w:r>
        <w:r>
          <w:rPr>
            <w:noProof/>
            <w:webHidden/>
          </w:rPr>
          <w:fldChar w:fldCharType="end"/>
        </w:r>
      </w:hyperlink>
    </w:p>
    <w:p w14:paraId="79D65A7B" w14:textId="2FE17856" w:rsidR="00B116D7" w:rsidRDefault="00B116D7">
      <w:pPr>
        <w:pStyle w:val="TM3"/>
        <w:tabs>
          <w:tab w:val="left" w:pos="1320"/>
          <w:tab w:val="right" w:leader="dot" w:pos="8493"/>
        </w:tabs>
        <w:rPr>
          <w:rFonts w:asciiTheme="minorHAnsi" w:eastAsiaTheme="minorEastAsia" w:hAnsiTheme="minorHAnsi" w:cstheme="minorBidi"/>
          <w:noProof/>
          <w:lang w:eastAsia="fr-CH"/>
        </w:rPr>
      </w:pPr>
      <w:hyperlink w:anchor="_Toc523409321" w:history="1">
        <w:r w:rsidRPr="000B3DF5">
          <w:rPr>
            <w:rStyle w:val="Lienhypertexte"/>
            <w:noProof/>
          </w:rPr>
          <w:t>2.3.1</w:t>
        </w:r>
        <w:r>
          <w:rPr>
            <w:rFonts w:asciiTheme="minorHAnsi" w:eastAsiaTheme="minorEastAsia" w:hAnsiTheme="minorHAnsi" w:cstheme="minorBidi"/>
            <w:noProof/>
            <w:lang w:eastAsia="fr-CH"/>
          </w:rPr>
          <w:tab/>
        </w:r>
        <w:r w:rsidRPr="000B3DF5">
          <w:rPr>
            <w:rStyle w:val="Lienhypertexte"/>
            <w:noProof/>
          </w:rPr>
          <w:t>Architecture</w:t>
        </w:r>
        <w:r>
          <w:rPr>
            <w:noProof/>
            <w:webHidden/>
          </w:rPr>
          <w:tab/>
        </w:r>
        <w:r>
          <w:rPr>
            <w:noProof/>
            <w:webHidden/>
          </w:rPr>
          <w:fldChar w:fldCharType="begin"/>
        </w:r>
        <w:r>
          <w:rPr>
            <w:noProof/>
            <w:webHidden/>
          </w:rPr>
          <w:instrText xml:space="preserve"> PAGEREF _Toc523409321 \h </w:instrText>
        </w:r>
        <w:r>
          <w:rPr>
            <w:noProof/>
            <w:webHidden/>
          </w:rPr>
        </w:r>
        <w:r>
          <w:rPr>
            <w:noProof/>
            <w:webHidden/>
          </w:rPr>
          <w:fldChar w:fldCharType="separate"/>
        </w:r>
        <w:r>
          <w:rPr>
            <w:noProof/>
            <w:webHidden/>
          </w:rPr>
          <w:t>14</w:t>
        </w:r>
        <w:r>
          <w:rPr>
            <w:noProof/>
            <w:webHidden/>
          </w:rPr>
          <w:fldChar w:fldCharType="end"/>
        </w:r>
      </w:hyperlink>
    </w:p>
    <w:p w14:paraId="2F5A2169" w14:textId="59A458B2" w:rsidR="00B116D7" w:rsidRDefault="00B116D7">
      <w:pPr>
        <w:pStyle w:val="TM3"/>
        <w:tabs>
          <w:tab w:val="left" w:pos="1320"/>
          <w:tab w:val="right" w:leader="dot" w:pos="8493"/>
        </w:tabs>
        <w:rPr>
          <w:rFonts w:asciiTheme="minorHAnsi" w:eastAsiaTheme="minorEastAsia" w:hAnsiTheme="minorHAnsi" w:cstheme="minorBidi"/>
          <w:noProof/>
          <w:lang w:eastAsia="fr-CH"/>
        </w:rPr>
      </w:pPr>
      <w:hyperlink w:anchor="_Toc523409322" w:history="1">
        <w:r w:rsidRPr="000B3DF5">
          <w:rPr>
            <w:rStyle w:val="Lienhypertexte"/>
            <w:noProof/>
          </w:rPr>
          <w:t>2.3.2</w:t>
        </w:r>
        <w:r>
          <w:rPr>
            <w:rFonts w:asciiTheme="minorHAnsi" w:eastAsiaTheme="minorEastAsia" w:hAnsiTheme="minorHAnsi" w:cstheme="minorBidi"/>
            <w:noProof/>
            <w:lang w:eastAsia="fr-CH"/>
          </w:rPr>
          <w:tab/>
        </w:r>
        <w:r w:rsidRPr="000B3DF5">
          <w:rPr>
            <w:rStyle w:val="Lienhypertexte"/>
            <w:noProof/>
          </w:rPr>
          <w:t>Avantages</w:t>
        </w:r>
        <w:r>
          <w:rPr>
            <w:noProof/>
            <w:webHidden/>
          </w:rPr>
          <w:tab/>
        </w:r>
        <w:r>
          <w:rPr>
            <w:noProof/>
            <w:webHidden/>
          </w:rPr>
          <w:fldChar w:fldCharType="begin"/>
        </w:r>
        <w:r>
          <w:rPr>
            <w:noProof/>
            <w:webHidden/>
          </w:rPr>
          <w:instrText xml:space="preserve"> PAGEREF _Toc523409322 \h </w:instrText>
        </w:r>
        <w:r>
          <w:rPr>
            <w:noProof/>
            <w:webHidden/>
          </w:rPr>
        </w:r>
        <w:r>
          <w:rPr>
            <w:noProof/>
            <w:webHidden/>
          </w:rPr>
          <w:fldChar w:fldCharType="separate"/>
        </w:r>
        <w:r>
          <w:rPr>
            <w:noProof/>
            <w:webHidden/>
          </w:rPr>
          <w:t>16</w:t>
        </w:r>
        <w:r>
          <w:rPr>
            <w:noProof/>
            <w:webHidden/>
          </w:rPr>
          <w:fldChar w:fldCharType="end"/>
        </w:r>
      </w:hyperlink>
    </w:p>
    <w:p w14:paraId="2FC09562" w14:textId="50DC6D0F" w:rsidR="00B116D7" w:rsidRDefault="00B116D7">
      <w:pPr>
        <w:pStyle w:val="TM3"/>
        <w:tabs>
          <w:tab w:val="left" w:pos="1320"/>
          <w:tab w:val="right" w:leader="dot" w:pos="8493"/>
        </w:tabs>
        <w:rPr>
          <w:rFonts w:asciiTheme="minorHAnsi" w:eastAsiaTheme="minorEastAsia" w:hAnsiTheme="minorHAnsi" w:cstheme="minorBidi"/>
          <w:noProof/>
          <w:lang w:eastAsia="fr-CH"/>
        </w:rPr>
      </w:pPr>
      <w:hyperlink w:anchor="_Toc523409323" w:history="1">
        <w:r w:rsidRPr="000B3DF5">
          <w:rPr>
            <w:rStyle w:val="Lienhypertexte"/>
            <w:noProof/>
          </w:rPr>
          <w:t>2.3.3</w:t>
        </w:r>
        <w:r>
          <w:rPr>
            <w:rFonts w:asciiTheme="minorHAnsi" w:eastAsiaTheme="minorEastAsia" w:hAnsiTheme="minorHAnsi" w:cstheme="minorBidi"/>
            <w:noProof/>
            <w:lang w:eastAsia="fr-CH"/>
          </w:rPr>
          <w:tab/>
        </w:r>
        <w:r w:rsidRPr="000B3DF5">
          <w:rPr>
            <w:rStyle w:val="Lienhypertexte"/>
            <w:noProof/>
          </w:rPr>
          <w:t>Faiblesses</w:t>
        </w:r>
        <w:r>
          <w:rPr>
            <w:noProof/>
            <w:webHidden/>
          </w:rPr>
          <w:tab/>
        </w:r>
        <w:r>
          <w:rPr>
            <w:noProof/>
            <w:webHidden/>
          </w:rPr>
          <w:fldChar w:fldCharType="begin"/>
        </w:r>
        <w:r>
          <w:rPr>
            <w:noProof/>
            <w:webHidden/>
          </w:rPr>
          <w:instrText xml:space="preserve"> PAGEREF _Toc523409323 \h </w:instrText>
        </w:r>
        <w:r>
          <w:rPr>
            <w:noProof/>
            <w:webHidden/>
          </w:rPr>
        </w:r>
        <w:r>
          <w:rPr>
            <w:noProof/>
            <w:webHidden/>
          </w:rPr>
          <w:fldChar w:fldCharType="separate"/>
        </w:r>
        <w:r>
          <w:rPr>
            <w:noProof/>
            <w:webHidden/>
          </w:rPr>
          <w:t>17</w:t>
        </w:r>
        <w:r>
          <w:rPr>
            <w:noProof/>
            <w:webHidden/>
          </w:rPr>
          <w:fldChar w:fldCharType="end"/>
        </w:r>
      </w:hyperlink>
    </w:p>
    <w:p w14:paraId="0A2F9B15" w14:textId="79643D29" w:rsidR="00B116D7" w:rsidRDefault="00B116D7">
      <w:pPr>
        <w:pStyle w:val="TM2"/>
        <w:rPr>
          <w:rFonts w:asciiTheme="minorHAnsi" w:eastAsiaTheme="minorEastAsia" w:hAnsiTheme="minorHAnsi" w:cstheme="minorBidi"/>
          <w:b w:val="0"/>
          <w:noProof/>
          <w:lang w:eastAsia="fr-CH"/>
        </w:rPr>
      </w:pPr>
      <w:hyperlink w:anchor="_Toc523409324" w:history="1">
        <w:r w:rsidRPr="000B3DF5">
          <w:rPr>
            <w:rStyle w:val="Lienhypertexte"/>
            <w:noProof/>
          </w:rPr>
          <w:t>2.4</w:t>
        </w:r>
        <w:r>
          <w:rPr>
            <w:rFonts w:asciiTheme="minorHAnsi" w:eastAsiaTheme="minorEastAsia" w:hAnsiTheme="minorHAnsi" w:cstheme="minorBidi"/>
            <w:b w:val="0"/>
            <w:noProof/>
            <w:lang w:eastAsia="fr-CH"/>
          </w:rPr>
          <w:tab/>
        </w:r>
        <w:r w:rsidRPr="000B3DF5">
          <w:rPr>
            <w:rStyle w:val="Lienhypertexte"/>
            <w:noProof/>
          </w:rPr>
          <w:t>Comparaison des Frameworks</w:t>
        </w:r>
        <w:r>
          <w:rPr>
            <w:noProof/>
            <w:webHidden/>
          </w:rPr>
          <w:tab/>
        </w:r>
        <w:r>
          <w:rPr>
            <w:noProof/>
            <w:webHidden/>
          </w:rPr>
          <w:fldChar w:fldCharType="begin"/>
        </w:r>
        <w:r>
          <w:rPr>
            <w:noProof/>
            <w:webHidden/>
          </w:rPr>
          <w:instrText xml:space="preserve"> PAGEREF _Toc523409324 \h </w:instrText>
        </w:r>
        <w:r>
          <w:rPr>
            <w:noProof/>
            <w:webHidden/>
          </w:rPr>
        </w:r>
        <w:r>
          <w:rPr>
            <w:noProof/>
            <w:webHidden/>
          </w:rPr>
          <w:fldChar w:fldCharType="separate"/>
        </w:r>
        <w:r>
          <w:rPr>
            <w:noProof/>
            <w:webHidden/>
          </w:rPr>
          <w:t>17</w:t>
        </w:r>
        <w:r>
          <w:rPr>
            <w:noProof/>
            <w:webHidden/>
          </w:rPr>
          <w:fldChar w:fldCharType="end"/>
        </w:r>
      </w:hyperlink>
    </w:p>
    <w:p w14:paraId="5F5D3D3C" w14:textId="24AA778E" w:rsidR="00B116D7" w:rsidRDefault="00B116D7">
      <w:pPr>
        <w:pStyle w:val="TM3"/>
        <w:tabs>
          <w:tab w:val="left" w:pos="1320"/>
          <w:tab w:val="right" w:leader="dot" w:pos="8493"/>
        </w:tabs>
        <w:rPr>
          <w:rFonts w:asciiTheme="minorHAnsi" w:eastAsiaTheme="minorEastAsia" w:hAnsiTheme="minorHAnsi" w:cstheme="minorBidi"/>
          <w:noProof/>
          <w:lang w:eastAsia="fr-CH"/>
        </w:rPr>
      </w:pPr>
      <w:hyperlink w:anchor="_Toc523409325" w:history="1">
        <w:r w:rsidRPr="000B3DF5">
          <w:rPr>
            <w:rStyle w:val="Lienhypertexte"/>
            <w:noProof/>
          </w:rPr>
          <w:t>2.4.1</w:t>
        </w:r>
        <w:r>
          <w:rPr>
            <w:rFonts w:asciiTheme="minorHAnsi" w:eastAsiaTheme="minorEastAsia" w:hAnsiTheme="minorHAnsi" w:cstheme="minorBidi"/>
            <w:noProof/>
            <w:lang w:eastAsia="fr-CH"/>
          </w:rPr>
          <w:tab/>
        </w:r>
        <w:r w:rsidRPr="000B3DF5">
          <w:rPr>
            <w:rStyle w:val="Lienhypertexte"/>
            <w:noProof/>
          </w:rPr>
          <w:t>Comparaison</w:t>
        </w:r>
        <w:r>
          <w:rPr>
            <w:noProof/>
            <w:webHidden/>
          </w:rPr>
          <w:tab/>
        </w:r>
        <w:r>
          <w:rPr>
            <w:noProof/>
            <w:webHidden/>
          </w:rPr>
          <w:fldChar w:fldCharType="begin"/>
        </w:r>
        <w:r>
          <w:rPr>
            <w:noProof/>
            <w:webHidden/>
          </w:rPr>
          <w:instrText xml:space="preserve"> PAGEREF _Toc523409325 \h </w:instrText>
        </w:r>
        <w:r>
          <w:rPr>
            <w:noProof/>
            <w:webHidden/>
          </w:rPr>
        </w:r>
        <w:r>
          <w:rPr>
            <w:noProof/>
            <w:webHidden/>
          </w:rPr>
          <w:fldChar w:fldCharType="separate"/>
        </w:r>
        <w:r>
          <w:rPr>
            <w:noProof/>
            <w:webHidden/>
          </w:rPr>
          <w:t>18</w:t>
        </w:r>
        <w:r>
          <w:rPr>
            <w:noProof/>
            <w:webHidden/>
          </w:rPr>
          <w:fldChar w:fldCharType="end"/>
        </w:r>
      </w:hyperlink>
    </w:p>
    <w:p w14:paraId="17030103" w14:textId="29A9ADF7" w:rsidR="00B116D7" w:rsidRDefault="00B116D7">
      <w:pPr>
        <w:pStyle w:val="TM3"/>
        <w:tabs>
          <w:tab w:val="left" w:pos="1320"/>
          <w:tab w:val="right" w:leader="dot" w:pos="8493"/>
        </w:tabs>
        <w:rPr>
          <w:rFonts w:asciiTheme="minorHAnsi" w:eastAsiaTheme="minorEastAsia" w:hAnsiTheme="minorHAnsi" w:cstheme="minorBidi"/>
          <w:noProof/>
          <w:lang w:eastAsia="fr-CH"/>
        </w:rPr>
      </w:pPr>
      <w:hyperlink w:anchor="_Toc523409326" w:history="1">
        <w:r w:rsidRPr="000B3DF5">
          <w:rPr>
            <w:rStyle w:val="Lienhypertexte"/>
            <w:noProof/>
          </w:rPr>
          <w:t>2.4.2</w:t>
        </w:r>
        <w:r>
          <w:rPr>
            <w:rFonts w:asciiTheme="minorHAnsi" w:eastAsiaTheme="minorEastAsia" w:hAnsiTheme="minorHAnsi" w:cstheme="minorBidi"/>
            <w:noProof/>
            <w:lang w:eastAsia="fr-CH"/>
          </w:rPr>
          <w:tab/>
        </w:r>
        <w:r w:rsidRPr="000B3DF5">
          <w:rPr>
            <w:rStyle w:val="Lienhypertexte"/>
            <w:noProof/>
          </w:rPr>
          <w:t>Résumé</w:t>
        </w:r>
        <w:r>
          <w:rPr>
            <w:noProof/>
            <w:webHidden/>
          </w:rPr>
          <w:tab/>
        </w:r>
        <w:r>
          <w:rPr>
            <w:noProof/>
            <w:webHidden/>
          </w:rPr>
          <w:fldChar w:fldCharType="begin"/>
        </w:r>
        <w:r>
          <w:rPr>
            <w:noProof/>
            <w:webHidden/>
          </w:rPr>
          <w:instrText xml:space="preserve"> PAGEREF _Toc523409326 \h </w:instrText>
        </w:r>
        <w:r>
          <w:rPr>
            <w:noProof/>
            <w:webHidden/>
          </w:rPr>
        </w:r>
        <w:r>
          <w:rPr>
            <w:noProof/>
            <w:webHidden/>
          </w:rPr>
          <w:fldChar w:fldCharType="separate"/>
        </w:r>
        <w:r>
          <w:rPr>
            <w:noProof/>
            <w:webHidden/>
          </w:rPr>
          <w:t>21</w:t>
        </w:r>
        <w:r>
          <w:rPr>
            <w:noProof/>
            <w:webHidden/>
          </w:rPr>
          <w:fldChar w:fldCharType="end"/>
        </w:r>
      </w:hyperlink>
    </w:p>
    <w:p w14:paraId="694A9E3D" w14:textId="61C1B778" w:rsidR="00B116D7" w:rsidRDefault="00B116D7">
      <w:pPr>
        <w:pStyle w:val="TM1"/>
        <w:rPr>
          <w:rFonts w:asciiTheme="minorHAnsi" w:eastAsiaTheme="minorEastAsia" w:hAnsiTheme="minorHAnsi" w:cstheme="minorBidi"/>
          <w:b w:val="0"/>
          <w:noProof/>
          <w:sz w:val="22"/>
          <w:lang w:eastAsia="fr-CH"/>
        </w:rPr>
      </w:pPr>
      <w:hyperlink w:anchor="_Toc523409327" w:history="1">
        <w:r w:rsidRPr="000B3DF5">
          <w:rPr>
            <w:rStyle w:val="Lienhypertexte"/>
            <w:noProof/>
          </w:rPr>
          <w:t>3.</w:t>
        </w:r>
        <w:r>
          <w:rPr>
            <w:rFonts w:asciiTheme="minorHAnsi" w:eastAsiaTheme="minorEastAsia" w:hAnsiTheme="minorHAnsi" w:cstheme="minorBidi"/>
            <w:b w:val="0"/>
            <w:noProof/>
            <w:sz w:val="22"/>
            <w:lang w:eastAsia="fr-CH"/>
          </w:rPr>
          <w:tab/>
        </w:r>
        <w:r w:rsidRPr="000B3DF5">
          <w:rPr>
            <w:rStyle w:val="Lienhypertexte"/>
            <w:noProof/>
          </w:rPr>
          <w:t>Etude de l’application</w:t>
        </w:r>
        <w:r>
          <w:rPr>
            <w:noProof/>
            <w:webHidden/>
          </w:rPr>
          <w:tab/>
        </w:r>
        <w:r>
          <w:rPr>
            <w:noProof/>
            <w:webHidden/>
          </w:rPr>
          <w:fldChar w:fldCharType="begin"/>
        </w:r>
        <w:r>
          <w:rPr>
            <w:noProof/>
            <w:webHidden/>
          </w:rPr>
          <w:instrText xml:space="preserve"> PAGEREF _Toc523409327 \h </w:instrText>
        </w:r>
        <w:r>
          <w:rPr>
            <w:noProof/>
            <w:webHidden/>
          </w:rPr>
        </w:r>
        <w:r>
          <w:rPr>
            <w:noProof/>
            <w:webHidden/>
          </w:rPr>
          <w:fldChar w:fldCharType="separate"/>
        </w:r>
        <w:r>
          <w:rPr>
            <w:noProof/>
            <w:webHidden/>
          </w:rPr>
          <w:t>22</w:t>
        </w:r>
        <w:r>
          <w:rPr>
            <w:noProof/>
            <w:webHidden/>
          </w:rPr>
          <w:fldChar w:fldCharType="end"/>
        </w:r>
      </w:hyperlink>
    </w:p>
    <w:p w14:paraId="6EA5754E" w14:textId="020B35E1" w:rsidR="00B116D7" w:rsidRDefault="00B116D7">
      <w:pPr>
        <w:pStyle w:val="TM2"/>
        <w:rPr>
          <w:rFonts w:asciiTheme="minorHAnsi" w:eastAsiaTheme="minorEastAsia" w:hAnsiTheme="minorHAnsi" w:cstheme="minorBidi"/>
          <w:b w:val="0"/>
          <w:noProof/>
          <w:lang w:eastAsia="fr-CH"/>
        </w:rPr>
      </w:pPr>
      <w:hyperlink w:anchor="_Toc523409328" w:history="1">
        <w:r w:rsidRPr="000B3DF5">
          <w:rPr>
            <w:rStyle w:val="Lienhypertexte"/>
            <w:noProof/>
          </w:rPr>
          <w:t>3.1</w:t>
        </w:r>
        <w:r>
          <w:rPr>
            <w:rFonts w:asciiTheme="minorHAnsi" w:eastAsiaTheme="minorEastAsia" w:hAnsiTheme="minorHAnsi" w:cstheme="minorBidi"/>
            <w:b w:val="0"/>
            <w:noProof/>
            <w:lang w:eastAsia="fr-CH"/>
          </w:rPr>
          <w:tab/>
        </w:r>
        <w:r w:rsidRPr="000B3DF5">
          <w:rPr>
            <w:rStyle w:val="Lienhypertexte"/>
            <w:noProof/>
          </w:rPr>
          <w:t>Fonctionnalités de l’application</w:t>
        </w:r>
        <w:r>
          <w:rPr>
            <w:noProof/>
            <w:webHidden/>
          </w:rPr>
          <w:tab/>
        </w:r>
        <w:r>
          <w:rPr>
            <w:noProof/>
            <w:webHidden/>
          </w:rPr>
          <w:fldChar w:fldCharType="begin"/>
        </w:r>
        <w:r>
          <w:rPr>
            <w:noProof/>
            <w:webHidden/>
          </w:rPr>
          <w:instrText xml:space="preserve"> PAGEREF _Toc523409328 \h </w:instrText>
        </w:r>
        <w:r>
          <w:rPr>
            <w:noProof/>
            <w:webHidden/>
          </w:rPr>
        </w:r>
        <w:r>
          <w:rPr>
            <w:noProof/>
            <w:webHidden/>
          </w:rPr>
          <w:fldChar w:fldCharType="separate"/>
        </w:r>
        <w:r>
          <w:rPr>
            <w:noProof/>
            <w:webHidden/>
          </w:rPr>
          <w:t>22</w:t>
        </w:r>
        <w:r>
          <w:rPr>
            <w:noProof/>
            <w:webHidden/>
          </w:rPr>
          <w:fldChar w:fldCharType="end"/>
        </w:r>
      </w:hyperlink>
    </w:p>
    <w:p w14:paraId="5C9227CC" w14:textId="6BCF58BF" w:rsidR="00B116D7" w:rsidRDefault="00B116D7">
      <w:pPr>
        <w:pStyle w:val="TM2"/>
        <w:rPr>
          <w:rFonts w:asciiTheme="minorHAnsi" w:eastAsiaTheme="minorEastAsia" w:hAnsiTheme="minorHAnsi" w:cstheme="minorBidi"/>
          <w:b w:val="0"/>
          <w:noProof/>
          <w:lang w:eastAsia="fr-CH"/>
        </w:rPr>
      </w:pPr>
      <w:hyperlink w:anchor="_Toc523409329" w:history="1">
        <w:r w:rsidRPr="000B3DF5">
          <w:rPr>
            <w:rStyle w:val="Lienhypertexte"/>
            <w:noProof/>
          </w:rPr>
          <w:t>3.2</w:t>
        </w:r>
        <w:r>
          <w:rPr>
            <w:rFonts w:asciiTheme="minorHAnsi" w:eastAsiaTheme="minorEastAsia" w:hAnsiTheme="minorHAnsi" w:cstheme="minorBidi"/>
            <w:b w:val="0"/>
            <w:noProof/>
            <w:lang w:eastAsia="fr-CH"/>
          </w:rPr>
          <w:tab/>
        </w:r>
        <w:r w:rsidRPr="000B3DF5">
          <w:rPr>
            <w:rStyle w:val="Lienhypertexte"/>
            <w:noProof/>
          </w:rPr>
          <w:t>Besoins techniques de l’application</w:t>
        </w:r>
        <w:r>
          <w:rPr>
            <w:noProof/>
            <w:webHidden/>
          </w:rPr>
          <w:tab/>
        </w:r>
        <w:r>
          <w:rPr>
            <w:noProof/>
            <w:webHidden/>
          </w:rPr>
          <w:fldChar w:fldCharType="begin"/>
        </w:r>
        <w:r>
          <w:rPr>
            <w:noProof/>
            <w:webHidden/>
          </w:rPr>
          <w:instrText xml:space="preserve"> PAGEREF _Toc523409329 \h </w:instrText>
        </w:r>
        <w:r>
          <w:rPr>
            <w:noProof/>
            <w:webHidden/>
          </w:rPr>
        </w:r>
        <w:r>
          <w:rPr>
            <w:noProof/>
            <w:webHidden/>
          </w:rPr>
          <w:fldChar w:fldCharType="separate"/>
        </w:r>
        <w:r>
          <w:rPr>
            <w:noProof/>
            <w:webHidden/>
          </w:rPr>
          <w:t>22</w:t>
        </w:r>
        <w:r>
          <w:rPr>
            <w:noProof/>
            <w:webHidden/>
          </w:rPr>
          <w:fldChar w:fldCharType="end"/>
        </w:r>
      </w:hyperlink>
    </w:p>
    <w:p w14:paraId="6E0D9DB1" w14:textId="7771DAD5" w:rsidR="00B116D7" w:rsidRDefault="00B116D7">
      <w:pPr>
        <w:pStyle w:val="TM1"/>
        <w:rPr>
          <w:rFonts w:asciiTheme="minorHAnsi" w:eastAsiaTheme="minorEastAsia" w:hAnsiTheme="minorHAnsi" w:cstheme="minorBidi"/>
          <w:b w:val="0"/>
          <w:noProof/>
          <w:sz w:val="22"/>
          <w:lang w:eastAsia="fr-CH"/>
        </w:rPr>
      </w:pPr>
      <w:hyperlink w:anchor="_Toc523409330" w:history="1">
        <w:r w:rsidRPr="000B3DF5">
          <w:rPr>
            <w:rStyle w:val="Lienhypertexte"/>
            <w:noProof/>
          </w:rPr>
          <w:t>4.</w:t>
        </w:r>
        <w:r>
          <w:rPr>
            <w:rFonts w:asciiTheme="minorHAnsi" w:eastAsiaTheme="minorEastAsia" w:hAnsiTheme="minorHAnsi" w:cstheme="minorBidi"/>
            <w:b w:val="0"/>
            <w:noProof/>
            <w:sz w:val="22"/>
            <w:lang w:eastAsia="fr-CH"/>
          </w:rPr>
          <w:tab/>
        </w:r>
        <w:r w:rsidRPr="000B3DF5">
          <w:rPr>
            <w:rStyle w:val="Lienhypertexte"/>
            <w:noProof/>
          </w:rPr>
          <w:t>Choix du Framework</w:t>
        </w:r>
        <w:r>
          <w:rPr>
            <w:noProof/>
            <w:webHidden/>
          </w:rPr>
          <w:tab/>
        </w:r>
        <w:r>
          <w:rPr>
            <w:noProof/>
            <w:webHidden/>
          </w:rPr>
          <w:fldChar w:fldCharType="begin"/>
        </w:r>
        <w:r>
          <w:rPr>
            <w:noProof/>
            <w:webHidden/>
          </w:rPr>
          <w:instrText xml:space="preserve"> PAGEREF _Toc523409330 \h </w:instrText>
        </w:r>
        <w:r>
          <w:rPr>
            <w:noProof/>
            <w:webHidden/>
          </w:rPr>
        </w:r>
        <w:r>
          <w:rPr>
            <w:noProof/>
            <w:webHidden/>
          </w:rPr>
          <w:fldChar w:fldCharType="separate"/>
        </w:r>
        <w:r>
          <w:rPr>
            <w:noProof/>
            <w:webHidden/>
          </w:rPr>
          <w:t>24</w:t>
        </w:r>
        <w:r>
          <w:rPr>
            <w:noProof/>
            <w:webHidden/>
          </w:rPr>
          <w:fldChar w:fldCharType="end"/>
        </w:r>
      </w:hyperlink>
    </w:p>
    <w:p w14:paraId="1B676E50" w14:textId="17AA8035" w:rsidR="00B116D7" w:rsidRDefault="00B116D7">
      <w:pPr>
        <w:pStyle w:val="TM2"/>
        <w:rPr>
          <w:rFonts w:asciiTheme="minorHAnsi" w:eastAsiaTheme="minorEastAsia" w:hAnsiTheme="minorHAnsi" w:cstheme="minorBidi"/>
          <w:b w:val="0"/>
          <w:noProof/>
          <w:lang w:eastAsia="fr-CH"/>
        </w:rPr>
      </w:pPr>
      <w:hyperlink w:anchor="_Toc523409331" w:history="1">
        <w:r w:rsidRPr="000B3DF5">
          <w:rPr>
            <w:rStyle w:val="Lienhypertexte"/>
            <w:noProof/>
          </w:rPr>
          <w:t>4.1</w:t>
        </w:r>
        <w:r>
          <w:rPr>
            <w:rFonts w:asciiTheme="minorHAnsi" w:eastAsiaTheme="minorEastAsia" w:hAnsiTheme="minorHAnsi" w:cstheme="minorBidi"/>
            <w:b w:val="0"/>
            <w:noProof/>
            <w:lang w:eastAsia="fr-CH"/>
          </w:rPr>
          <w:tab/>
        </w:r>
        <w:r w:rsidRPr="000B3DF5">
          <w:rPr>
            <w:rStyle w:val="Lienhypertexte"/>
            <w:noProof/>
          </w:rPr>
          <w:t>Analyse détaillée du choix</w:t>
        </w:r>
        <w:r>
          <w:rPr>
            <w:noProof/>
            <w:webHidden/>
          </w:rPr>
          <w:tab/>
        </w:r>
        <w:r>
          <w:rPr>
            <w:noProof/>
            <w:webHidden/>
          </w:rPr>
          <w:fldChar w:fldCharType="begin"/>
        </w:r>
        <w:r>
          <w:rPr>
            <w:noProof/>
            <w:webHidden/>
          </w:rPr>
          <w:instrText xml:space="preserve"> PAGEREF _Toc523409331 \h </w:instrText>
        </w:r>
        <w:r>
          <w:rPr>
            <w:noProof/>
            <w:webHidden/>
          </w:rPr>
        </w:r>
        <w:r>
          <w:rPr>
            <w:noProof/>
            <w:webHidden/>
          </w:rPr>
          <w:fldChar w:fldCharType="separate"/>
        </w:r>
        <w:r>
          <w:rPr>
            <w:noProof/>
            <w:webHidden/>
          </w:rPr>
          <w:t>24</w:t>
        </w:r>
        <w:r>
          <w:rPr>
            <w:noProof/>
            <w:webHidden/>
          </w:rPr>
          <w:fldChar w:fldCharType="end"/>
        </w:r>
      </w:hyperlink>
    </w:p>
    <w:p w14:paraId="69FFB2D3" w14:textId="52B86F15" w:rsidR="00B116D7" w:rsidRDefault="00B116D7">
      <w:pPr>
        <w:pStyle w:val="TM2"/>
        <w:rPr>
          <w:rFonts w:asciiTheme="minorHAnsi" w:eastAsiaTheme="minorEastAsia" w:hAnsiTheme="minorHAnsi" w:cstheme="minorBidi"/>
          <w:b w:val="0"/>
          <w:noProof/>
          <w:lang w:eastAsia="fr-CH"/>
        </w:rPr>
      </w:pPr>
      <w:hyperlink w:anchor="_Toc523409332" w:history="1">
        <w:r w:rsidRPr="000B3DF5">
          <w:rPr>
            <w:rStyle w:val="Lienhypertexte"/>
            <w:noProof/>
          </w:rPr>
          <w:t>4.2</w:t>
        </w:r>
        <w:r>
          <w:rPr>
            <w:rFonts w:asciiTheme="minorHAnsi" w:eastAsiaTheme="minorEastAsia" w:hAnsiTheme="minorHAnsi" w:cstheme="minorBidi"/>
            <w:b w:val="0"/>
            <w:noProof/>
            <w:lang w:eastAsia="fr-CH"/>
          </w:rPr>
          <w:tab/>
        </w:r>
        <w:r w:rsidRPr="000B3DF5">
          <w:rPr>
            <w:rStyle w:val="Lienhypertexte"/>
            <w:noProof/>
          </w:rPr>
          <w:t>Concordance avec l’application</w:t>
        </w:r>
        <w:r>
          <w:rPr>
            <w:noProof/>
            <w:webHidden/>
          </w:rPr>
          <w:tab/>
        </w:r>
        <w:r>
          <w:rPr>
            <w:noProof/>
            <w:webHidden/>
          </w:rPr>
          <w:fldChar w:fldCharType="begin"/>
        </w:r>
        <w:r>
          <w:rPr>
            <w:noProof/>
            <w:webHidden/>
          </w:rPr>
          <w:instrText xml:space="preserve"> PAGEREF _Toc523409332 \h </w:instrText>
        </w:r>
        <w:r>
          <w:rPr>
            <w:noProof/>
            <w:webHidden/>
          </w:rPr>
        </w:r>
        <w:r>
          <w:rPr>
            <w:noProof/>
            <w:webHidden/>
          </w:rPr>
          <w:fldChar w:fldCharType="separate"/>
        </w:r>
        <w:r>
          <w:rPr>
            <w:noProof/>
            <w:webHidden/>
          </w:rPr>
          <w:t>26</w:t>
        </w:r>
        <w:r>
          <w:rPr>
            <w:noProof/>
            <w:webHidden/>
          </w:rPr>
          <w:fldChar w:fldCharType="end"/>
        </w:r>
      </w:hyperlink>
    </w:p>
    <w:p w14:paraId="117C3899" w14:textId="492780FA" w:rsidR="00B116D7" w:rsidRDefault="00B116D7">
      <w:pPr>
        <w:pStyle w:val="TM1"/>
        <w:rPr>
          <w:rFonts w:asciiTheme="minorHAnsi" w:eastAsiaTheme="minorEastAsia" w:hAnsiTheme="minorHAnsi" w:cstheme="minorBidi"/>
          <w:b w:val="0"/>
          <w:noProof/>
          <w:sz w:val="22"/>
          <w:lang w:eastAsia="fr-CH"/>
        </w:rPr>
      </w:pPr>
      <w:hyperlink w:anchor="_Toc523409333" w:history="1">
        <w:r w:rsidRPr="000B3DF5">
          <w:rPr>
            <w:rStyle w:val="Lienhypertexte"/>
            <w:noProof/>
          </w:rPr>
          <w:t>5.</w:t>
        </w:r>
        <w:r>
          <w:rPr>
            <w:rFonts w:asciiTheme="minorHAnsi" w:eastAsiaTheme="minorEastAsia" w:hAnsiTheme="minorHAnsi" w:cstheme="minorBidi"/>
            <w:b w:val="0"/>
            <w:noProof/>
            <w:sz w:val="22"/>
            <w:lang w:eastAsia="fr-CH"/>
          </w:rPr>
          <w:tab/>
        </w:r>
        <w:r w:rsidRPr="000B3DF5">
          <w:rPr>
            <w:rStyle w:val="Lienhypertexte"/>
            <w:noProof/>
          </w:rPr>
          <w:t>Implémentation de l’application</w:t>
        </w:r>
        <w:r>
          <w:rPr>
            <w:noProof/>
            <w:webHidden/>
          </w:rPr>
          <w:tab/>
        </w:r>
        <w:r>
          <w:rPr>
            <w:noProof/>
            <w:webHidden/>
          </w:rPr>
          <w:fldChar w:fldCharType="begin"/>
        </w:r>
        <w:r>
          <w:rPr>
            <w:noProof/>
            <w:webHidden/>
          </w:rPr>
          <w:instrText xml:space="preserve"> PAGEREF _Toc523409333 \h </w:instrText>
        </w:r>
        <w:r>
          <w:rPr>
            <w:noProof/>
            <w:webHidden/>
          </w:rPr>
        </w:r>
        <w:r>
          <w:rPr>
            <w:noProof/>
            <w:webHidden/>
          </w:rPr>
          <w:fldChar w:fldCharType="separate"/>
        </w:r>
        <w:r>
          <w:rPr>
            <w:noProof/>
            <w:webHidden/>
          </w:rPr>
          <w:t>27</w:t>
        </w:r>
        <w:r>
          <w:rPr>
            <w:noProof/>
            <w:webHidden/>
          </w:rPr>
          <w:fldChar w:fldCharType="end"/>
        </w:r>
      </w:hyperlink>
    </w:p>
    <w:p w14:paraId="6594074B" w14:textId="3131DC84" w:rsidR="00B116D7" w:rsidRDefault="00B116D7">
      <w:pPr>
        <w:pStyle w:val="TM2"/>
        <w:rPr>
          <w:rFonts w:asciiTheme="minorHAnsi" w:eastAsiaTheme="minorEastAsia" w:hAnsiTheme="minorHAnsi" w:cstheme="minorBidi"/>
          <w:b w:val="0"/>
          <w:noProof/>
          <w:lang w:eastAsia="fr-CH"/>
        </w:rPr>
      </w:pPr>
      <w:hyperlink w:anchor="_Toc523409334" w:history="1">
        <w:r w:rsidRPr="000B3DF5">
          <w:rPr>
            <w:rStyle w:val="Lienhypertexte"/>
            <w:noProof/>
          </w:rPr>
          <w:t>5.1</w:t>
        </w:r>
        <w:r>
          <w:rPr>
            <w:rFonts w:asciiTheme="minorHAnsi" w:eastAsiaTheme="minorEastAsia" w:hAnsiTheme="minorHAnsi" w:cstheme="minorBidi"/>
            <w:b w:val="0"/>
            <w:noProof/>
            <w:lang w:eastAsia="fr-CH"/>
          </w:rPr>
          <w:tab/>
        </w:r>
        <w:r w:rsidRPr="000B3DF5">
          <w:rPr>
            <w:rStyle w:val="Lienhypertexte"/>
            <w:noProof/>
          </w:rPr>
          <w:t>Use-case</w:t>
        </w:r>
        <w:r>
          <w:rPr>
            <w:noProof/>
            <w:webHidden/>
          </w:rPr>
          <w:tab/>
        </w:r>
        <w:r>
          <w:rPr>
            <w:noProof/>
            <w:webHidden/>
          </w:rPr>
          <w:fldChar w:fldCharType="begin"/>
        </w:r>
        <w:r>
          <w:rPr>
            <w:noProof/>
            <w:webHidden/>
          </w:rPr>
          <w:instrText xml:space="preserve"> PAGEREF _Toc523409334 \h </w:instrText>
        </w:r>
        <w:r>
          <w:rPr>
            <w:noProof/>
            <w:webHidden/>
          </w:rPr>
        </w:r>
        <w:r>
          <w:rPr>
            <w:noProof/>
            <w:webHidden/>
          </w:rPr>
          <w:fldChar w:fldCharType="separate"/>
        </w:r>
        <w:r>
          <w:rPr>
            <w:noProof/>
            <w:webHidden/>
          </w:rPr>
          <w:t>27</w:t>
        </w:r>
        <w:r>
          <w:rPr>
            <w:noProof/>
            <w:webHidden/>
          </w:rPr>
          <w:fldChar w:fldCharType="end"/>
        </w:r>
      </w:hyperlink>
    </w:p>
    <w:p w14:paraId="7AE8AD8C" w14:textId="1F958D93" w:rsidR="00B116D7" w:rsidRDefault="00B116D7">
      <w:pPr>
        <w:pStyle w:val="TM2"/>
        <w:rPr>
          <w:rFonts w:asciiTheme="minorHAnsi" w:eastAsiaTheme="minorEastAsia" w:hAnsiTheme="minorHAnsi" w:cstheme="minorBidi"/>
          <w:b w:val="0"/>
          <w:noProof/>
          <w:lang w:eastAsia="fr-CH"/>
        </w:rPr>
      </w:pPr>
      <w:hyperlink w:anchor="_Toc523409335" w:history="1">
        <w:r w:rsidRPr="000B3DF5">
          <w:rPr>
            <w:rStyle w:val="Lienhypertexte"/>
            <w:noProof/>
          </w:rPr>
          <w:t>5.2</w:t>
        </w:r>
        <w:r>
          <w:rPr>
            <w:rFonts w:asciiTheme="minorHAnsi" w:eastAsiaTheme="minorEastAsia" w:hAnsiTheme="minorHAnsi" w:cstheme="minorBidi"/>
            <w:b w:val="0"/>
            <w:noProof/>
            <w:lang w:eastAsia="fr-CH"/>
          </w:rPr>
          <w:tab/>
        </w:r>
        <w:r w:rsidRPr="000B3DF5">
          <w:rPr>
            <w:rStyle w:val="Lienhypertexte"/>
            <w:noProof/>
          </w:rPr>
          <w:t>Modèle de données</w:t>
        </w:r>
        <w:r>
          <w:rPr>
            <w:noProof/>
            <w:webHidden/>
          </w:rPr>
          <w:tab/>
        </w:r>
        <w:r>
          <w:rPr>
            <w:noProof/>
            <w:webHidden/>
          </w:rPr>
          <w:fldChar w:fldCharType="begin"/>
        </w:r>
        <w:r>
          <w:rPr>
            <w:noProof/>
            <w:webHidden/>
          </w:rPr>
          <w:instrText xml:space="preserve"> PAGEREF _Toc523409335 \h </w:instrText>
        </w:r>
        <w:r>
          <w:rPr>
            <w:noProof/>
            <w:webHidden/>
          </w:rPr>
        </w:r>
        <w:r>
          <w:rPr>
            <w:noProof/>
            <w:webHidden/>
          </w:rPr>
          <w:fldChar w:fldCharType="separate"/>
        </w:r>
        <w:r>
          <w:rPr>
            <w:noProof/>
            <w:webHidden/>
          </w:rPr>
          <w:t>34</w:t>
        </w:r>
        <w:r>
          <w:rPr>
            <w:noProof/>
            <w:webHidden/>
          </w:rPr>
          <w:fldChar w:fldCharType="end"/>
        </w:r>
      </w:hyperlink>
    </w:p>
    <w:p w14:paraId="4B56C3E0" w14:textId="10C2ED65" w:rsidR="00B116D7" w:rsidRDefault="00B116D7">
      <w:pPr>
        <w:pStyle w:val="TM2"/>
        <w:rPr>
          <w:rFonts w:asciiTheme="minorHAnsi" w:eastAsiaTheme="minorEastAsia" w:hAnsiTheme="minorHAnsi" w:cstheme="minorBidi"/>
          <w:b w:val="0"/>
          <w:noProof/>
          <w:lang w:eastAsia="fr-CH"/>
        </w:rPr>
      </w:pPr>
      <w:hyperlink w:anchor="_Toc523409336" w:history="1">
        <w:r w:rsidRPr="000B3DF5">
          <w:rPr>
            <w:rStyle w:val="Lienhypertexte"/>
            <w:noProof/>
          </w:rPr>
          <w:t>5.3</w:t>
        </w:r>
        <w:r>
          <w:rPr>
            <w:rFonts w:asciiTheme="minorHAnsi" w:eastAsiaTheme="minorEastAsia" w:hAnsiTheme="minorHAnsi" w:cstheme="minorBidi"/>
            <w:b w:val="0"/>
            <w:noProof/>
            <w:lang w:eastAsia="fr-CH"/>
          </w:rPr>
          <w:tab/>
        </w:r>
        <w:r w:rsidRPr="000B3DF5">
          <w:rPr>
            <w:rStyle w:val="Lienhypertexte"/>
            <w:noProof/>
          </w:rPr>
          <w:t>Choix du système back-end</w:t>
        </w:r>
        <w:r>
          <w:rPr>
            <w:noProof/>
            <w:webHidden/>
          </w:rPr>
          <w:tab/>
        </w:r>
        <w:r>
          <w:rPr>
            <w:noProof/>
            <w:webHidden/>
          </w:rPr>
          <w:fldChar w:fldCharType="begin"/>
        </w:r>
        <w:r>
          <w:rPr>
            <w:noProof/>
            <w:webHidden/>
          </w:rPr>
          <w:instrText xml:space="preserve"> PAGEREF _Toc523409336 \h </w:instrText>
        </w:r>
        <w:r>
          <w:rPr>
            <w:noProof/>
            <w:webHidden/>
          </w:rPr>
        </w:r>
        <w:r>
          <w:rPr>
            <w:noProof/>
            <w:webHidden/>
          </w:rPr>
          <w:fldChar w:fldCharType="separate"/>
        </w:r>
        <w:r>
          <w:rPr>
            <w:noProof/>
            <w:webHidden/>
          </w:rPr>
          <w:t>35</w:t>
        </w:r>
        <w:r>
          <w:rPr>
            <w:noProof/>
            <w:webHidden/>
          </w:rPr>
          <w:fldChar w:fldCharType="end"/>
        </w:r>
      </w:hyperlink>
    </w:p>
    <w:p w14:paraId="5AA5577E" w14:textId="60377C66" w:rsidR="00B116D7" w:rsidRDefault="00B116D7">
      <w:pPr>
        <w:pStyle w:val="TM3"/>
        <w:tabs>
          <w:tab w:val="left" w:pos="1320"/>
          <w:tab w:val="right" w:leader="dot" w:pos="8493"/>
        </w:tabs>
        <w:rPr>
          <w:rFonts w:asciiTheme="minorHAnsi" w:eastAsiaTheme="minorEastAsia" w:hAnsiTheme="minorHAnsi" w:cstheme="minorBidi"/>
          <w:noProof/>
          <w:lang w:eastAsia="fr-CH"/>
        </w:rPr>
      </w:pPr>
      <w:hyperlink w:anchor="_Toc523409337" w:history="1">
        <w:r w:rsidRPr="000B3DF5">
          <w:rPr>
            <w:rStyle w:val="Lienhypertexte"/>
            <w:noProof/>
          </w:rPr>
          <w:t>5.3.1</w:t>
        </w:r>
        <w:r>
          <w:rPr>
            <w:rFonts w:asciiTheme="minorHAnsi" w:eastAsiaTheme="minorEastAsia" w:hAnsiTheme="minorHAnsi" w:cstheme="minorBidi"/>
            <w:noProof/>
            <w:lang w:eastAsia="fr-CH"/>
          </w:rPr>
          <w:tab/>
        </w:r>
        <w:r w:rsidRPr="000B3DF5">
          <w:rPr>
            <w:rStyle w:val="Lienhypertexte"/>
            <w:noProof/>
          </w:rPr>
          <w:t>Les routes de l’API</w:t>
        </w:r>
        <w:r>
          <w:rPr>
            <w:noProof/>
            <w:webHidden/>
          </w:rPr>
          <w:tab/>
        </w:r>
        <w:r>
          <w:rPr>
            <w:noProof/>
            <w:webHidden/>
          </w:rPr>
          <w:fldChar w:fldCharType="begin"/>
        </w:r>
        <w:r>
          <w:rPr>
            <w:noProof/>
            <w:webHidden/>
          </w:rPr>
          <w:instrText xml:space="preserve"> PAGEREF _Toc523409337 \h </w:instrText>
        </w:r>
        <w:r>
          <w:rPr>
            <w:noProof/>
            <w:webHidden/>
          </w:rPr>
        </w:r>
        <w:r>
          <w:rPr>
            <w:noProof/>
            <w:webHidden/>
          </w:rPr>
          <w:fldChar w:fldCharType="separate"/>
        </w:r>
        <w:r>
          <w:rPr>
            <w:noProof/>
            <w:webHidden/>
          </w:rPr>
          <w:t>36</w:t>
        </w:r>
        <w:r>
          <w:rPr>
            <w:noProof/>
            <w:webHidden/>
          </w:rPr>
          <w:fldChar w:fldCharType="end"/>
        </w:r>
      </w:hyperlink>
    </w:p>
    <w:p w14:paraId="141A64ED" w14:textId="1918F37E" w:rsidR="00B116D7" w:rsidRDefault="00B116D7">
      <w:pPr>
        <w:pStyle w:val="TM3"/>
        <w:tabs>
          <w:tab w:val="left" w:pos="1320"/>
          <w:tab w:val="right" w:leader="dot" w:pos="8493"/>
        </w:tabs>
        <w:rPr>
          <w:rFonts w:asciiTheme="minorHAnsi" w:eastAsiaTheme="minorEastAsia" w:hAnsiTheme="minorHAnsi" w:cstheme="minorBidi"/>
          <w:noProof/>
          <w:lang w:eastAsia="fr-CH"/>
        </w:rPr>
      </w:pPr>
      <w:hyperlink w:anchor="_Toc523409338" w:history="1">
        <w:r w:rsidRPr="000B3DF5">
          <w:rPr>
            <w:rStyle w:val="Lienhypertexte"/>
            <w:noProof/>
          </w:rPr>
          <w:t>5.3.2</w:t>
        </w:r>
        <w:r>
          <w:rPr>
            <w:rFonts w:asciiTheme="minorHAnsi" w:eastAsiaTheme="minorEastAsia" w:hAnsiTheme="minorHAnsi" w:cstheme="minorBidi"/>
            <w:noProof/>
            <w:lang w:eastAsia="fr-CH"/>
          </w:rPr>
          <w:tab/>
        </w:r>
        <w:r w:rsidRPr="000B3DF5">
          <w:rPr>
            <w:rStyle w:val="Lienhypertexte"/>
            <w:noProof/>
          </w:rPr>
          <w:t>Fonctionnement de l’API</w:t>
        </w:r>
        <w:r>
          <w:rPr>
            <w:noProof/>
            <w:webHidden/>
          </w:rPr>
          <w:tab/>
        </w:r>
        <w:r>
          <w:rPr>
            <w:noProof/>
            <w:webHidden/>
          </w:rPr>
          <w:fldChar w:fldCharType="begin"/>
        </w:r>
        <w:r>
          <w:rPr>
            <w:noProof/>
            <w:webHidden/>
          </w:rPr>
          <w:instrText xml:space="preserve"> PAGEREF _Toc523409338 \h </w:instrText>
        </w:r>
        <w:r>
          <w:rPr>
            <w:noProof/>
            <w:webHidden/>
          </w:rPr>
        </w:r>
        <w:r>
          <w:rPr>
            <w:noProof/>
            <w:webHidden/>
          </w:rPr>
          <w:fldChar w:fldCharType="separate"/>
        </w:r>
        <w:r>
          <w:rPr>
            <w:noProof/>
            <w:webHidden/>
          </w:rPr>
          <w:t>39</w:t>
        </w:r>
        <w:r>
          <w:rPr>
            <w:noProof/>
            <w:webHidden/>
          </w:rPr>
          <w:fldChar w:fldCharType="end"/>
        </w:r>
      </w:hyperlink>
    </w:p>
    <w:p w14:paraId="539E9E01" w14:textId="01E16DBB" w:rsidR="00B116D7" w:rsidRDefault="00B116D7">
      <w:pPr>
        <w:pStyle w:val="TM1"/>
        <w:rPr>
          <w:rFonts w:asciiTheme="minorHAnsi" w:eastAsiaTheme="minorEastAsia" w:hAnsiTheme="minorHAnsi" w:cstheme="minorBidi"/>
          <w:b w:val="0"/>
          <w:noProof/>
          <w:sz w:val="22"/>
          <w:lang w:eastAsia="fr-CH"/>
        </w:rPr>
      </w:pPr>
      <w:hyperlink w:anchor="_Toc523409339" w:history="1">
        <w:r w:rsidRPr="000B3DF5">
          <w:rPr>
            <w:rStyle w:val="Lienhypertexte"/>
            <w:noProof/>
          </w:rPr>
          <w:t>6.</w:t>
        </w:r>
        <w:r>
          <w:rPr>
            <w:rFonts w:asciiTheme="minorHAnsi" w:eastAsiaTheme="minorEastAsia" w:hAnsiTheme="minorHAnsi" w:cstheme="minorBidi"/>
            <w:b w:val="0"/>
            <w:noProof/>
            <w:sz w:val="22"/>
            <w:lang w:eastAsia="fr-CH"/>
          </w:rPr>
          <w:tab/>
        </w:r>
        <w:r w:rsidRPr="000B3DF5">
          <w:rPr>
            <w:rStyle w:val="Lienhypertexte"/>
            <w:noProof/>
          </w:rPr>
          <w:t>Développement de l’application</w:t>
        </w:r>
        <w:r>
          <w:rPr>
            <w:noProof/>
            <w:webHidden/>
          </w:rPr>
          <w:tab/>
        </w:r>
        <w:r>
          <w:rPr>
            <w:noProof/>
            <w:webHidden/>
          </w:rPr>
          <w:fldChar w:fldCharType="begin"/>
        </w:r>
        <w:r>
          <w:rPr>
            <w:noProof/>
            <w:webHidden/>
          </w:rPr>
          <w:instrText xml:space="preserve"> PAGEREF _Toc523409339 \h </w:instrText>
        </w:r>
        <w:r>
          <w:rPr>
            <w:noProof/>
            <w:webHidden/>
          </w:rPr>
        </w:r>
        <w:r>
          <w:rPr>
            <w:noProof/>
            <w:webHidden/>
          </w:rPr>
          <w:fldChar w:fldCharType="separate"/>
        </w:r>
        <w:r>
          <w:rPr>
            <w:noProof/>
            <w:webHidden/>
          </w:rPr>
          <w:t>41</w:t>
        </w:r>
        <w:r>
          <w:rPr>
            <w:noProof/>
            <w:webHidden/>
          </w:rPr>
          <w:fldChar w:fldCharType="end"/>
        </w:r>
      </w:hyperlink>
    </w:p>
    <w:p w14:paraId="07207844" w14:textId="5F5C8EFE" w:rsidR="00B116D7" w:rsidRDefault="00B116D7">
      <w:pPr>
        <w:pStyle w:val="TM2"/>
        <w:rPr>
          <w:rFonts w:asciiTheme="minorHAnsi" w:eastAsiaTheme="minorEastAsia" w:hAnsiTheme="minorHAnsi" w:cstheme="minorBidi"/>
          <w:b w:val="0"/>
          <w:noProof/>
          <w:lang w:eastAsia="fr-CH"/>
        </w:rPr>
      </w:pPr>
      <w:hyperlink w:anchor="_Toc523409340" w:history="1">
        <w:r w:rsidRPr="000B3DF5">
          <w:rPr>
            <w:rStyle w:val="Lienhypertexte"/>
            <w:noProof/>
          </w:rPr>
          <w:t>6.1</w:t>
        </w:r>
        <w:r>
          <w:rPr>
            <w:rFonts w:asciiTheme="minorHAnsi" w:eastAsiaTheme="minorEastAsia" w:hAnsiTheme="minorHAnsi" w:cstheme="minorBidi"/>
            <w:b w:val="0"/>
            <w:noProof/>
            <w:lang w:eastAsia="fr-CH"/>
          </w:rPr>
          <w:tab/>
        </w:r>
        <w:r w:rsidRPr="000B3DF5">
          <w:rPr>
            <w:rStyle w:val="Lienhypertexte"/>
            <w:noProof/>
          </w:rPr>
          <w:t>Apprentissage du Framework</w:t>
        </w:r>
        <w:r>
          <w:rPr>
            <w:noProof/>
            <w:webHidden/>
          </w:rPr>
          <w:tab/>
        </w:r>
        <w:r>
          <w:rPr>
            <w:noProof/>
            <w:webHidden/>
          </w:rPr>
          <w:fldChar w:fldCharType="begin"/>
        </w:r>
        <w:r>
          <w:rPr>
            <w:noProof/>
            <w:webHidden/>
          </w:rPr>
          <w:instrText xml:space="preserve"> PAGEREF _Toc523409340 \h </w:instrText>
        </w:r>
        <w:r>
          <w:rPr>
            <w:noProof/>
            <w:webHidden/>
          </w:rPr>
        </w:r>
        <w:r>
          <w:rPr>
            <w:noProof/>
            <w:webHidden/>
          </w:rPr>
          <w:fldChar w:fldCharType="separate"/>
        </w:r>
        <w:r>
          <w:rPr>
            <w:noProof/>
            <w:webHidden/>
          </w:rPr>
          <w:t>41</w:t>
        </w:r>
        <w:r>
          <w:rPr>
            <w:noProof/>
            <w:webHidden/>
          </w:rPr>
          <w:fldChar w:fldCharType="end"/>
        </w:r>
      </w:hyperlink>
    </w:p>
    <w:p w14:paraId="03B26B66" w14:textId="23A9E3BA" w:rsidR="00B116D7" w:rsidRDefault="00B116D7">
      <w:pPr>
        <w:pStyle w:val="TM2"/>
        <w:rPr>
          <w:rFonts w:asciiTheme="minorHAnsi" w:eastAsiaTheme="minorEastAsia" w:hAnsiTheme="minorHAnsi" w:cstheme="minorBidi"/>
          <w:b w:val="0"/>
          <w:noProof/>
          <w:lang w:eastAsia="fr-CH"/>
        </w:rPr>
      </w:pPr>
      <w:hyperlink w:anchor="_Toc523409341" w:history="1">
        <w:r w:rsidRPr="000B3DF5">
          <w:rPr>
            <w:rStyle w:val="Lienhypertexte"/>
            <w:noProof/>
          </w:rPr>
          <w:t>6.2</w:t>
        </w:r>
        <w:r>
          <w:rPr>
            <w:rFonts w:asciiTheme="minorHAnsi" w:eastAsiaTheme="minorEastAsia" w:hAnsiTheme="minorHAnsi" w:cstheme="minorBidi"/>
            <w:b w:val="0"/>
            <w:noProof/>
            <w:lang w:eastAsia="fr-CH"/>
          </w:rPr>
          <w:tab/>
        </w:r>
        <w:r w:rsidRPr="000B3DF5">
          <w:rPr>
            <w:rStyle w:val="Lienhypertexte"/>
            <w:noProof/>
          </w:rPr>
          <w:t>Environnement de développement</w:t>
        </w:r>
        <w:r>
          <w:rPr>
            <w:noProof/>
            <w:webHidden/>
          </w:rPr>
          <w:tab/>
        </w:r>
        <w:r>
          <w:rPr>
            <w:noProof/>
            <w:webHidden/>
          </w:rPr>
          <w:fldChar w:fldCharType="begin"/>
        </w:r>
        <w:r>
          <w:rPr>
            <w:noProof/>
            <w:webHidden/>
          </w:rPr>
          <w:instrText xml:space="preserve"> PAGEREF _Toc523409341 \h </w:instrText>
        </w:r>
        <w:r>
          <w:rPr>
            <w:noProof/>
            <w:webHidden/>
          </w:rPr>
        </w:r>
        <w:r>
          <w:rPr>
            <w:noProof/>
            <w:webHidden/>
          </w:rPr>
          <w:fldChar w:fldCharType="separate"/>
        </w:r>
        <w:r>
          <w:rPr>
            <w:noProof/>
            <w:webHidden/>
          </w:rPr>
          <w:t>42</w:t>
        </w:r>
        <w:r>
          <w:rPr>
            <w:noProof/>
            <w:webHidden/>
          </w:rPr>
          <w:fldChar w:fldCharType="end"/>
        </w:r>
      </w:hyperlink>
    </w:p>
    <w:p w14:paraId="6ECEDF59" w14:textId="398FADB8" w:rsidR="00B116D7" w:rsidRDefault="00B116D7">
      <w:pPr>
        <w:pStyle w:val="TM1"/>
        <w:rPr>
          <w:rFonts w:asciiTheme="minorHAnsi" w:eastAsiaTheme="minorEastAsia" w:hAnsiTheme="minorHAnsi" w:cstheme="minorBidi"/>
          <w:b w:val="0"/>
          <w:noProof/>
          <w:sz w:val="22"/>
          <w:lang w:eastAsia="fr-CH"/>
        </w:rPr>
      </w:pPr>
      <w:hyperlink w:anchor="_Toc523409342" w:history="1">
        <w:r w:rsidRPr="000B3DF5">
          <w:rPr>
            <w:rStyle w:val="Lienhypertexte"/>
            <w:noProof/>
          </w:rPr>
          <w:t>7.</w:t>
        </w:r>
        <w:r>
          <w:rPr>
            <w:rFonts w:asciiTheme="minorHAnsi" w:eastAsiaTheme="minorEastAsia" w:hAnsiTheme="minorHAnsi" w:cstheme="minorBidi"/>
            <w:b w:val="0"/>
            <w:noProof/>
            <w:sz w:val="22"/>
            <w:lang w:eastAsia="fr-CH"/>
          </w:rPr>
          <w:tab/>
        </w:r>
        <w:r w:rsidRPr="000B3DF5">
          <w:rPr>
            <w:rStyle w:val="Lienhypertexte"/>
            <w:noProof/>
          </w:rPr>
          <w:t>Rapport de test</w:t>
        </w:r>
        <w:r>
          <w:rPr>
            <w:noProof/>
            <w:webHidden/>
          </w:rPr>
          <w:tab/>
        </w:r>
        <w:r>
          <w:rPr>
            <w:noProof/>
            <w:webHidden/>
          </w:rPr>
          <w:fldChar w:fldCharType="begin"/>
        </w:r>
        <w:r>
          <w:rPr>
            <w:noProof/>
            <w:webHidden/>
          </w:rPr>
          <w:instrText xml:space="preserve"> PAGEREF _Toc523409342 \h </w:instrText>
        </w:r>
        <w:r>
          <w:rPr>
            <w:noProof/>
            <w:webHidden/>
          </w:rPr>
        </w:r>
        <w:r>
          <w:rPr>
            <w:noProof/>
            <w:webHidden/>
          </w:rPr>
          <w:fldChar w:fldCharType="separate"/>
        </w:r>
        <w:r>
          <w:rPr>
            <w:noProof/>
            <w:webHidden/>
          </w:rPr>
          <w:t>43</w:t>
        </w:r>
        <w:r>
          <w:rPr>
            <w:noProof/>
            <w:webHidden/>
          </w:rPr>
          <w:fldChar w:fldCharType="end"/>
        </w:r>
      </w:hyperlink>
    </w:p>
    <w:p w14:paraId="115B5B7C" w14:textId="219B2629" w:rsidR="00B116D7" w:rsidRDefault="00B116D7">
      <w:pPr>
        <w:pStyle w:val="TM1"/>
        <w:rPr>
          <w:rFonts w:asciiTheme="minorHAnsi" w:eastAsiaTheme="minorEastAsia" w:hAnsiTheme="minorHAnsi" w:cstheme="minorBidi"/>
          <w:b w:val="0"/>
          <w:noProof/>
          <w:sz w:val="22"/>
          <w:lang w:eastAsia="fr-CH"/>
        </w:rPr>
      </w:pPr>
      <w:hyperlink w:anchor="_Toc523409343" w:history="1">
        <w:r w:rsidRPr="000B3DF5">
          <w:rPr>
            <w:rStyle w:val="Lienhypertexte"/>
            <w:noProof/>
          </w:rPr>
          <w:t>8.</w:t>
        </w:r>
        <w:r>
          <w:rPr>
            <w:rFonts w:asciiTheme="minorHAnsi" w:eastAsiaTheme="minorEastAsia" w:hAnsiTheme="minorHAnsi" w:cstheme="minorBidi"/>
            <w:b w:val="0"/>
            <w:noProof/>
            <w:sz w:val="22"/>
            <w:lang w:eastAsia="fr-CH"/>
          </w:rPr>
          <w:tab/>
        </w:r>
        <w:r w:rsidRPr="000B3DF5">
          <w:rPr>
            <w:rStyle w:val="Lienhypertexte"/>
            <w:noProof/>
          </w:rPr>
          <w:t>Conclusion</w:t>
        </w:r>
        <w:r>
          <w:rPr>
            <w:noProof/>
            <w:webHidden/>
          </w:rPr>
          <w:tab/>
        </w:r>
        <w:r>
          <w:rPr>
            <w:noProof/>
            <w:webHidden/>
          </w:rPr>
          <w:fldChar w:fldCharType="begin"/>
        </w:r>
        <w:r>
          <w:rPr>
            <w:noProof/>
            <w:webHidden/>
          </w:rPr>
          <w:instrText xml:space="preserve"> PAGEREF _Toc523409343 \h </w:instrText>
        </w:r>
        <w:r>
          <w:rPr>
            <w:noProof/>
            <w:webHidden/>
          </w:rPr>
        </w:r>
        <w:r>
          <w:rPr>
            <w:noProof/>
            <w:webHidden/>
          </w:rPr>
          <w:fldChar w:fldCharType="separate"/>
        </w:r>
        <w:r>
          <w:rPr>
            <w:noProof/>
            <w:webHidden/>
          </w:rPr>
          <w:t>47</w:t>
        </w:r>
        <w:r>
          <w:rPr>
            <w:noProof/>
            <w:webHidden/>
          </w:rPr>
          <w:fldChar w:fldCharType="end"/>
        </w:r>
      </w:hyperlink>
    </w:p>
    <w:p w14:paraId="78D16B27" w14:textId="34BF1F6C" w:rsidR="00B116D7" w:rsidRDefault="00B116D7">
      <w:pPr>
        <w:pStyle w:val="TM1"/>
        <w:rPr>
          <w:rFonts w:asciiTheme="minorHAnsi" w:eastAsiaTheme="minorEastAsia" w:hAnsiTheme="minorHAnsi" w:cstheme="minorBidi"/>
          <w:b w:val="0"/>
          <w:noProof/>
          <w:sz w:val="22"/>
          <w:lang w:eastAsia="fr-CH"/>
        </w:rPr>
      </w:pPr>
      <w:hyperlink w:anchor="_Toc523409344" w:history="1">
        <w:r w:rsidRPr="000B3DF5">
          <w:rPr>
            <w:rStyle w:val="Lienhypertexte"/>
            <w:noProof/>
          </w:rPr>
          <w:t>Bibliographie</w:t>
        </w:r>
        <w:r>
          <w:rPr>
            <w:noProof/>
            <w:webHidden/>
          </w:rPr>
          <w:tab/>
        </w:r>
        <w:r>
          <w:rPr>
            <w:noProof/>
            <w:webHidden/>
          </w:rPr>
          <w:fldChar w:fldCharType="begin"/>
        </w:r>
        <w:r>
          <w:rPr>
            <w:noProof/>
            <w:webHidden/>
          </w:rPr>
          <w:instrText xml:space="preserve"> PAGEREF _Toc523409344 \h </w:instrText>
        </w:r>
        <w:r>
          <w:rPr>
            <w:noProof/>
            <w:webHidden/>
          </w:rPr>
        </w:r>
        <w:r>
          <w:rPr>
            <w:noProof/>
            <w:webHidden/>
          </w:rPr>
          <w:fldChar w:fldCharType="separate"/>
        </w:r>
        <w:r>
          <w:rPr>
            <w:noProof/>
            <w:webHidden/>
          </w:rPr>
          <w:t>48</w:t>
        </w:r>
        <w:r>
          <w:rPr>
            <w:noProof/>
            <w:webHidden/>
          </w:rPr>
          <w:fldChar w:fldCharType="end"/>
        </w:r>
      </w:hyperlink>
    </w:p>
    <w:p w14:paraId="77ECF1B7" w14:textId="77777777" w:rsidR="00B17D0C" w:rsidRDefault="00B17D0C" w:rsidP="00B678BB">
      <w:pPr>
        <w:pStyle w:val="titrenonnumrotcentr"/>
      </w:pPr>
      <w:r>
        <w:fldChar w:fldCharType="end"/>
      </w:r>
      <w:r>
        <w:br w:type="page"/>
      </w:r>
      <w:bookmarkStart w:id="6" w:name="_Toc523409305"/>
      <w:r>
        <w:lastRenderedPageBreak/>
        <w:t>Liste des tableaux</w:t>
      </w:r>
      <w:bookmarkEnd w:id="6"/>
    </w:p>
    <w:p w14:paraId="2DD7BC35" w14:textId="64470E6E" w:rsidR="00B116D7" w:rsidRDefault="00E756DF">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Tableau" </w:instrText>
      </w:r>
      <w:r>
        <w:fldChar w:fldCharType="separate"/>
      </w:r>
      <w:hyperlink w:anchor="_Toc523409345" w:history="1">
        <w:r w:rsidR="00B116D7" w:rsidRPr="00D75E38">
          <w:rPr>
            <w:rStyle w:val="Lienhypertexte"/>
            <w:noProof/>
          </w:rPr>
          <w:t>Tableau 1 – Résumé simple des Frameworks</w:t>
        </w:r>
        <w:r w:rsidR="00B116D7">
          <w:rPr>
            <w:noProof/>
            <w:webHidden/>
          </w:rPr>
          <w:tab/>
        </w:r>
        <w:r w:rsidR="00B116D7">
          <w:rPr>
            <w:noProof/>
            <w:webHidden/>
          </w:rPr>
          <w:fldChar w:fldCharType="begin"/>
        </w:r>
        <w:r w:rsidR="00B116D7">
          <w:rPr>
            <w:noProof/>
            <w:webHidden/>
          </w:rPr>
          <w:instrText xml:space="preserve"> PAGEREF _Toc523409345 \h </w:instrText>
        </w:r>
        <w:r w:rsidR="00B116D7">
          <w:rPr>
            <w:noProof/>
            <w:webHidden/>
          </w:rPr>
        </w:r>
        <w:r w:rsidR="00B116D7">
          <w:rPr>
            <w:noProof/>
            <w:webHidden/>
          </w:rPr>
          <w:fldChar w:fldCharType="separate"/>
        </w:r>
        <w:r w:rsidR="00B116D7">
          <w:rPr>
            <w:noProof/>
            <w:webHidden/>
          </w:rPr>
          <w:t>18</w:t>
        </w:r>
        <w:r w:rsidR="00B116D7">
          <w:rPr>
            <w:noProof/>
            <w:webHidden/>
          </w:rPr>
          <w:fldChar w:fldCharType="end"/>
        </w:r>
      </w:hyperlink>
    </w:p>
    <w:p w14:paraId="485C11EC" w14:textId="116C501D"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46" w:history="1">
        <w:r w:rsidRPr="00D75E38">
          <w:rPr>
            <w:rStyle w:val="Lienhypertexte"/>
            <w:noProof/>
          </w:rPr>
          <w:t>Tableau 2 - Résumé des performances des Frameworks</w:t>
        </w:r>
        <w:r>
          <w:rPr>
            <w:noProof/>
            <w:webHidden/>
          </w:rPr>
          <w:tab/>
        </w:r>
        <w:r>
          <w:rPr>
            <w:noProof/>
            <w:webHidden/>
          </w:rPr>
          <w:fldChar w:fldCharType="begin"/>
        </w:r>
        <w:r>
          <w:rPr>
            <w:noProof/>
            <w:webHidden/>
          </w:rPr>
          <w:instrText xml:space="preserve"> PAGEREF _Toc523409346 \h </w:instrText>
        </w:r>
        <w:r>
          <w:rPr>
            <w:noProof/>
            <w:webHidden/>
          </w:rPr>
        </w:r>
        <w:r>
          <w:rPr>
            <w:noProof/>
            <w:webHidden/>
          </w:rPr>
          <w:fldChar w:fldCharType="separate"/>
        </w:r>
        <w:r>
          <w:rPr>
            <w:noProof/>
            <w:webHidden/>
          </w:rPr>
          <w:t>18</w:t>
        </w:r>
        <w:r>
          <w:rPr>
            <w:noProof/>
            <w:webHidden/>
          </w:rPr>
          <w:fldChar w:fldCharType="end"/>
        </w:r>
      </w:hyperlink>
    </w:p>
    <w:p w14:paraId="0F286E51" w14:textId="4C1A386A"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47" w:history="1">
        <w:r w:rsidRPr="00D75E38">
          <w:rPr>
            <w:rStyle w:val="Lienhypertexte"/>
            <w:noProof/>
          </w:rPr>
          <w:t>Tableau 3 - Résumé des aspects de développement des Frameworks</w:t>
        </w:r>
        <w:r>
          <w:rPr>
            <w:noProof/>
            <w:webHidden/>
          </w:rPr>
          <w:tab/>
        </w:r>
        <w:r>
          <w:rPr>
            <w:noProof/>
            <w:webHidden/>
          </w:rPr>
          <w:fldChar w:fldCharType="begin"/>
        </w:r>
        <w:r>
          <w:rPr>
            <w:noProof/>
            <w:webHidden/>
          </w:rPr>
          <w:instrText xml:space="preserve"> PAGEREF _Toc523409347 \h </w:instrText>
        </w:r>
        <w:r>
          <w:rPr>
            <w:noProof/>
            <w:webHidden/>
          </w:rPr>
        </w:r>
        <w:r>
          <w:rPr>
            <w:noProof/>
            <w:webHidden/>
          </w:rPr>
          <w:fldChar w:fldCharType="separate"/>
        </w:r>
        <w:r>
          <w:rPr>
            <w:noProof/>
            <w:webHidden/>
          </w:rPr>
          <w:t>19</w:t>
        </w:r>
        <w:r>
          <w:rPr>
            <w:noProof/>
            <w:webHidden/>
          </w:rPr>
          <w:fldChar w:fldCharType="end"/>
        </w:r>
      </w:hyperlink>
    </w:p>
    <w:p w14:paraId="1D1CDC44" w14:textId="7AD10F5C"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48" w:history="1">
        <w:r w:rsidRPr="00D75E38">
          <w:rPr>
            <w:rStyle w:val="Lienhypertexte"/>
            <w:noProof/>
          </w:rPr>
          <w:t>Tableau 4 - Résumé des aspects techniques des Frameworks</w:t>
        </w:r>
        <w:r>
          <w:rPr>
            <w:noProof/>
            <w:webHidden/>
          </w:rPr>
          <w:tab/>
        </w:r>
        <w:r>
          <w:rPr>
            <w:noProof/>
            <w:webHidden/>
          </w:rPr>
          <w:fldChar w:fldCharType="begin"/>
        </w:r>
        <w:r>
          <w:rPr>
            <w:noProof/>
            <w:webHidden/>
          </w:rPr>
          <w:instrText xml:space="preserve"> PAGEREF _Toc523409348 \h </w:instrText>
        </w:r>
        <w:r>
          <w:rPr>
            <w:noProof/>
            <w:webHidden/>
          </w:rPr>
        </w:r>
        <w:r>
          <w:rPr>
            <w:noProof/>
            <w:webHidden/>
          </w:rPr>
          <w:fldChar w:fldCharType="separate"/>
        </w:r>
        <w:r>
          <w:rPr>
            <w:noProof/>
            <w:webHidden/>
          </w:rPr>
          <w:t>20</w:t>
        </w:r>
        <w:r>
          <w:rPr>
            <w:noProof/>
            <w:webHidden/>
          </w:rPr>
          <w:fldChar w:fldCharType="end"/>
        </w:r>
      </w:hyperlink>
    </w:p>
    <w:p w14:paraId="773AD113" w14:textId="42F0A49B"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49" w:history="1">
        <w:r w:rsidRPr="00D75E38">
          <w:rPr>
            <w:rStyle w:val="Lienhypertexte"/>
            <w:noProof/>
          </w:rPr>
          <w:t>Tableau 5 - Résumé des Frameworks</w:t>
        </w:r>
        <w:r>
          <w:rPr>
            <w:noProof/>
            <w:webHidden/>
          </w:rPr>
          <w:tab/>
        </w:r>
        <w:r>
          <w:rPr>
            <w:noProof/>
            <w:webHidden/>
          </w:rPr>
          <w:fldChar w:fldCharType="begin"/>
        </w:r>
        <w:r>
          <w:rPr>
            <w:noProof/>
            <w:webHidden/>
          </w:rPr>
          <w:instrText xml:space="preserve"> PAGEREF _Toc523409349 \h </w:instrText>
        </w:r>
        <w:r>
          <w:rPr>
            <w:noProof/>
            <w:webHidden/>
          </w:rPr>
        </w:r>
        <w:r>
          <w:rPr>
            <w:noProof/>
            <w:webHidden/>
          </w:rPr>
          <w:fldChar w:fldCharType="separate"/>
        </w:r>
        <w:r>
          <w:rPr>
            <w:noProof/>
            <w:webHidden/>
          </w:rPr>
          <w:t>21</w:t>
        </w:r>
        <w:r>
          <w:rPr>
            <w:noProof/>
            <w:webHidden/>
          </w:rPr>
          <w:fldChar w:fldCharType="end"/>
        </w:r>
      </w:hyperlink>
    </w:p>
    <w:p w14:paraId="2673C4D5" w14:textId="3B2CE2F9"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50" w:history="1">
        <w:r w:rsidRPr="00D75E38">
          <w:rPr>
            <w:rStyle w:val="Lienhypertexte"/>
            <w:noProof/>
          </w:rPr>
          <w:t>Tableau 6 - Matrice de préférence des critères de choix du Framework</w:t>
        </w:r>
        <w:r>
          <w:rPr>
            <w:noProof/>
            <w:webHidden/>
          </w:rPr>
          <w:tab/>
        </w:r>
        <w:r>
          <w:rPr>
            <w:noProof/>
            <w:webHidden/>
          </w:rPr>
          <w:fldChar w:fldCharType="begin"/>
        </w:r>
        <w:r>
          <w:rPr>
            <w:noProof/>
            <w:webHidden/>
          </w:rPr>
          <w:instrText xml:space="preserve"> PAGEREF _Toc523409350 \h </w:instrText>
        </w:r>
        <w:r>
          <w:rPr>
            <w:noProof/>
            <w:webHidden/>
          </w:rPr>
        </w:r>
        <w:r>
          <w:rPr>
            <w:noProof/>
            <w:webHidden/>
          </w:rPr>
          <w:fldChar w:fldCharType="separate"/>
        </w:r>
        <w:r>
          <w:rPr>
            <w:noProof/>
            <w:webHidden/>
          </w:rPr>
          <w:t>24</w:t>
        </w:r>
        <w:r>
          <w:rPr>
            <w:noProof/>
            <w:webHidden/>
          </w:rPr>
          <w:fldChar w:fldCharType="end"/>
        </w:r>
      </w:hyperlink>
    </w:p>
    <w:p w14:paraId="4252EDD4" w14:textId="689DDC58"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51" w:history="1">
        <w:r w:rsidRPr="00D75E38">
          <w:rPr>
            <w:rStyle w:val="Lienhypertexte"/>
            <w:noProof/>
          </w:rPr>
          <w:t>Tableau 7 - Pondération des critères de choix du Framework</w:t>
        </w:r>
        <w:r>
          <w:rPr>
            <w:noProof/>
            <w:webHidden/>
          </w:rPr>
          <w:tab/>
        </w:r>
        <w:r>
          <w:rPr>
            <w:noProof/>
            <w:webHidden/>
          </w:rPr>
          <w:fldChar w:fldCharType="begin"/>
        </w:r>
        <w:r>
          <w:rPr>
            <w:noProof/>
            <w:webHidden/>
          </w:rPr>
          <w:instrText xml:space="preserve"> PAGEREF _Toc523409351 \h </w:instrText>
        </w:r>
        <w:r>
          <w:rPr>
            <w:noProof/>
            <w:webHidden/>
          </w:rPr>
        </w:r>
        <w:r>
          <w:rPr>
            <w:noProof/>
            <w:webHidden/>
          </w:rPr>
          <w:fldChar w:fldCharType="separate"/>
        </w:r>
        <w:r>
          <w:rPr>
            <w:noProof/>
            <w:webHidden/>
          </w:rPr>
          <w:t>25</w:t>
        </w:r>
        <w:r>
          <w:rPr>
            <w:noProof/>
            <w:webHidden/>
          </w:rPr>
          <w:fldChar w:fldCharType="end"/>
        </w:r>
      </w:hyperlink>
    </w:p>
    <w:p w14:paraId="027ABEAD" w14:textId="2F730560"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52" w:history="1">
        <w:r w:rsidRPr="00D75E38">
          <w:rPr>
            <w:rStyle w:val="Lienhypertexte"/>
            <w:noProof/>
          </w:rPr>
          <w:t>Tableau 8 - Analyse multicritère du choix du Framework</w:t>
        </w:r>
        <w:r>
          <w:rPr>
            <w:noProof/>
            <w:webHidden/>
          </w:rPr>
          <w:tab/>
        </w:r>
        <w:r>
          <w:rPr>
            <w:noProof/>
            <w:webHidden/>
          </w:rPr>
          <w:fldChar w:fldCharType="begin"/>
        </w:r>
        <w:r>
          <w:rPr>
            <w:noProof/>
            <w:webHidden/>
          </w:rPr>
          <w:instrText xml:space="preserve"> PAGEREF _Toc523409352 \h </w:instrText>
        </w:r>
        <w:r>
          <w:rPr>
            <w:noProof/>
            <w:webHidden/>
          </w:rPr>
        </w:r>
        <w:r>
          <w:rPr>
            <w:noProof/>
            <w:webHidden/>
          </w:rPr>
          <w:fldChar w:fldCharType="separate"/>
        </w:r>
        <w:r>
          <w:rPr>
            <w:noProof/>
            <w:webHidden/>
          </w:rPr>
          <w:t>26</w:t>
        </w:r>
        <w:r>
          <w:rPr>
            <w:noProof/>
            <w:webHidden/>
          </w:rPr>
          <w:fldChar w:fldCharType="end"/>
        </w:r>
      </w:hyperlink>
    </w:p>
    <w:p w14:paraId="39F1B276" w14:textId="0D346F60"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53" w:history="1">
        <w:r w:rsidRPr="00D75E38">
          <w:rPr>
            <w:rStyle w:val="Lienhypertexte"/>
            <w:noProof/>
          </w:rPr>
          <w:t>Tableau 9 - Use-case "Créer un compte"</w:t>
        </w:r>
        <w:r>
          <w:rPr>
            <w:noProof/>
            <w:webHidden/>
          </w:rPr>
          <w:tab/>
        </w:r>
        <w:r>
          <w:rPr>
            <w:noProof/>
            <w:webHidden/>
          </w:rPr>
          <w:fldChar w:fldCharType="begin"/>
        </w:r>
        <w:r>
          <w:rPr>
            <w:noProof/>
            <w:webHidden/>
          </w:rPr>
          <w:instrText xml:space="preserve"> PAGEREF _Toc523409353 \h </w:instrText>
        </w:r>
        <w:r>
          <w:rPr>
            <w:noProof/>
            <w:webHidden/>
          </w:rPr>
        </w:r>
        <w:r>
          <w:rPr>
            <w:noProof/>
            <w:webHidden/>
          </w:rPr>
          <w:fldChar w:fldCharType="separate"/>
        </w:r>
        <w:r>
          <w:rPr>
            <w:noProof/>
            <w:webHidden/>
          </w:rPr>
          <w:t>28</w:t>
        </w:r>
        <w:r>
          <w:rPr>
            <w:noProof/>
            <w:webHidden/>
          </w:rPr>
          <w:fldChar w:fldCharType="end"/>
        </w:r>
      </w:hyperlink>
    </w:p>
    <w:p w14:paraId="08583AE1" w14:textId="7819431C"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54" w:history="1">
        <w:r w:rsidRPr="00D75E38">
          <w:rPr>
            <w:rStyle w:val="Lienhypertexte"/>
            <w:noProof/>
          </w:rPr>
          <w:t>Tableau 10 - Use-case "Se connecter"</w:t>
        </w:r>
        <w:r>
          <w:rPr>
            <w:noProof/>
            <w:webHidden/>
          </w:rPr>
          <w:tab/>
        </w:r>
        <w:r>
          <w:rPr>
            <w:noProof/>
            <w:webHidden/>
          </w:rPr>
          <w:fldChar w:fldCharType="begin"/>
        </w:r>
        <w:r>
          <w:rPr>
            <w:noProof/>
            <w:webHidden/>
          </w:rPr>
          <w:instrText xml:space="preserve"> PAGEREF _Toc523409354 \h </w:instrText>
        </w:r>
        <w:r>
          <w:rPr>
            <w:noProof/>
            <w:webHidden/>
          </w:rPr>
        </w:r>
        <w:r>
          <w:rPr>
            <w:noProof/>
            <w:webHidden/>
          </w:rPr>
          <w:fldChar w:fldCharType="separate"/>
        </w:r>
        <w:r>
          <w:rPr>
            <w:noProof/>
            <w:webHidden/>
          </w:rPr>
          <w:t>28</w:t>
        </w:r>
        <w:r>
          <w:rPr>
            <w:noProof/>
            <w:webHidden/>
          </w:rPr>
          <w:fldChar w:fldCharType="end"/>
        </w:r>
      </w:hyperlink>
    </w:p>
    <w:p w14:paraId="3BD78455" w14:textId="3AF7CB65"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55" w:history="1">
        <w:r w:rsidRPr="00D75E38">
          <w:rPr>
            <w:rStyle w:val="Lienhypertexte"/>
            <w:noProof/>
          </w:rPr>
          <w:t>Tableau 11 - Use-case "Créer une place de parking"</w:t>
        </w:r>
        <w:r>
          <w:rPr>
            <w:noProof/>
            <w:webHidden/>
          </w:rPr>
          <w:tab/>
        </w:r>
        <w:r>
          <w:rPr>
            <w:noProof/>
            <w:webHidden/>
          </w:rPr>
          <w:fldChar w:fldCharType="begin"/>
        </w:r>
        <w:r>
          <w:rPr>
            <w:noProof/>
            <w:webHidden/>
          </w:rPr>
          <w:instrText xml:space="preserve"> PAGEREF _Toc523409355 \h </w:instrText>
        </w:r>
        <w:r>
          <w:rPr>
            <w:noProof/>
            <w:webHidden/>
          </w:rPr>
        </w:r>
        <w:r>
          <w:rPr>
            <w:noProof/>
            <w:webHidden/>
          </w:rPr>
          <w:fldChar w:fldCharType="separate"/>
        </w:r>
        <w:r>
          <w:rPr>
            <w:noProof/>
            <w:webHidden/>
          </w:rPr>
          <w:t>29</w:t>
        </w:r>
        <w:r>
          <w:rPr>
            <w:noProof/>
            <w:webHidden/>
          </w:rPr>
          <w:fldChar w:fldCharType="end"/>
        </w:r>
      </w:hyperlink>
    </w:p>
    <w:p w14:paraId="55FC8C5E" w14:textId="3615A2D9"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56" w:history="1">
        <w:r w:rsidRPr="00D75E38">
          <w:rPr>
            <w:rStyle w:val="Lienhypertexte"/>
            <w:noProof/>
          </w:rPr>
          <w:t>Tableau 12 - Use-case "Ajouter un horaire à une place de parking"</w:t>
        </w:r>
        <w:r>
          <w:rPr>
            <w:noProof/>
            <w:webHidden/>
          </w:rPr>
          <w:tab/>
        </w:r>
        <w:r>
          <w:rPr>
            <w:noProof/>
            <w:webHidden/>
          </w:rPr>
          <w:fldChar w:fldCharType="begin"/>
        </w:r>
        <w:r>
          <w:rPr>
            <w:noProof/>
            <w:webHidden/>
          </w:rPr>
          <w:instrText xml:space="preserve"> PAGEREF _Toc523409356 \h </w:instrText>
        </w:r>
        <w:r>
          <w:rPr>
            <w:noProof/>
            <w:webHidden/>
          </w:rPr>
        </w:r>
        <w:r>
          <w:rPr>
            <w:noProof/>
            <w:webHidden/>
          </w:rPr>
          <w:fldChar w:fldCharType="separate"/>
        </w:r>
        <w:r>
          <w:rPr>
            <w:noProof/>
            <w:webHidden/>
          </w:rPr>
          <w:t>30</w:t>
        </w:r>
        <w:r>
          <w:rPr>
            <w:noProof/>
            <w:webHidden/>
          </w:rPr>
          <w:fldChar w:fldCharType="end"/>
        </w:r>
      </w:hyperlink>
    </w:p>
    <w:p w14:paraId="54A1C3AB" w14:textId="010EB984"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57" w:history="1">
        <w:r w:rsidRPr="00D75E38">
          <w:rPr>
            <w:rStyle w:val="Lienhypertexte"/>
            <w:noProof/>
          </w:rPr>
          <w:t>Tableau 13 - Use-case "Supprimer un horaire d'une place de parking"</w:t>
        </w:r>
        <w:r>
          <w:rPr>
            <w:noProof/>
            <w:webHidden/>
          </w:rPr>
          <w:tab/>
        </w:r>
        <w:r>
          <w:rPr>
            <w:noProof/>
            <w:webHidden/>
          </w:rPr>
          <w:fldChar w:fldCharType="begin"/>
        </w:r>
        <w:r>
          <w:rPr>
            <w:noProof/>
            <w:webHidden/>
          </w:rPr>
          <w:instrText xml:space="preserve"> PAGEREF _Toc523409357 \h </w:instrText>
        </w:r>
        <w:r>
          <w:rPr>
            <w:noProof/>
            <w:webHidden/>
          </w:rPr>
        </w:r>
        <w:r>
          <w:rPr>
            <w:noProof/>
            <w:webHidden/>
          </w:rPr>
          <w:fldChar w:fldCharType="separate"/>
        </w:r>
        <w:r>
          <w:rPr>
            <w:noProof/>
            <w:webHidden/>
          </w:rPr>
          <w:t>30</w:t>
        </w:r>
        <w:r>
          <w:rPr>
            <w:noProof/>
            <w:webHidden/>
          </w:rPr>
          <w:fldChar w:fldCharType="end"/>
        </w:r>
      </w:hyperlink>
    </w:p>
    <w:p w14:paraId="5CDC68F0" w14:textId="6FB58BA7"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58" w:history="1">
        <w:r w:rsidRPr="00D75E38">
          <w:rPr>
            <w:rStyle w:val="Lienhypertexte"/>
            <w:noProof/>
          </w:rPr>
          <w:t>Tableau 14 - Use-case "Rechercher les places disponibles dans un cercle de recherche"</w:t>
        </w:r>
        <w:r>
          <w:rPr>
            <w:noProof/>
            <w:webHidden/>
          </w:rPr>
          <w:tab/>
        </w:r>
        <w:r>
          <w:rPr>
            <w:noProof/>
            <w:webHidden/>
          </w:rPr>
          <w:fldChar w:fldCharType="begin"/>
        </w:r>
        <w:r>
          <w:rPr>
            <w:noProof/>
            <w:webHidden/>
          </w:rPr>
          <w:instrText xml:space="preserve"> PAGEREF _Toc523409358 \h </w:instrText>
        </w:r>
        <w:r>
          <w:rPr>
            <w:noProof/>
            <w:webHidden/>
          </w:rPr>
        </w:r>
        <w:r>
          <w:rPr>
            <w:noProof/>
            <w:webHidden/>
          </w:rPr>
          <w:fldChar w:fldCharType="separate"/>
        </w:r>
        <w:r>
          <w:rPr>
            <w:noProof/>
            <w:webHidden/>
          </w:rPr>
          <w:t>31</w:t>
        </w:r>
        <w:r>
          <w:rPr>
            <w:noProof/>
            <w:webHidden/>
          </w:rPr>
          <w:fldChar w:fldCharType="end"/>
        </w:r>
      </w:hyperlink>
    </w:p>
    <w:p w14:paraId="0EB295A8" w14:textId="62323586"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59" w:history="1">
        <w:r w:rsidRPr="00D75E38">
          <w:rPr>
            <w:rStyle w:val="Lienhypertexte"/>
            <w:noProof/>
          </w:rPr>
          <w:t>Tableau 15 - Use-case "Louer une place de parking"</w:t>
        </w:r>
        <w:r>
          <w:rPr>
            <w:noProof/>
            <w:webHidden/>
          </w:rPr>
          <w:tab/>
        </w:r>
        <w:r>
          <w:rPr>
            <w:noProof/>
            <w:webHidden/>
          </w:rPr>
          <w:fldChar w:fldCharType="begin"/>
        </w:r>
        <w:r>
          <w:rPr>
            <w:noProof/>
            <w:webHidden/>
          </w:rPr>
          <w:instrText xml:space="preserve"> PAGEREF _Toc523409359 \h </w:instrText>
        </w:r>
        <w:r>
          <w:rPr>
            <w:noProof/>
            <w:webHidden/>
          </w:rPr>
        </w:r>
        <w:r>
          <w:rPr>
            <w:noProof/>
            <w:webHidden/>
          </w:rPr>
          <w:fldChar w:fldCharType="separate"/>
        </w:r>
        <w:r>
          <w:rPr>
            <w:noProof/>
            <w:webHidden/>
          </w:rPr>
          <w:t>31</w:t>
        </w:r>
        <w:r>
          <w:rPr>
            <w:noProof/>
            <w:webHidden/>
          </w:rPr>
          <w:fldChar w:fldCharType="end"/>
        </w:r>
      </w:hyperlink>
    </w:p>
    <w:p w14:paraId="74241908" w14:textId="782E8296"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60" w:history="1">
        <w:r w:rsidRPr="00D75E38">
          <w:rPr>
            <w:rStyle w:val="Lienhypertexte"/>
            <w:noProof/>
          </w:rPr>
          <w:t>Tableau 16 - Use-case "Supprimer une location"</w:t>
        </w:r>
        <w:r>
          <w:rPr>
            <w:noProof/>
            <w:webHidden/>
          </w:rPr>
          <w:tab/>
        </w:r>
        <w:r>
          <w:rPr>
            <w:noProof/>
            <w:webHidden/>
          </w:rPr>
          <w:fldChar w:fldCharType="begin"/>
        </w:r>
        <w:r>
          <w:rPr>
            <w:noProof/>
            <w:webHidden/>
          </w:rPr>
          <w:instrText xml:space="preserve"> PAGEREF _Toc523409360 \h </w:instrText>
        </w:r>
        <w:r>
          <w:rPr>
            <w:noProof/>
            <w:webHidden/>
          </w:rPr>
        </w:r>
        <w:r>
          <w:rPr>
            <w:noProof/>
            <w:webHidden/>
          </w:rPr>
          <w:fldChar w:fldCharType="separate"/>
        </w:r>
        <w:r>
          <w:rPr>
            <w:noProof/>
            <w:webHidden/>
          </w:rPr>
          <w:t>32</w:t>
        </w:r>
        <w:r>
          <w:rPr>
            <w:noProof/>
            <w:webHidden/>
          </w:rPr>
          <w:fldChar w:fldCharType="end"/>
        </w:r>
      </w:hyperlink>
    </w:p>
    <w:p w14:paraId="27E1414B" w14:textId="6973B5BF"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61" w:history="1">
        <w:r w:rsidRPr="00D75E38">
          <w:rPr>
            <w:rStyle w:val="Lienhypertexte"/>
            <w:noProof/>
          </w:rPr>
          <w:t>Tableau 17- Use-case "Supprimer une place de parking"</w:t>
        </w:r>
        <w:r>
          <w:rPr>
            <w:noProof/>
            <w:webHidden/>
          </w:rPr>
          <w:tab/>
        </w:r>
        <w:r>
          <w:rPr>
            <w:noProof/>
            <w:webHidden/>
          </w:rPr>
          <w:fldChar w:fldCharType="begin"/>
        </w:r>
        <w:r>
          <w:rPr>
            <w:noProof/>
            <w:webHidden/>
          </w:rPr>
          <w:instrText xml:space="preserve"> PAGEREF _Toc523409361 \h </w:instrText>
        </w:r>
        <w:r>
          <w:rPr>
            <w:noProof/>
            <w:webHidden/>
          </w:rPr>
        </w:r>
        <w:r>
          <w:rPr>
            <w:noProof/>
            <w:webHidden/>
          </w:rPr>
          <w:fldChar w:fldCharType="separate"/>
        </w:r>
        <w:r>
          <w:rPr>
            <w:noProof/>
            <w:webHidden/>
          </w:rPr>
          <w:t>32</w:t>
        </w:r>
        <w:r>
          <w:rPr>
            <w:noProof/>
            <w:webHidden/>
          </w:rPr>
          <w:fldChar w:fldCharType="end"/>
        </w:r>
      </w:hyperlink>
    </w:p>
    <w:p w14:paraId="0792979E" w14:textId="2ED022F9"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62" w:history="1">
        <w:r w:rsidRPr="00D75E38">
          <w:rPr>
            <w:rStyle w:val="Lienhypertexte"/>
            <w:noProof/>
          </w:rPr>
          <w:t>Tableau 18 - Use-case "Modifier une place de parking"</w:t>
        </w:r>
        <w:r>
          <w:rPr>
            <w:noProof/>
            <w:webHidden/>
          </w:rPr>
          <w:tab/>
        </w:r>
        <w:r>
          <w:rPr>
            <w:noProof/>
            <w:webHidden/>
          </w:rPr>
          <w:fldChar w:fldCharType="begin"/>
        </w:r>
        <w:r>
          <w:rPr>
            <w:noProof/>
            <w:webHidden/>
          </w:rPr>
          <w:instrText xml:space="preserve"> PAGEREF _Toc523409362 \h </w:instrText>
        </w:r>
        <w:r>
          <w:rPr>
            <w:noProof/>
            <w:webHidden/>
          </w:rPr>
        </w:r>
        <w:r>
          <w:rPr>
            <w:noProof/>
            <w:webHidden/>
          </w:rPr>
          <w:fldChar w:fldCharType="separate"/>
        </w:r>
        <w:r>
          <w:rPr>
            <w:noProof/>
            <w:webHidden/>
          </w:rPr>
          <w:t>33</w:t>
        </w:r>
        <w:r>
          <w:rPr>
            <w:noProof/>
            <w:webHidden/>
          </w:rPr>
          <w:fldChar w:fldCharType="end"/>
        </w:r>
      </w:hyperlink>
    </w:p>
    <w:p w14:paraId="1DCF32CF" w14:textId="3310AE0F"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63" w:history="1">
        <w:r w:rsidRPr="00D75E38">
          <w:rPr>
            <w:rStyle w:val="Lienhypertexte"/>
            <w:noProof/>
          </w:rPr>
          <w:t>Tableau 19 - Use-case "Modifier les informations de son compte »</w:t>
        </w:r>
        <w:r>
          <w:rPr>
            <w:noProof/>
            <w:webHidden/>
          </w:rPr>
          <w:tab/>
        </w:r>
        <w:r>
          <w:rPr>
            <w:noProof/>
            <w:webHidden/>
          </w:rPr>
          <w:fldChar w:fldCharType="begin"/>
        </w:r>
        <w:r>
          <w:rPr>
            <w:noProof/>
            <w:webHidden/>
          </w:rPr>
          <w:instrText xml:space="preserve"> PAGEREF _Toc523409363 \h </w:instrText>
        </w:r>
        <w:r>
          <w:rPr>
            <w:noProof/>
            <w:webHidden/>
          </w:rPr>
        </w:r>
        <w:r>
          <w:rPr>
            <w:noProof/>
            <w:webHidden/>
          </w:rPr>
          <w:fldChar w:fldCharType="separate"/>
        </w:r>
        <w:r>
          <w:rPr>
            <w:noProof/>
            <w:webHidden/>
          </w:rPr>
          <w:t>33</w:t>
        </w:r>
        <w:r>
          <w:rPr>
            <w:noProof/>
            <w:webHidden/>
          </w:rPr>
          <w:fldChar w:fldCharType="end"/>
        </w:r>
      </w:hyperlink>
    </w:p>
    <w:p w14:paraId="30DD01B2" w14:textId="27B5924E"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64" w:history="1">
        <w:r w:rsidRPr="00D75E38">
          <w:rPr>
            <w:rStyle w:val="Lienhypertexte"/>
            <w:noProof/>
          </w:rPr>
          <w:t>Tableau 20 - Liste des routes de l'API</w:t>
        </w:r>
        <w:r>
          <w:rPr>
            <w:noProof/>
            <w:webHidden/>
          </w:rPr>
          <w:tab/>
        </w:r>
        <w:r>
          <w:rPr>
            <w:noProof/>
            <w:webHidden/>
          </w:rPr>
          <w:fldChar w:fldCharType="begin"/>
        </w:r>
        <w:r>
          <w:rPr>
            <w:noProof/>
            <w:webHidden/>
          </w:rPr>
          <w:instrText xml:space="preserve"> PAGEREF _Toc523409364 \h </w:instrText>
        </w:r>
        <w:r>
          <w:rPr>
            <w:noProof/>
            <w:webHidden/>
          </w:rPr>
        </w:r>
        <w:r>
          <w:rPr>
            <w:noProof/>
            <w:webHidden/>
          </w:rPr>
          <w:fldChar w:fldCharType="separate"/>
        </w:r>
        <w:r>
          <w:rPr>
            <w:noProof/>
            <w:webHidden/>
          </w:rPr>
          <w:t>36</w:t>
        </w:r>
        <w:r>
          <w:rPr>
            <w:noProof/>
            <w:webHidden/>
          </w:rPr>
          <w:fldChar w:fldCharType="end"/>
        </w:r>
      </w:hyperlink>
    </w:p>
    <w:p w14:paraId="5B9005E1" w14:textId="0EC16F4E" w:rsidR="00E756DF" w:rsidRPr="00C66D0A" w:rsidRDefault="00E756DF" w:rsidP="00C66D0A">
      <w:pPr>
        <w:pStyle w:val="Corpsdetexte"/>
      </w:pPr>
      <w:r>
        <w:fldChar w:fldCharType="end"/>
      </w:r>
    </w:p>
    <w:p w14:paraId="3F3E6C18" w14:textId="77777777" w:rsidR="00B17D0C" w:rsidRDefault="00B17D0C" w:rsidP="00C66D0A">
      <w:pPr>
        <w:pStyle w:val="titrenonnumrotcentr"/>
      </w:pPr>
      <w:bookmarkStart w:id="7" w:name="_Toc523409306"/>
      <w:r>
        <w:t>Liste des figures</w:t>
      </w:r>
      <w:bookmarkEnd w:id="7"/>
    </w:p>
    <w:p w14:paraId="53E77650" w14:textId="73B3578D" w:rsidR="00B116D7" w:rsidRDefault="00C66D0A">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Figure" </w:instrText>
      </w:r>
      <w:r>
        <w:fldChar w:fldCharType="separate"/>
      </w:r>
      <w:hyperlink w:anchor="_Toc523409365" w:history="1">
        <w:r w:rsidR="00B116D7" w:rsidRPr="00DF699B">
          <w:rPr>
            <w:rStyle w:val="Lienhypertexte"/>
            <w:noProof/>
          </w:rPr>
          <w:t>Figure 1 - Frameworks, Librairies et Outils les plus populaires en 2018</w:t>
        </w:r>
        <w:r w:rsidR="00B116D7">
          <w:rPr>
            <w:noProof/>
            <w:webHidden/>
          </w:rPr>
          <w:tab/>
        </w:r>
        <w:r w:rsidR="00B116D7">
          <w:rPr>
            <w:noProof/>
            <w:webHidden/>
          </w:rPr>
          <w:fldChar w:fldCharType="begin"/>
        </w:r>
        <w:r w:rsidR="00B116D7">
          <w:rPr>
            <w:noProof/>
            <w:webHidden/>
          </w:rPr>
          <w:instrText xml:space="preserve"> PAGEREF _Toc523409365 \h </w:instrText>
        </w:r>
        <w:r w:rsidR="00B116D7">
          <w:rPr>
            <w:noProof/>
            <w:webHidden/>
          </w:rPr>
        </w:r>
        <w:r w:rsidR="00B116D7">
          <w:rPr>
            <w:noProof/>
            <w:webHidden/>
          </w:rPr>
          <w:fldChar w:fldCharType="separate"/>
        </w:r>
        <w:r w:rsidR="00B116D7">
          <w:rPr>
            <w:noProof/>
            <w:webHidden/>
          </w:rPr>
          <w:t>3</w:t>
        </w:r>
        <w:r w:rsidR="00B116D7">
          <w:rPr>
            <w:noProof/>
            <w:webHidden/>
          </w:rPr>
          <w:fldChar w:fldCharType="end"/>
        </w:r>
      </w:hyperlink>
    </w:p>
    <w:p w14:paraId="71B2C95B" w14:textId="0F19194F"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66" w:history="1">
        <w:r w:rsidRPr="00DF699B">
          <w:rPr>
            <w:rStyle w:val="Lienhypertexte"/>
            <w:noProof/>
          </w:rPr>
          <w:t>Figure 2 - Frameworks, Librairies et Outils les plus aimés en 2018</w:t>
        </w:r>
        <w:r>
          <w:rPr>
            <w:noProof/>
            <w:webHidden/>
          </w:rPr>
          <w:tab/>
        </w:r>
        <w:r>
          <w:rPr>
            <w:noProof/>
            <w:webHidden/>
          </w:rPr>
          <w:fldChar w:fldCharType="begin"/>
        </w:r>
        <w:r>
          <w:rPr>
            <w:noProof/>
            <w:webHidden/>
          </w:rPr>
          <w:instrText xml:space="preserve"> PAGEREF _Toc523409366 \h </w:instrText>
        </w:r>
        <w:r>
          <w:rPr>
            <w:noProof/>
            <w:webHidden/>
          </w:rPr>
        </w:r>
        <w:r>
          <w:rPr>
            <w:noProof/>
            <w:webHidden/>
          </w:rPr>
          <w:fldChar w:fldCharType="separate"/>
        </w:r>
        <w:r>
          <w:rPr>
            <w:noProof/>
            <w:webHidden/>
          </w:rPr>
          <w:t>3</w:t>
        </w:r>
        <w:r>
          <w:rPr>
            <w:noProof/>
            <w:webHidden/>
          </w:rPr>
          <w:fldChar w:fldCharType="end"/>
        </w:r>
      </w:hyperlink>
    </w:p>
    <w:p w14:paraId="72E39048" w14:textId="3BFFFF78"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67" w:history="1">
        <w:r w:rsidRPr="00DF699B">
          <w:rPr>
            <w:rStyle w:val="Lienhypertexte"/>
            <w:noProof/>
          </w:rPr>
          <w:t>Figure 3 - Architecture d'Apache Cordova</w:t>
        </w:r>
        <w:r>
          <w:rPr>
            <w:noProof/>
            <w:webHidden/>
          </w:rPr>
          <w:tab/>
        </w:r>
        <w:r>
          <w:rPr>
            <w:noProof/>
            <w:webHidden/>
          </w:rPr>
          <w:fldChar w:fldCharType="begin"/>
        </w:r>
        <w:r>
          <w:rPr>
            <w:noProof/>
            <w:webHidden/>
          </w:rPr>
          <w:instrText xml:space="preserve"> PAGEREF _Toc523409367 \h </w:instrText>
        </w:r>
        <w:r>
          <w:rPr>
            <w:noProof/>
            <w:webHidden/>
          </w:rPr>
        </w:r>
        <w:r>
          <w:rPr>
            <w:noProof/>
            <w:webHidden/>
          </w:rPr>
          <w:fldChar w:fldCharType="separate"/>
        </w:r>
        <w:r>
          <w:rPr>
            <w:noProof/>
            <w:webHidden/>
          </w:rPr>
          <w:t>5</w:t>
        </w:r>
        <w:r>
          <w:rPr>
            <w:noProof/>
            <w:webHidden/>
          </w:rPr>
          <w:fldChar w:fldCharType="end"/>
        </w:r>
      </w:hyperlink>
    </w:p>
    <w:p w14:paraId="1F230D79" w14:textId="383BEFD9"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68" w:history="1">
        <w:r w:rsidRPr="00DF699B">
          <w:rPr>
            <w:rStyle w:val="Lienhypertexte"/>
            <w:noProof/>
          </w:rPr>
          <w:t>Figure 4 - Architecture d'Angular</w:t>
        </w:r>
        <w:r>
          <w:rPr>
            <w:noProof/>
            <w:webHidden/>
          </w:rPr>
          <w:tab/>
        </w:r>
        <w:r>
          <w:rPr>
            <w:noProof/>
            <w:webHidden/>
          </w:rPr>
          <w:fldChar w:fldCharType="begin"/>
        </w:r>
        <w:r>
          <w:rPr>
            <w:noProof/>
            <w:webHidden/>
          </w:rPr>
          <w:instrText xml:space="preserve"> PAGEREF _Toc523409368 \h </w:instrText>
        </w:r>
        <w:r>
          <w:rPr>
            <w:noProof/>
            <w:webHidden/>
          </w:rPr>
        </w:r>
        <w:r>
          <w:rPr>
            <w:noProof/>
            <w:webHidden/>
          </w:rPr>
          <w:fldChar w:fldCharType="separate"/>
        </w:r>
        <w:r>
          <w:rPr>
            <w:noProof/>
            <w:webHidden/>
          </w:rPr>
          <w:t>6</w:t>
        </w:r>
        <w:r>
          <w:rPr>
            <w:noProof/>
            <w:webHidden/>
          </w:rPr>
          <w:fldChar w:fldCharType="end"/>
        </w:r>
      </w:hyperlink>
    </w:p>
    <w:p w14:paraId="1EC8A36A" w14:textId="0B6837EC"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69" w:history="1">
        <w:r w:rsidRPr="00DF699B">
          <w:rPr>
            <w:rStyle w:val="Lienhypertexte"/>
            <w:noProof/>
          </w:rPr>
          <w:t>Figure 5 - Structure de fichiers d’un projet Ionic</w:t>
        </w:r>
        <w:r>
          <w:rPr>
            <w:noProof/>
            <w:webHidden/>
          </w:rPr>
          <w:tab/>
        </w:r>
        <w:r>
          <w:rPr>
            <w:noProof/>
            <w:webHidden/>
          </w:rPr>
          <w:fldChar w:fldCharType="begin"/>
        </w:r>
        <w:r>
          <w:rPr>
            <w:noProof/>
            <w:webHidden/>
          </w:rPr>
          <w:instrText xml:space="preserve"> PAGEREF _Toc523409369 \h </w:instrText>
        </w:r>
        <w:r>
          <w:rPr>
            <w:noProof/>
            <w:webHidden/>
          </w:rPr>
        </w:r>
        <w:r>
          <w:rPr>
            <w:noProof/>
            <w:webHidden/>
          </w:rPr>
          <w:fldChar w:fldCharType="separate"/>
        </w:r>
        <w:r>
          <w:rPr>
            <w:noProof/>
            <w:webHidden/>
          </w:rPr>
          <w:t>7</w:t>
        </w:r>
        <w:r>
          <w:rPr>
            <w:noProof/>
            <w:webHidden/>
          </w:rPr>
          <w:fldChar w:fldCharType="end"/>
        </w:r>
      </w:hyperlink>
    </w:p>
    <w:p w14:paraId="1231E5CA" w14:textId="2A95874A"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70" w:history="1">
        <w:r w:rsidRPr="00DF699B">
          <w:rPr>
            <w:rStyle w:val="Lienhypertexte"/>
            <w:noProof/>
          </w:rPr>
          <w:t>Figure 6 - Structure de fichiers d'un projet Angular</w:t>
        </w:r>
        <w:r>
          <w:rPr>
            <w:noProof/>
            <w:webHidden/>
          </w:rPr>
          <w:tab/>
        </w:r>
        <w:r>
          <w:rPr>
            <w:noProof/>
            <w:webHidden/>
          </w:rPr>
          <w:fldChar w:fldCharType="begin"/>
        </w:r>
        <w:r>
          <w:rPr>
            <w:noProof/>
            <w:webHidden/>
          </w:rPr>
          <w:instrText xml:space="preserve"> PAGEREF _Toc523409370 \h </w:instrText>
        </w:r>
        <w:r>
          <w:rPr>
            <w:noProof/>
            <w:webHidden/>
          </w:rPr>
        </w:r>
        <w:r>
          <w:rPr>
            <w:noProof/>
            <w:webHidden/>
          </w:rPr>
          <w:fldChar w:fldCharType="separate"/>
        </w:r>
        <w:r>
          <w:rPr>
            <w:noProof/>
            <w:webHidden/>
          </w:rPr>
          <w:t>8</w:t>
        </w:r>
        <w:r>
          <w:rPr>
            <w:noProof/>
            <w:webHidden/>
          </w:rPr>
          <w:fldChar w:fldCharType="end"/>
        </w:r>
      </w:hyperlink>
    </w:p>
    <w:p w14:paraId="1F49266A" w14:textId="3C0B983C" w:rsidR="00B116D7" w:rsidRDefault="00B116D7">
      <w:pPr>
        <w:pStyle w:val="Tabledesillustrations"/>
        <w:tabs>
          <w:tab w:val="right" w:leader="dot" w:pos="8493"/>
        </w:tabs>
        <w:rPr>
          <w:rFonts w:asciiTheme="minorHAnsi" w:eastAsiaTheme="minorEastAsia" w:hAnsiTheme="minorHAnsi" w:cstheme="minorBidi"/>
          <w:noProof/>
          <w:lang w:eastAsia="fr-CH"/>
        </w:rPr>
      </w:pPr>
      <w:hyperlink r:id="rId10" w:anchor="_Toc523409371" w:history="1">
        <w:r w:rsidRPr="00DF699B">
          <w:rPr>
            <w:rStyle w:val="Lienhypertexte"/>
            <w:noProof/>
          </w:rPr>
          <w:t>Figure 7 - Structure simplifiée d'une application Xamarin</w:t>
        </w:r>
        <w:r>
          <w:rPr>
            <w:noProof/>
            <w:webHidden/>
          </w:rPr>
          <w:tab/>
        </w:r>
        <w:r>
          <w:rPr>
            <w:noProof/>
            <w:webHidden/>
          </w:rPr>
          <w:fldChar w:fldCharType="begin"/>
        </w:r>
        <w:r>
          <w:rPr>
            <w:noProof/>
            <w:webHidden/>
          </w:rPr>
          <w:instrText xml:space="preserve"> PAGEREF _Toc523409371 \h </w:instrText>
        </w:r>
        <w:r>
          <w:rPr>
            <w:noProof/>
            <w:webHidden/>
          </w:rPr>
        </w:r>
        <w:r>
          <w:rPr>
            <w:noProof/>
            <w:webHidden/>
          </w:rPr>
          <w:fldChar w:fldCharType="separate"/>
        </w:r>
        <w:r>
          <w:rPr>
            <w:noProof/>
            <w:webHidden/>
          </w:rPr>
          <w:t>11</w:t>
        </w:r>
        <w:r>
          <w:rPr>
            <w:noProof/>
            <w:webHidden/>
          </w:rPr>
          <w:fldChar w:fldCharType="end"/>
        </w:r>
      </w:hyperlink>
    </w:p>
    <w:p w14:paraId="5453748B" w14:textId="27875412"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72" w:history="1">
        <w:r w:rsidRPr="00DF699B">
          <w:rPr>
            <w:rStyle w:val="Lienhypertexte"/>
            <w:noProof/>
          </w:rPr>
          <w:t>Figure 8 - Architecture de Xamarin</w:t>
        </w:r>
        <w:r>
          <w:rPr>
            <w:noProof/>
            <w:webHidden/>
          </w:rPr>
          <w:tab/>
        </w:r>
        <w:r>
          <w:rPr>
            <w:noProof/>
            <w:webHidden/>
          </w:rPr>
          <w:fldChar w:fldCharType="begin"/>
        </w:r>
        <w:r>
          <w:rPr>
            <w:noProof/>
            <w:webHidden/>
          </w:rPr>
          <w:instrText xml:space="preserve"> PAGEREF _Toc523409372 \h </w:instrText>
        </w:r>
        <w:r>
          <w:rPr>
            <w:noProof/>
            <w:webHidden/>
          </w:rPr>
        </w:r>
        <w:r>
          <w:rPr>
            <w:noProof/>
            <w:webHidden/>
          </w:rPr>
          <w:fldChar w:fldCharType="separate"/>
        </w:r>
        <w:r>
          <w:rPr>
            <w:noProof/>
            <w:webHidden/>
          </w:rPr>
          <w:t>12</w:t>
        </w:r>
        <w:r>
          <w:rPr>
            <w:noProof/>
            <w:webHidden/>
          </w:rPr>
          <w:fldChar w:fldCharType="end"/>
        </w:r>
      </w:hyperlink>
    </w:p>
    <w:p w14:paraId="20AACFA4" w14:textId="43158806"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73" w:history="1">
        <w:r w:rsidRPr="00DF699B">
          <w:rPr>
            <w:rStyle w:val="Lienhypertexte"/>
            <w:noProof/>
          </w:rPr>
          <w:t>Figure 9 - Taille d'une application "Hello World" avec Xamarin</w:t>
        </w:r>
        <w:r>
          <w:rPr>
            <w:noProof/>
            <w:webHidden/>
          </w:rPr>
          <w:tab/>
        </w:r>
        <w:r>
          <w:rPr>
            <w:noProof/>
            <w:webHidden/>
          </w:rPr>
          <w:fldChar w:fldCharType="begin"/>
        </w:r>
        <w:r>
          <w:rPr>
            <w:noProof/>
            <w:webHidden/>
          </w:rPr>
          <w:instrText xml:space="preserve"> PAGEREF _Toc523409373 \h </w:instrText>
        </w:r>
        <w:r>
          <w:rPr>
            <w:noProof/>
            <w:webHidden/>
          </w:rPr>
        </w:r>
        <w:r>
          <w:rPr>
            <w:noProof/>
            <w:webHidden/>
          </w:rPr>
          <w:fldChar w:fldCharType="separate"/>
        </w:r>
        <w:r>
          <w:rPr>
            <w:noProof/>
            <w:webHidden/>
          </w:rPr>
          <w:t>13</w:t>
        </w:r>
        <w:r>
          <w:rPr>
            <w:noProof/>
            <w:webHidden/>
          </w:rPr>
          <w:fldChar w:fldCharType="end"/>
        </w:r>
      </w:hyperlink>
    </w:p>
    <w:p w14:paraId="53EC8392" w14:textId="0F4C9F10"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74" w:history="1">
        <w:r w:rsidRPr="00DF699B">
          <w:rPr>
            <w:rStyle w:val="Lienhypertexte"/>
            <w:noProof/>
          </w:rPr>
          <w:t>Figure 10 - Architecture de React Native</w:t>
        </w:r>
        <w:r>
          <w:rPr>
            <w:noProof/>
            <w:webHidden/>
          </w:rPr>
          <w:tab/>
        </w:r>
        <w:r>
          <w:rPr>
            <w:noProof/>
            <w:webHidden/>
          </w:rPr>
          <w:fldChar w:fldCharType="begin"/>
        </w:r>
        <w:r>
          <w:rPr>
            <w:noProof/>
            <w:webHidden/>
          </w:rPr>
          <w:instrText xml:space="preserve"> PAGEREF _Toc523409374 \h </w:instrText>
        </w:r>
        <w:r>
          <w:rPr>
            <w:noProof/>
            <w:webHidden/>
          </w:rPr>
        </w:r>
        <w:r>
          <w:rPr>
            <w:noProof/>
            <w:webHidden/>
          </w:rPr>
          <w:fldChar w:fldCharType="separate"/>
        </w:r>
        <w:r>
          <w:rPr>
            <w:noProof/>
            <w:webHidden/>
          </w:rPr>
          <w:t>15</w:t>
        </w:r>
        <w:r>
          <w:rPr>
            <w:noProof/>
            <w:webHidden/>
          </w:rPr>
          <w:fldChar w:fldCharType="end"/>
        </w:r>
      </w:hyperlink>
    </w:p>
    <w:p w14:paraId="33804C56" w14:textId="5B153325"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75" w:history="1">
        <w:r w:rsidRPr="00DF699B">
          <w:rPr>
            <w:rStyle w:val="Lienhypertexte"/>
            <w:noProof/>
          </w:rPr>
          <w:t>Figure 11 - Différence WebView et React Native</w:t>
        </w:r>
        <w:r>
          <w:rPr>
            <w:noProof/>
            <w:webHidden/>
          </w:rPr>
          <w:tab/>
        </w:r>
        <w:r>
          <w:rPr>
            <w:noProof/>
            <w:webHidden/>
          </w:rPr>
          <w:fldChar w:fldCharType="begin"/>
        </w:r>
        <w:r>
          <w:rPr>
            <w:noProof/>
            <w:webHidden/>
          </w:rPr>
          <w:instrText xml:space="preserve"> PAGEREF _Toc523409375 \h </w:instrText>
        </w:r>
        <w:r>
          <w:rPr>
            <w:noProof/>
            <w:webHidden/>
          </w:rPr>
        </w:r>
        <w:r>
          <w:rPr>
            <w:noProof/>
            <w:webHidden/>
          </w:rPr>
          <w:fldChar w:fldCharType="separate"/>
        </w:r>
        <w:r>
          <w:rPr>
            <w:noProof/>
            <w:webHidden/>
          </w:rPr>
          <w:t>16</w:t>
        </w:r>
        <w:r>
          <w:rPr>
            <w:noProof/>
            <w:webHidden/>
          </w:rPr>
          <w:fldChar w:fldCharType="end"/>
        </w:r>
      </w:hyperlink>
    </w:p>
    <w:p w14:paraId="5BFD3FFB" w14:textId="7A08B8CE"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76" w:history="1">
        <w:r w:rsidRPr="00DF699B">
          <w:rPr>
            <w:rStyle w:val="Lienhypertexte"/>
            <w:noProof/>
          </w:rPr>
          <w:t>Figure 12 - Diagramme de use-case de l'application</w:t>
        </w:r>
        <w:r>
          <w:rPr>
            <w:noProof/>
            <w:webHidden/>
          </w:rPr>
          <w:tab/>
        </w:r>
        <w:r>
          <w:rPr>
            <w:noProof/>
            <w:webHidden/>
          </w:rPr>
          <w:fldChar w:fldCharType="begin"/>
        </w:r>
        <w:r>
          <w:rPr>
            <w:noProof/>
            <w:webHidden/>
          </w:rPr>
          <w:instrText xml:space="preserve"> PAGEREF _Toc523409376 \h </w:instrText>
        </w:r>
        <w:r>
          <w:rPr>
            <w:noProof/>
            <w:webHidden/>
          </w:rPr>
        </w:r>
        <w:r>
          <w:rPr>
            <w:noProof/>
            <w:webHidden/>
          </w:rPr>
          <w:fldChar w:fldCharType="separate"/>
        </w:r>
        <w:r>
          <w:rPr>
            <w:noProof/>
            <w:webHidden/>
          </w:rPr>
          <w:t>27</w:t>
        </w:r>
        <w:r>
          <w:rPr>
            <w:noProof/>
            <w:webHidden/>
          </w:rPr>
          <w:fldChar w:fldCharType="end"/>
        </w:r>
      </w:hyperlink>
    </w:p>
    <w:p w14:paraId="1D8C57A1" w14:textId="52739642" w:rsidR="00B116D7" w:rsidRDefault="00B116D7">
      <w:pPr>
        <w:pStyle w:val="Tabledesillustrations"/>
        <w:tabs>
          <w:tab w:val="right" w:leader="dot" w:pos="8493"/>
        </w:tabs>
        <w:rPr>
          <w:rFonts w:asciiTheme="minorHAnsi" w:eastAsiaTheme="minorEastAsia" w:hAnsiTheme="minorHAnsi" w:cstheme="minorBidi"/>
          <w:noProof/>
          <w:lang w:eastAsia="fr-CH"/>
        </w:rPr>
      </w:pPr>
      <w:hyperlink w:anchor="_Toc523409377" w:history="1">
        <w:r w:rsidRPr="00DF699B">
          <w:rPr>
            <w:rStyle w:val="Lienhypertexte"/>
            <w:noProof/>
          </w:rPr>
          <w:t>Figure 13 - Modèle de données de l'application</w:t>
        </w:r>
        <w:r>
          <w:rPr>
            <w:noProof/>
            <w:webHidden/>
          </w:rPr>
          <w:tab/>
        </w:r>
        <w:r>
          <w:rPr>
            <w:noProof/>
            <w:webHidden/>
          </w:rPr>
          <w:fldChar w:fldCharType="begin"/>
        </w:r>
        <w:r>
          <w:rPr>
            <w:noProof/>
            <w:webHidden/>
          </w:rPr>
          <w:instrText xml:space="preserve"> PAGEREF _Toc523409377 \h </w:instrText>
        </w:r>
        <w:r>
          <w:rPr>
            <w:noProof/>
            <w:webHidden/>
          </w:rPr>
        </w:r>
        <w:r>
          <w:rPr>
            <w:noProof/>
            <w:webHidden/>
          </w:rPr>
          <w:fldChar w:fldCharType="separate"/>
        </w:r>
        <w:r>
          <w:rPr>
            <w:noProof/>
            <w:webHidden/>
          </w:rPr>
          <w:t>34</w:t>
        </w:r>
        <w:r>
          <w:rPr>
            <w:noProof/>
            <w:webHidden/>
          </w:rPr>
          <w:fldChar w:fldCharType="end"/>
        </w:r>
      </w:hyperlink>
    </w:p>
    <w:p w14:paraId="3F323C51" w14:textId="5C3AB966" w:rsidR="00466B4A" w:rsidRDefault="00C66D0A" w:rsidP="000B78BF">
      <w:pPr>
        <w:pStyle w:val="Corpsdetexte"/>
      </w:pPr>
      <w:r>
        <w:fldChar w:fldCharType="end"/>
      </w:r>
    </w:p>
    <w:p w14:paraId="0540B8C9" w14:textId="77777777" w:rsidR="00B678BB" w:rsidRDefault="00B678BB" w:rsidP="000B78BF">
      <w:pPr>
        <w:pStyle w:val="Corpsdetexte"/>
      </w:pPr>
    </w:p>
    <w:p w14:paraId="1EFDA3D4" w14:textId="77777777" w:rsidR="00BC3F99" w:rsidRDefault="00556725" w:rsidP="000B78BF">
      <w:pPr>
        <w:pStyle w:val="Corpsdetexte"/>
        <w:sectPr w:rsidR="00BC3F99" w:rsidSect="00035121">
          <w:footerReference w:type="default" r:id="rId11"/>
          <w:pgSz w:w="11906" w:h="16838"/>
          <w:pgMar w:top="1418" w:right="1418" w:bottom="1418" w:left="1985" w:header="709" w:footer="709" w:gutter="0"/>
          <w:pgNumType w:fmt="lowerRoman" w:start="1"/>
          <w:cols w:space="708"/>
          <w:docGrid w:linePitch="360"/>
        </w:sectPr>
      </w:pPr>
      <w:r>
        <w:tab/>
      </w:r>
    </w:p>
    <w:p w14:paraId="0382C753" w14:textId="230DA749" w:rsidR="001866DF" w:rsidRDefault="00466B4A" w:rsidP="00FF35D1">
      <w:pPr>
        <w:pStyle w:val="Titre1"/>
      </w:pPr>
      <w:bookmarkStart w:id="8" w:name="_Toc338746592"/>
      <w:bookmarkStart w:id="9" w:name="_Toc523409307"/>
      <w:r w:rsidRPr="00031AF5">
        <w:lastRenderedPageBreak/>
        <w:t>Introduction</w:t>
      </w:r>
      <w:bookmarkEnd w:id="8"/>
      <w:bookmarkEnd w:id="9"/>
    </w:p>
    <w:p w14:paraId="4C8ECBCE" w14:textId="3AF7E6D0" w:rsidR="001A6E37" w:rsidRDefault="001A6E37" w:rsidP="00835F81">
      <w:pPr>
        <w:pStyle w:val="Corpsdetexte"/>
      </w:pPr>
      <w:r>
        <w:t>L’informatique est un des rares domaines ou l’autodidactisme est possible et facile. De nombreux tutoriels et de grandes communautés sont disponibles sur internet pour nous permettre d’apprendre facilement et rapidement les bases du domaine. Il semble donc logique que des aides au développement mobile, qui est de nos jours une part essentiel de l’informatique, voient le jour et se popularise.</w:t>
      </w:r>
    </w:p>
    <w:p w14:paraId="535E91C1" w14:textId="7A53DCD1" w:rsidR="001A6E37" w:rsidRDefault="001A6E37" w:rsidP="00835F81">
      <w:pPr>
        <w:pStyle w:val="Corpsdetexte"/>
      </w:pPr>
      <w:r>
        <w:t xml:space="preserve">Il a toujours exister une façon efficace de créer une application, le natif. C’est-à-dire, créer l’application dans la langage du téléphone. Malheureusement, la plus part des applications doivent être disponible sur Android comme sur IOS. Dans ce cas-là, le travail doit être fait à double. Il faut créer une application utilisant le langage d’Android puis ensuite recréer exactement la même application mais avec le langage d’IOS. </w:t>
      </w:r>
    </w:p>
    <w:p w14:paraId="7E4B4911" w14:textId="42342A1B" w:rsidR="001A6E37" w:rsidRDefault="001A6E37" w:rsidP="00835F81">
      <w:pPr>
        <w:pStyle w:val="Corpsdetexte"/>
      </w:pPr>
      <w:r>
        <w:t>Cela permet d’avoir des applications fiables mais augmente considérablement les coups et la durée du développement. Une chose que les entreprises haïssent au plus haut point !</w:t>
      </w:r>
    </w:p>
    <w:p w14:paraId="7021503A" w14:textId="5A1A1274" w:rsidR="00DB3C31" w:rsidRDefault="001A6E37" w:rsidP="00DB3C31">
      <w:pPr>
        <w:pStyle w:val="Texte"/>
      </w:pPr>
      <w:r>
        <w:t>Pour remédier à ce problème, plusieurs société ont créer des Frameworks de développement mobile dits « cross-platform ». Ces Frameworks permettent le développement d’une seule application dans un langage spécifique qui peut ensuite être lancée sur Android comme sur IOS.</w:t>
      </w:r>
      <w:r w:rsidR="00DB3C31">
        <w:t xml:space="preserve"> </w:t>
      </w:r>
      <w:r w:rsidR="00A52283">
        <w:t>Le développement cross-platform offre :</w:t>
      </w:r>
    </w:p>
    <w:p w14:paraId="6CD0587D" w14:textId="26F00177" w:rsidR="00DB3C31" w:rsidRDefault="00DB3C31" w:rsidP="00DB3C31">
      <w:pPr>
        <w:pStyle w:val="puceTB"/>
      </w:pPr>
      <w:r>
        <w:t>Une réduction massive des coûts de développement et de maintenance</w:t>
      </w:r>
    </w:p>
    <w:p w14:paraId="6074F883" w14:textId="46C6CDA3" w:rsidR="00DB3C31" w:rsidRDefault="00DB3C31" w:rsidP="00DB3C31">
      <w:pPr>
        <w:pStyle w:val="puceTB"/>
      </w:pPr>
      <w:r>
        <w:t>Des connaissance nécessaires réduites</w:t>
      </w:r>
    </w:p>
    <w:p w14:paraId="53CBD123" w14:textId="5F1F103C" w:rsidR="00DB3C31" w:rsidRDefault="00DB3C31" w:rsidP="00DB3C31">
      <w:pPr>
        <w:pStyle w:val="puceTB"/>
      </w:pPr>
      <w:r>
        <w:t>La création de code réutilisable</w:t>
      </w:r>
    </w:p>
    <w:p w14:paraId="779E18DB" w14:textId="77777777" w:rsidR="000E5C82" w:rsidRDefault="00DB3C31" w:rsidP="001866DF">
      <w:pPr>
        <w:pStyle w:val="puceTB"/>
      </w:pPr>
      <w:r>
        <w:t>Une migration et maintenabilité simplifiées</w:t>
      </w:r>
    </w:p>
    <w:p w14:paraId="298E7A78" w14:textId="77777777" w:rsidR="000E5C82" w:rsidRDefault="000E5C82" w:rsidP="000E5C82">
      <w:pPr>
        <w:pStyle w:val="puceTB"/>
        <w:numPr>
          <w:ilvl w:val="0"/>
          <w:numId w:val="0"/>
        </w:numPr>
      </w:pPr>
    </w:p>
    <w:p w14:paraId="4B255D52" w14:textId="56286622" w:rsidR="001866DF" w:rsidRPr="00DB3C31" w:rsidRDefault="000E5C82" w:rsidP="000E5C82">
      <w:pPr>
        <w:pStyle w:val="Texte"/>
      </w:pPr>
      <w:r>
        <w:t xml:space="preserve">Le but de mon </w:t>
      </w:r>
      <w:proofErr w:type="spellStart"/>
      <w:r w:rsidR="006E62B8">
        <w:t>B</w:t>
      </w:r>
      <w:bookmarkStart w:id="10" w:name="_GoBack"/>
      <w:bookmarkEnd w:id="10"/>
      <w:r>
        <w:t>achelor</w:t>
      </w:r>
      <w:proofErr w:type="spellEnd"/>
      <w:r>
        <w:t xml:space="preserve"> est donc de présenter et expliquer les Frameworks de développement mobile cross-platform les plus utilisés actuellement et d’en prendre un en main pour soutenir mes explications. </w:t>
      </w:r>
      <w:r w:rsidR="001866DF">
        <w:br w:type="page"/>
      </w:r>
    </w:p>
    <w:p w14:paraId="7379E608" w14:textId="14ECFCB3" w:rsidR="004E365D" w:rsidRDefault="0021190E" w:rsidP="004E365D">
      <w:pPr>
        <w:pStyle w:val="Titre1"/>
      </w:pPr>
      <w:bookmarkStart w:id="11" w:name="_Toc523409308"/>
      <w:r>
        <w:lastRenderedPageBreak/>
        <w:t xml:space="preserve">Etude des </w:t>
      </w:r>
      <w:r w:rsidR="00556725">
        <w:t>Frameworks</w:t>
      </w:r>
      <w:r>
        <w:t xml:space="preserve"> existant</w:t>
      </w:r>
      <w:r w:rsidR="00556725">
        <w:t>s</w:t>
      </w:r>
      <w:bookmarkEnd w:id="11"/>
    </w:p>
    <w:p w14:paraId="15AF45C3" w14:textId="6649DBC3" w:rsidR="00754D64" w:rsidRDefault="00E429BC" w:rsidP="00FB7244">
      <w:pPr>
        <w:pStyle w:val="Texte"/>
      </w:pPr>
      <w:r>
        <w:t xml:space="preserve">Le marché actuel propose </w:t>
      </w:r>
      <w:r w:rsidR="00012111">
        <w:t>un certain nombre</w:t>
      </w:r>
      <w:r>
        <w:t xml:space="preserve"> de Frameworks différents permettant de créer des applications mobiles. La plupart sont « cross-platform », c’est-à-dire qu’ils offrent la possibilité de créer un seul projet qui peut ensuite être utilisé sur plusieurs systèmes d’exploitation mobiles (IOS et Android, le plus souvent). </w:t>
      </w:r>
    </w:p>
    <w:p w14:paraId="46547519" w14:textId="3BA5AB7A" w:rsidR="00832AA5" w:rsidRDefault="00E429BC" w:rsidP="00FB7244">
      <w:pPr>
        <w:pStyle w:val="Texte"/>
      </w:pPr>
      <w:r>
        <w:t>Pour permettre ce système « cross-platform », ces Frameworks n’utilisent pas le langage natif du téléphone (Java pour Android et Objective-C pour IOS) car il serait alors nécessaire de créer un projet pour chaque langage de programmation et donc pour chaque système d’exploitation mobile.</w:t>
      </w:r>
      <w:r w:rsidR="00754D64">
        <w:t xml:space="preserve"> </w:t>
      </w:r>
      <w:r w:rsidR="00600BB8">
        <w:t>Ils</w:t>
      </w:r>
      <w:r>
        <w:t xml:space="preserve"> utilisent </w:t>
      </w:r>
      <w:r w:rsidR="00600BB8">
        <w:t>alors un</w:t>
      </w:r>
      <w:r>
        <w:t xml:space="preserve"> langage différent des langages natifs (souvent Javascript pour la partie logique et HTML pour la partie visuel).</w:t>
      </w:r>
      <w:r w:rsidR="00012111">
        <w:t xml:space="preserve"> C</w:t>
      </w:r>
      <w:r>
        <w:t xml:space="preserve">es langages ne sont pas compris par </w:t>
      </w:r>
      <w:r w:rsidR="00CE3CB1">
        <w:t>les téléphone</w:t>
      </w:r>
      <w:r w:rsidR="00012111">
        <w:t>s</w:t>
      </w:r>
      <w:r w:rsidR="00CE3CB1">
        <w:t xml:space="preserve"> mobiles et doivent être exécuté</w:t>
      </w:r>
      <w:r w:rsidR="00012111">
        <w:t>s</w:t>
      </w:r>
      <w:r w:rsidR="00CE3CB1">
        <w:t xml:space="preserve"> dans un environnement spécifique : le « Runtime Environnement ». Ces environnement</w:t>
      </w:r>
      <w:r w:rsidR="00012111">
        <w:t>s</w:t>
      </w:r>
      <w:r w:rsidR="00CE3CB1">
        <w:t xml:space="preserve"> encapsulent les projets « cross-platform » dans une « bo</w:t>
      </w:r>
      <w:r w:rsidR="00012111">
        <w:t>î</w:t>
      </w:r>
      <w:r w:rsidR="00CE3CB1">
        <w:t>te » qui comprend le langage du Framework. Cette bo</w:t>
      </w:r>
      <w:r w:rsidR="00012111">
        <w:t>î</w:t>
      </w:r>
      <w:r w:rsidR="00CE3CB1">
        <w:t>te offre des entrées et des sorties permettant ensuite au Fram</w:t>
      </w:r>
      <w:r w:rsidR="00832AA5">
        <w:t>ework de communiquer directement avec les composants du téléphone (RAM, CPU, GPU, etc.). L’environnement de runtime peut différer selon les Frameworks. La partie visuel</w:t>
      </w:r>
      <w:r w:rsidR="00012111">
        <w:t>le</w:t>
      </w:r>
      <w:r w:rsidR="00832AA5">
        <w:t xml:space="preserve">, </w:t>
      </w:r>
      <w:r w:rsidR="00600BB8">
        <w:t>quant</w:t>
      </w:r>
      <w:r w:rsidR="00832AA5">
        <w:t xml:space="preserve"> à elle est le plus souvent affichée dans une </w:t>
      </w:r>
      <w:proofErr w:type="spellStart"/>
      <w:r w:rsidR="00832AA5">
        <w:t>WebView</w:t>
      </w:r>
      <w:proofErr w:type="spellEnd"/>
      <w:r w:rsidR="00832AA5">
        <w:t xml:space="preserve">. </w:t>
      </w:r>
      <w:r w:rsidR="00600BB8">
        <w:t xml:space="preserve">Cette dernière </w:t>
      </w:r>
      <w:r w:rsidR="00832AA5">
        <w:t>est un</w:t>
      </w:r>
      <w:r w:rsidR="00600BB8">
        <w:t>e</w:t>
      </w:r>
      <w:r w:rsidR="00832AA5">
        <w:t xml:space="preserve"> fenêtre prenant toute la place de l’écran et qui comprend les langages Web (HTML / CSS). Cette dernière est donc affichée à l’écran et la partie visuel</w:t>
      </w:r>
      <w:r w:rsidR="00600BB8">
        <w:t>le</w:t>
      </w:r>
      <w:r w:rsidR="00832AA5">
        <w:t xml:space="preserve"> de notre application est</w:t>
      </w:r>
      <w:r w:rsidR="00012111">
        <w:t>,</w:t>
      </w:r>
      <w:r w:rsidR="00832AA5">
        <w:t xml:space="preserve"> par la suite</w:t>
      </w:r>
      <w:r w:rsidR="00012111">
        <w:t>,</w:t>
      </w:r>
      <w:r w:rsidR="00832AA5">
        <w:t xml:space="preserve"> « collée » sur cette </w:t>
      </w:r>
      <w:proofErr w:type="spellStart"/>
      <w:r w:rsidR="00832AA5">
        <w:t>WebView</w:t>
      </w:r>
      <w:proofErr w:type="spellEnd"/>
      <w:r w:rsidR="00832AA5">
        <w:t>.</w:t>
      </w:r>
    </w:p>
    <w:p w14:paraId="41FFE0DC" w14:textId="5FB64A74" w:rsidR="00832AA5" w:rsidRDefault="00832AA5" w:rsidP="00FB7244">
      <w:pPr>
        <w:pStyle w:val="Texte"/>
      </w:pPr>
      <w:r>
        <w:t xml:space="preserve">Chaque langage possède son propre environnement de runtime. La </w:t>
      </w:r>
      <w:proofErr w:type="spellStart"/>
      <w:r>
        <w:t>WebView</w:t>
      </w:r>
      <w:proofErr w:type="spellEnd"/>
      <w:r>
        <w:t xml:space="preserve"> </w:t>
      </w:r>
      <w:r w:rsidR="00DF0C8C">
        <w:t>quant</w:t>
      </w:r>
      <w:r>
        <w:t xml:space="preserve"> à elle est propre à chaque système d’exploitation mobile. Chaque plateforme propose nativement une </w:t>
      </w:r>
      <w:proofErr w:type="spellStart"/>
      <w:r>
        <w:t>WebView</w:t>
      </w:r>
      <w:proofErr w:type="spellEnd"/>
      <w:r>
        <w:t xml:space="preserve"> différente</w:t>
      </w:r>
      <w:r w:rsidR="00600BB8">
        <w:t xml:space="preserve"> et</w:t>
      </w:r>
      <w:r>
        <w:t xml:space="preserve"> plus ou moins performante. </w:t>
      </w:r>
    </w:p>
    <w:p w14:paraId="7A8C79CB" w14:textId="6DE3F9E4" w:rsidR="00754D64" w:rsidRDefault="00832AA5" w:rsidP="00FB7244">
      <w:pPr>
        <w:pStyle w:val="Texte"/>
      </w:pPr>
      <w:r>
        <w:t xml:space="preserve">Il faut faire attention </w:t>
      </w:r>
      <w:r w:rsidR="00012111">
        <w:t>à</w:t>
      </w:r>
      <w:r>
        <w:t xml:space="preserve"> bien vérifier si les fonctionnalités visuel</w:t>
      </w:r>
      <w:r w:rsidR="00B25E7F">
        <w:t>le</w:t>
      </w:r>
      <w:r>
        <w:t xml:space="preserve">s que nous mettons en place </w:t>
      </w:r>
      <w:r w:rsidR="00754D64">
        <w:t xml:space="preserve">sont compatibles avec la </w:t>
      </w:r>
      <w:proofErr w:type="spellStart"/>
      <w:r w:rsidR="00754D64">
        <w:t>WebView</w:t>
      </w:r>
      <w:proofErr w:type="spellEnd"/>
      <w:r w:rsidR="00754D64">
        <w:t xml:space="preserve"> native du système d’exploitation cible.</w:t>
      </w:r>
    </w:p>
    <w:p w14:paraId="21E06BC9" w14:textId="5DF69F48" w:rsidR="00754D64" w:rsidRPr="00E429BC" w:rsidRDefault="00754D64" w:rsidP="00FB7244">
      <w:pPr>
        <w:pStyle w:val="Texte"/>
      </w:pPr>
      <w:r>
        <w:t xml:space="preserve">Comme expliqué </w:t>
      </w:r>
      <w:r w:rsidR="00600BB8">
        <w:t>précédemment</w:t>
      </w:r>
      <w:r>
        <w:t>, il existe un grand nombre de Frameworks différents offrant la possibilité de créer une application « cross</w:t>
      </w:r>
      <w:r w:rsidR="00600BB8">
        <w:t>-</w:t>
      </w:r>
      <w:r>
        <w:t>platform ». Pour définir lequel est le plus adapté à la création d’une application d’échange de place</w:t>
      </w:r>
      <w:r w:rsidR="00012111">
        <w:t>s</w:t>
      </w:r>
      <w:r>
        <w:t xml:space="preserve"> de parking, je vais expliquer les avantages et les désavantages des </w:t>
      </w:r>
      <w:r w:rsidR="00600BB8">
        <w:t>trois</w:t>
      </w:r>
      <w:r>
        <w:t xml:space="preserve"> Frameworks les plus connus et utilisés.</w:t>
      </w:r>
    </w:p>
    <w:p w14:paraId="4AE9D0A4" w14:textId="594965F2" w:rsidR="004E365D" w:rsidRPr="00320F34" w:rsidRDefault="004E365D" w:rsidP="00320F34">
      <w:pPr>
        <w:pStyle w:val="Texte"/>
      </w:pPr>
      <w:r w:rsidRPr="00320F34">
        <w:t xml:space="preserve">Pour faire ce choix, je me suis basé sur un sondage réalisé par le site internet « Stack </w:t>
      </w:r>
      <w:proofErr w:type="spellStart"/>
      <w:r w:rsidRPr="00320F34">
        <w:t>Overflow</w:t>
      </w:r>
      <w:proofErr w:type="spellEnd"/>
      <w:r w:rsidRPr="00320F34">
        <w:t xml:space="preserve"> » </w:t>
      </w:r>
      <w:r w:rsidRPr="00320F34">
        <w:fldChar w:fldCharType="begin"/>
      </w:r>
      <w:r w:rsidR="005C3C63" w:rsidRPr="00320F34">
        <w:instrText xml:space="preserve"> ADDIN ZOTERO_ITEM CSL_CITATION {"citationID":"5UpGEBX8","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320F34">
        <w:fldChar w:fldCharType="separate"/>
      </w:r>
      <w:r w:rsidRPr="00320F34">
        <w:t xml:space="preserve">(Stack </w:t>
      </w:r>
      <w:proofErr w:type="spellStart"/>
      <w:r w:rsidRPr="00320F34">
        <w:t>Overflow</w:t>
      </w:r>
      <w:proofErr w:type="spellEnd"/>
      <w:r w:rsidRPr="00320F34">
        <w:t>, 2018)</w:t>
      </w:r>
      <w:r w:rsidRPr="00320F34">
        <w:fldChar w:fldCharType="end"/>
      </w:r>
      <w:r w:rsidR="00AE1ABC" w:rsidRPr="00320F34">
        <w:t>.</w:t>
      </w:r>
    </w:p>
    <w:p w14:paraId="06F61074" w14:textId="23BDFD86" w:rsidR="00AE1ABC" w:rsidRPr="00320F34" w:rsidRDefault="00AE1ABC" w:rsidP="00320F34">
      <w:pPr>
        <w:pStyle w:val="Texte"/>
      </w:pPr>
      <w:r w:rsidRPr="00320F34">
        <w:lastRenderedPageBreak/>
        <w:t xml:space="preserve">Ce sondage, réalisé pendant le mois de janvier 2018 </w:t>
      </w:r>
      <w:r w:rsidR="001943E7">
        <w:t xml:space="preserve">, a reçu des réponses de plus de </w:t>
      </w:r>
      <w:r w:rsidRPr="00320F34">
        <w:t>67 000 développeurs jugés « qualifiés ». Les</w:t>
      </w:r>
      <w:r w:rsidR="001943E7">
        <w:t xml:space="preserve"> deux </w:t>
      </w:r>
      <w:r w:rsidRPr="00320F34">
        <w:t>graphiques suivants représentent l’utilisation des Frameworks :</w:t>
      </w:r>
    </w:p>
    <w:p w14:paraId="28E1E2B2" w14:textId="04993B83" w:rsidR="006D4F84" w:rsidRDefault="006D4F84" w:rsidP="006D4F84">
      <w:pPr>
        <w:pStyle w:val="Lgende"/>
        <w:keepNext/>
      </w:pPr>
      <w:bookmarkStart w:id="12" w:name="_Toc523409365"/>
      <w:r>
        <w:t xml:space="preserve">Figure </w:t>
      </w:r>
      <w:r w:rsidR="00F83F0C">
        <w:rPr>
          <w:noProof/>
        </w:rPr>
        <w:fldChar w:fldCharType="begin"/>
      </w:r>
      <w:r w:rsidR="00F83F0C">
        <w:rPr>
          <w:noProof/>
        </w:rPr>
        <w:instrText xml:space="preserve"> SEQ Figure \* ARABIC </w:instrText>
      </w:r>
      <w:r w:rsidR="00F83F0C">
        <w:rPr>
          <w:noProof/>
        </w:rPr>
        <w:fldChar w:fldCharType="separate"/>
      </w:r>
      <w:r w:rsidR="00437BB1">
        <w:rPr>
          <w:noProof/>
        </w:rPr>
        <w:t>1</w:t>
      </w:r>
      <w:r w:rsidR="00F83F0C">
        <w:rPr>
          <w:noProof/>
        </w:rPr>
        <w:fldChar w:fldCharType="end"/>
      </w:r>
      <w:r w:rsidR="00125E18">
        <w:t xml:space="preserve"> </w:t>
      </w:r>
      <w:r>
        <w:t xml:space="preserve">- </w:t>
      </w:r>
      <w:r w:rsidRPr="003D6F9B">
        <w:t>Frameworks, Librairies et Outils les plus populaires en 2018</w:t>
      </w:r>
      <w:bookmarkEnd w:id="12"/>
    </w:p>
    <w:p w14:paraId="7CC2951C" w14:textId="77777777" w:rsidR="00AE1ABC" w:rsidRDefault="00AE1ABC" w:rsidP="00A948FF">
      <w:pPr>
        <w:pStyle w:val="Corpsdetexte"/>
        <w:keepNext/>
        <w:jc w:val="center"/>
      </w:pPr>
      <w:r>
        <w:rPr>
          <w:noProof/>
        </w:rPr>
        <w:drawing>
          <wp:inline distT="0" distB="0" distL="0" distR="0" wp14:anchorId="0F3C4ED7" wp14:editId="4A6EFF9C">
            <wp:extent cx="3846225" cy="2700000"/>
            <wp:effectExtent l="304800" t="323850" r="325755" b="329565"/>
            <wp:docPr id="1" name="Image 1" descr="Framework, Librairies et outils utilis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46225"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3250D9C7" w14:textId="77777777" w:rsidR="00754D64" w:rsidRDefault="006D4F84" w:rsidP="001866DF">
      <w:pPr>
        <w:pStyle w:val="source"/>
      </w:pPr>
      <w:r w:rsidRPr="001866DF">
        <w:fldChar w:fldCharType="begin"/>
      </w:r>
      <w:r w:rsidRPr="001866DF">
        <w:instrText xml:space="preserve"> ADDIN ZOTERO_ITEM CSL_CITATION {"citationID":"OfHvyv7U","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 xml:space="preserve">(Stack </w:t>
      </w:r>
      <w:proofErr w:type="spellStart"/>
      <w:r w:rsidRPr="001866DF">
        <w:t>Overflow</w:t>
      </w:r>
      <w:proofErr w:type="spellEnd"/>
      <w:r w:rsidRPr="001866DF">
        <w:t>, 2018)</w:t>
      </w:r>
      <w:r w:rsidRPr="001866DF">
        <w:fldChar w:fldCharType="end"/>
      </w:r>
    </w:p>
    <w:p w14:paraId="62BF676E" w14:textId="4FA6C617" w:rsidR="00754D64" w:rsidRDefault="00754D64" w:rsidP="00754D64">
      <w:pPr>
        <w:pStyle w:val="Lgende"/>
        <w:keepNext/>
      </w:pPr>
      <w:bookmarkStart w:id="13" w:name="_Toc523409366"/>
      <w:r>
        <w:t xml:space="preserve">Figure </w:t>
      </w:r>
      <w:r>
        <w:rPr>
          <w:noProof/>
        </w:rPr>
        <w:fldChar w:fldCharType="begin"/>
      </w:r>
      <w:r>
        <w:rPr>
          <w:noProof/>
        </w:rPr>
        <w:instrText xml:space="preserve"> SEQ Figure \* ARABIC </w:instrText>
      </w:r>
      <w:r>
        <w:rPr>
          <w:noProof/>
        </w:rPr>
        <w:fldChar w:fldCharType="separate"/>
      </w:r>
      <w:r w:rsidR="00437BB1">
        <w:rPr>
          <w:noProof/>
        </w:rPr>
        <w:t>2</w:t>
      </w:r>
      <w:r>
        <w:rPr>
          <w:noProof/>
        </w:rPr>
        <w:fldChar w:fldCharType="end"/>
      </w:r>
      <w:r>
        <w:t xml:space="preserve"> - </w:t>
      </w:r>
      <w:r w:rsidRPr="00196879">
        <w:rPr>
          <w:noProof/>
        </w:rPr>
        <w:t>Frameworks, Librairies et Outils les plus aimés en 2018</w:t>
      </w:r>
      <w:bookmarkEnd w:id="13"/>
    </w:p>
    <w:p w14:paraId="63EFD361" w14:textId="77777777" w:rsidR="00754D64" w:rsidRPr="006D4F84" w:rsidRDefault="00754D64" w:rsidP="00754D64">
      <w:pPr>
        <w:pStyle w:val="Lgende"/>
        <w:keepNext/>
      </w:pPr>
      <w:r>
        <w:rPr>
          <w:noProof/>
        </w:rPr>
        <w:drawing>
          <wp:inline distT="0" distB="0" distL="0" distR="0" wp14:anchorId="7C93DBB6" wp14:editId="1F50D798">
            <wp:extent cx="3600141" cy="2700000"/>
            <wp:effectExtent l="304800" t="323850" r="324485" b="329565"/>
            <wp:docPr id="3" name="Image 3" descr="Frameworks, Librairies et Outils les plus aim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0141"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028D2A13" w14:textId="77777777" w:rsidR="00754D64" w:rsidRPr="001866DF" w:rsidRDefault="00754D64" w:rsidP="00754D64">
      <w:pPr>
        <w:pStyle w:val="source"/>
      </w:pPr>
      <w:r w:rsidRPr="001866DF">
        <w:fldChar w:fldCharType="begin"/>
      </w:r>
      <w:r w:rsidRPr="001866DF">
        <w:instrText xml:space="preserve"> ADDIN ZOTERO_ITEM CSL_CITATION {"citationID":"Fjn9E3lj","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 xml:space="preserve">(Stack </w:t>
      </w:r>
      <w:proofErr w:type="spellStart"/>
      <w:r w:rsidRPr="001866DF">
        <w:t>Overflow</w:t>
      </w:r>
      <w:proofErr w:type="spellEnd"/>
      <w:r w:rsidRPr="001866DF">
        <w:t>, 2018)</w:t>
      </w:r>
      <w:r w:rsidRPr="001866DF">
        <w:fldChar w:fldCharType="end"/>
      </w:r>
    </w:p>
    <w:p w14:paraId="125D9259" w14:textId="0BF859C4" w:rsidR="00603110" w:rsidRPr="00FB7244" w:rsidRDefault="00603110" w:rsidP="00FB7244">
      <w:pPr>
        <w:pStyle w:val="Texte"/>
      </w:pPr>
      <w:r w:rsidRPr="00FB7244">
        <w:lastRenderedPageBreak/>
        <w:t xml:space="preserve">Ces graphiques représentent très bien la situation actuelle. Sur tous les Frameworks présents, </w:t>
      </w:r>
      <w:r w:rsidR="00600BB8">
        <w:t>quatre</w:t>
      </w:r>
      <w:r w:rsidRPr="00FB7244">
        <w:t xml:space="preserve"> sont des Frameworks permettant le développement mobile cross-platform</w:t>
      </w:r>
      <w:r w:rsidR="00600BB8">
        <w:t xml:space="preserve">, </w:t>
      </w:r>
      <w:r w:rsidR="00401741">
        <w:t>ci-dessous</w:t>
      </w:r>
      <w:r w:rsidRPr="00FB7244">
        <w:t xml:space="preserve"> triés par ordre de popularité :</w:t>
      </w:r>
    </w:p>
    <w:p w14:paraId="31A2130A" w14:textId="69FA2520" w:rsidR="00603110" w:rsidRDefault="00603110" w:rsidP="00603110">
      <w:pPr>
        <w:pStyle w:val="puceTB"/>
      </w:pPr>
      <w:r>
        <w:t>React (et sa version de développement mobile React Native)</w:t>
      </w:r>
    </w:p>
    <w:p w14:paraId="6B43DC58" w14:textId="26E6DA76" w:rsidR="00603110" w:rsidRDefault="00603110" w:rsidP="00603110">
      <w:pPr>
        <w:pStyle w:val="puceTB"/>
      </w:pPr>
      <w:r>
        <w:t>Angular (et sa version de développement mobile</w:t>
      </w:r>
      <w:r w:rsidR="00401741">
        <w:t xml:space="preserve"> la plus connue</w:t>
      </w:r>
      <w:r>
        <w:t xml:space="preserve"> Ionic)</w:t>
      </w:r>
    </w:p>
    <w:p w14:paraId="4686F218" w14:textId="3DB9FBAE" w:rsidR="00603110" w:rsidRDefault="00603110" w:rsidP="00603110">
      <w:pPr>
        <w:pStyle w:val="puceTB"/>
      </w:pPr>
      <w:r>
        <w:t>Xamarin</w:t>
      </w:r>
    </w:p>
    <w:p w14:paraId="22F90B7E" w14:textId="4652DF1E" w:rsidR="00603110" w:rsidRDefault="00603110" w:rsidP="00603110">
      <w:pPr>
        <w:pStyle w:val="puceTB"/>
      </w:pPr>
      <w:r>
        <w:t>Cordova</w:t>
      </w:r>
    </w:p>
    <w:p w14:paraId="3D358C37" w14:textId="7FD65D55" w:rsidR="00B52A41" w:rsidRPr="00FB7244" w:rsidRDefault="00603110" w:rsidP="00FB7244">
      <w:pPr>
        <w:pStyle w:val="Texte"/>
      </w:pPr>
      <w:r w:rsidRPr="00FB7244">
        <w:t xml:space="preserve">Ces quatre </w:t>
      </w:r>
      <w:r w:rsidR="00B52A41" w:rsidRPr="00FB7244">
        <w:t>Frameworks</w:t>
      </w:r>
      <w:r w:rsidRPr="00FB7244">
        <w:t xml:space="preserve"> sont les plus populaire auprès de la communauté des développeurs en 2018.</w:t>
      </w:r>
      <w:r w:rsidR="00B52A41" w:rsidRPr="00FB7244">
        <w:t xml:space="preserve"> Je vais donc expliquer le fonctionnement de « </w:t>
      </w:r>
      <w:r w:rsidR="00401741">
        <w:t>Ionic</w:t>
      </w:r>
      <w:r w:rsidR="00B52A41" w:rsidRPr="00FB7244">
        <w:t> », « </w:t>
      </w:r>
      <w:r w:rsidR="00401741">
        <w:t>Xamarin</w:t>
      </w:r>
      <w:r w:rsidR="00B52A41" w:rsidRPr="00FB7244">
        <w:t> » et « </w:t>
      </w:r>
      <w:r w:rsidR="00401741">
        <w:t>React Native</w:t>
      </w:r>
      <w:r w:rsidR="00B52A41" w:rsidRPr="00FB7244">
        <w:t> »</w:t>
      </w:r>
    </w:p>
    <w:p w14:paraId="58782413" w14:textId="77777777" w:rsidR="00637B06" w:rsidRPr="00637B06" w:rsidRDefault="00637B06" w:rsidP="00637B06">
      <w:pPr>
        <w:pStyle w:val="Corpsdetexte"/>
      </w:pPr>
    </w:p>
    <w:p w14:paraId="7AC52820" w14:textId="3081A244" w:rsidR="004E365D" w:rsidRDefault="00A97992" w:rsidP="004E365D">
      <w:pPr>
        <w:pStyle w:val="Titre2"/>
      </w:pPr>
      <w:bookmarkStart w:id="14" w:name="_Toc523409309"/>
      <w:r>
        <w:t>Ionic</w:t>
      </w:r>
      <w:bookmarkEnd w:id="14"/>
    </w:p>
    <w:p w14:paraId="22D2C91E" w14:textId="4DC011FE" w:rsidR="00A267A7" w:rsidRDefault="00B52A41" w:rsidP="00FB7244">
      <w:pPr>
        <w:pStyle w:val="Texte"/>
      </w:pPr>
      <w:r>
        <w:t xml:space="preserve">Ionic est un Framework utilisant les technologies WEB (Javascript et HTML) permettant la création de site Web et d’application mobile cross-platform. Ce Framework est une surcouche du Framework </w:t>
      </w:r>
      <w:proofErr w:type="spellStart"/>
      <w:r>
        <w:t>AngularJs</w:t>
      </w:r>
      <w:proofErr w:type="spellEnd"/>
      <w:r w:rsidR="0086347B">
        <w:t>, Angular2 ou Angular4 (dépendant de la version d’Ionic)</w:t>
      </w:r>
      <w:r>
        <w:t xml:space="preserve"> permettant le binding de donnée</w:t>
      </w:r>
      <w:r w:rsidR="00F867A7">
        <w:t>s</w:t>
      </w:r>
      <w:r>
        <w:t xml:space="preserve"> (explication détaillée </w:t>
      </w:r>
      <w:r w:rsidR="009D1DAE">
        <w:t xml:space="preserve">à </w:t>
      </w:r>
      <w:r w:rsidR="009D1DAE" w:rsidRPr="00FB7244">
        <w:t>la</w:t>
      </w:r>
      <w:r w:rsidR="00FC324B">
        <w:rPr>
          <w:rStyle w:val="Lienhypertexte"/>
          <w:color w:val="auto"/>
          <w:u w:val="none"/>
        </w:rPr>
        <w:t xml:space="preserve"> section Angular</w:t>
      </w:r>
      <w:r>
        <w:t xml:space="preserve">). </w:t>
      </w:r>
    </w:p>
    <w:p w14:paraId="783AE630" w14:textId="65D4767F" w:rsidR="00B52A41" w:rsidRDefault="00B52A41" w:rsidP="00FB7244">
      <w:pPr>
        <w:pStyle w:val="Texte"/>
      </w:pPr>
      <w:r>
        <w:t>Il offre des composants graphiques déjà créés qu’AngularJS ne propose pas. De plus, l’architecture des dossiers et des fichiers est beaucoup plus structuré</w:t>
      </w:r>
      <w:r w:rsidR="003D29EC">
        <w:t>e</w:t>
      </w:r>
      <w:r>
        <w:t>. Un système de th</w:t>
      </w:r>
      <w:r w:rsidR="003D29EC">
        <w:t>ème a aussi été ajouté, permettant de créer des règles de styles générales à tout le projet.</w:t>
      </w:r>
    </w:p>
    <w:p w14:paraId="07582242" w14:textId="72923FD7" w:rsidR="003D29EC" w:rsidRDefault="003D29EC" w:rsidP="00FB7244">
      <w:pPr>
        <w:pStyle w:val="Texte"/>
      </w:pPr>
      <w:r>
        <w:t xml:space="preserve">L’objectif de ce Framework est d’offrir un développement court, efficace et </w:t>
      </w:r>
      <w:r w:rsidR="0062058F">
        <w:t>ne nécessitant pas de grande</w:t>
      </w:r>
      <w:r w:rsidR="00B81F17">
        <w:t>s</w:t>
      </w:r>
      <w:r w:rsidR="0062058F">
        <w:t xml:space="preserve"> connaissances dans le domaine. Le développement WEB étant </w:t>
      </w:r>
      <w:r w:rsidR="00AF3D30">
        <w:t xml:space="preserve">souvent </w:t>
      </w:r>
      <w:r w:rsidR="0062058F">
        <w:t>la première chose que tout informatici</w:t>
      </w:r>
      <w:r w:rsidR="00433D67">
        <w:t>en apprend, il est très facile de se lancer dans la création d’une application utilisant le Framework Ionic.</w:t>
      </w:r>
    </w:p>
    <w:p w14:paraId="0DAC1816" w14:textId="5BB87C03" w:rsidR="00433D67" w:rsidRPr="00B52A41" w:rsidRDefault="00433D67" w:rsidP="00FB7244">
      <w:pPr>
        <w:pStyle w:val="Texte"/>
      </w:pPr>
      <w:r>
        <w:t>Ionic ne peut donc pas être utilisé seul. Il a besoin de fonctionner en corrélation avec Angular</w:t>
      </w:r>
      <w:r w:rsidR="00637B06">
        <w:t xml:space="preserve"> pour le binding de donnée</w:t>
      </w:r>
      <w:r>
        <w:t xml:space="preserve"> ainsi qu’Apache Cordova pour transformer </w:t>
      </w:r>
      <w:r w:rsidR="00EF07C7">
        <w:t>le</w:t>
      </w:r>
      <w:r>
        <w:t xml:space="preserve"> projet en un package que le téléphone mobile peut comprendre</w:t>
      </w:r>
      <w:r w:rsidR="006922AB">
        <w:t>, appelé APK</w:t>
      </w:r>
      <w:r>
        <w:t>.</w:t>
      </w:r>
    </w:p>
    <w:p w14:paraId="5C51096B" w14:textId="63700663" w:rsidR="00081F49" w:rsidRDefault="00081F49" w:rsidP="006D4F84">
      <w:pPr>
        <w:pStyle w:val="Texte"/>
      </w:pPr>
    </w:p>
    <w:p w14:paraId="44D37DE5" w14:textId="00919695" w:rsidR="00637B06" w:rsidRDefault="00637B06" w:rsidP="00637B06">
      <w:pPr>
        <w:pStyle w:val="Corpsdetexte"/>
      </w:pPr>
    </w:p>
    <w:p w14:paraId="6C4A842E" w14:textId="01BDBF71" w:rsidR="00637B06" w:rsidRDefault="00637B06" w:rsidP="00637B06">
      <w:pPr>
        <w:pStyle w:val="Corpsdetexte"/>
      </w:pPr>
    </w:p>
    <w:p w14:paraId="67661243" w14:textId="51D787BB" w:rsidR="00637B06" w:rsidRDefault="00637B06" w:rsidP="00637B06">
      <w:pPr>
        <w:pStyle w:val="Corpsdetexte"/>
      </w:pPr>
    </w:p>
    <w:p w14:paraId="47A79E0F" w14:textId="140CD355" w:rsidR="00E41AC9" w:rsidRDefault="00E41AC9" w:rsidP="00A97992">
      <w:pPr>
        <w:pStyle w:val="Titre3"/>
      </w:pPr>
      <w:bookmarkStart w:id="15" w:name="_Toc523409310"/>
      <w:r>
        <w:lastRenderedPageBreak/>
        <w:t>Architecture</w:t>
      </w:r>
      <w:bookmarkEnd w:id="15"/>
    </w:p>
    <w:p w14:paraId="5C6598F7" w14:textId="56A26E31" w:rsidR="00A267A7" w:rsidRPr="00FB7244" w:rsidRDefault="00637B06" w:rsidP="00FB7244">
      <w:pPr>
        <w:pStyle w:val="Texte"/>
      </w:pPr>
      <w:r>
        <w:t xml:space="preserve">Comme décrit précédemment, Ionic est une surcouche du Framework Angular qui, lui-même, utilise le Framework Apache Cordova pour la création de l’APK. </w:t>
      </w:r>
      <w:r w:rsidR="00EC034C">
        <w:t xml:space="preserve">Le fonctionnement de ces trois Frameworks vont être expliqués </w:t>
      </w:r>
      <w:r w:rsidR="00B81F17">
        <w:t>c</w:t>
      </w:r>
      <w:r w:rsidR="00EC034C">
        <w:t>i</w:t>
      </w:r>
      <w:r w:rsidR="00B81F17">
        <w:t>-</w:t>
      </w:r>
      <w:r w:rsidR="00EC034C">
        <w:t>après.</w:t>
      </w:r>
    </w:p>
    <w:p w14:paraId="2FB3DAA4" w14:textId="7B0C68EE" w:rsidR="00637B06" w:rsidRDefault="00637B06" w:rsidP="00637B06">
      <w:pPr>
        <w:pStyle w:val="Titre4"/>
      </w:pPr>
      <w:bookmarkStart w:id="16" w:name="_Toc523409311"/>
      <w:r>
        <w:t>Apache Cordova</w:t>
      </w:r>
      <w:bookmarkEnd w:id="16"/>
    </w:p>
    <w:p w14:paraId="26225E96" w14:textId="13B40D08" w:rsidR="00637B06" w:rsidRPr="00637B06" w:rsidRDefault="00637B06" w:rsidP="00FB7244">
      <w:pPr>
        <w:pStyle w:val="Texte"/>
      </w:pPr>
      <w:r>
        <w:t xml:space="preserve">La création de l’APK et le test de </w:t>
      </w:r>
      <w:r w:rsidR="006922AB">
        <w:t>l’</w:t>
      </w:r>
      <w:r>
        <w:t>application sur le téléphone mobile est une étape essentiel</w:t>
      </w:r>
      <w:r w:rsidR="00B81F17">
        <w:t>le</w:t>
      </w:r>
      <w:r>
        <w:t xml:space="preserve"> du développement. Il existe plusieurs façon</w:t>
      </w:r>
      <w:r w:rsidR="003751D2">
        <w:t>s</w:t>
      </w:r>
      <w:r>
        <w:t xml:space="preserve"> de créer un APK. Apache Cordova propose d’encapsuler facilement </w:t>
      </w:r>
      <w:r w:rsidR="00F33937">
        <w:t>l’</w:t>
      </w:r>
      <w:r>
        <w:t>application dans un package lisible par les systèmes d’exploitation mobile</w:t>
      </w:r>
      <w:r w:rsidR="003751D2">
        <w:t>s</w:t>
      </w:r>
      <w:r>
        <w:t xml:space="preserve"> et offre des accès aux composants natifs du téléphone (appareil photo, accéléromètre, etc.) via une collection de plugins</w:t>
      </w:r>
      <w:r w:rsidR="003751D2">
        <w:t xml:space="preserve"> (qui font office d’interface)</w:t>
      </w:r>
      <w:r>
        <w:t xml:space="preserve"> intégrés à Apache Cordova.</w:t>
      </w:r>
    </w:p>
    <w:p w14:paraId="5421C496" w14:textId="68F5F8D7" w:rsidR="00637B06" w:rsidRDefault="00637B06" w:rsidP="00637B06">
      <w:pPr>
        <w:pStyle w:val="Lgende"/>
        <w:keepNext/>
      </w:pPr>
      <w:bookmarkStart w:id="17" w:name="_Toc523409367"/>
      <w:r>
        <w:t xml:space="preserve">Figure </w:t>
      </w:r>
      <w:r>
        <w:rPr>
          <w:noProof/>
        </w:rPr>
        <w:fldChar w:fldCharType="begin"/>
      </w:r>
      <w:r>
        <w:rPr>
          <w:noProof/>
        </w:rPr>
        <w:instrText xml:space="preserve"> SEQ Figure \* ARABIC </w:instrText>
      </w:r>
      <w:r>
        <w:rPr>
          <w:noProof/>
        </w:rPr>
        <w:fldChar w:fldCharType="separate"/>
      </w:r>
      <w:r w:rsidR="00437BB1">
        <w:rPr>
          <w:noProof/>
        </w:rPr>
        <w:t>3</w:t>
      </w:r>
      <w:r>
        <w:rPr>
          <w:noProof/>
        </w:rPr>
        <w:fldChar w:fldCharType="end"/>
      </w:r>
      <w:r>
        <w:t xml:space="preserve"> - </w:t>
      </w:r>
      <w:r w:rsidRPr="007E44B3">
        <w:t>Architecture d'Apache Cordova</w:t>
      </w:r>
      <w:bookmarkEnd w:id="17"/>
    </w:p>
    <w:p w14:paraId="2E7F912D" w14:textId="77777777" w:rsidR="00637B06" w:rsidRPr="00A948FF" w:rsidRDefault="00637B06" w:rsidP="00637B06">
      <w:pPr>
        <w:pStyle w:val="Corpsdetexte"/>
        <w:keepNext/>
        <w:jc w:val="center"/>
      </w:pPr>
      <w:r>
        <w:rPr>
          <w:noProof/>
        </w:rPr>
        <w:drawing>
          <wp:inline distT="0" distB="0" distL="0" distR="0" wp14:anchorId="347D27B6" wp14:editId="7B6BA67A">
            <wp:extent cx="4106333" cy="3213882"/>
            <wp:effectExtent l="0" t="0" r="889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06333" cy="3213882"/>
                    </a:xfrm>
                    <a:prstGeom prst="rect">
                      <a:avLst/>
                    </a:prstGeom>
                  </pic:spPr>
                </pic:pic>
              </a:graphicData>
            </a:graphic>
          </wp:inline>
        </w:drawing>
      </w:r>
    </w:p>
    <w:p w14:paraId="6EF1274A" w14:textId="77777777" w:rsidR="00637B06" w:rsidRPr="001866DF" w:rsidRDefault="00637B06" w:rsidP="00637B06">
      <w:pPr>
        <w:pStyle w:val="source"/>
      </w:pPr>
      <w:r w:rsidRPr="001866DF">
        <w:fldChar w:fldCharType="begin"/>
      </w:r>
      <w:r w:rsidRPr="001866DF">
        <w:instrText xml:space="preserve"> ADDIN ZOTERO_ITEM CSL_CITATION {"citationID":"INvQG9PZ","properties":{"formattedCitation":"(Cordova, 2012)","plainCitation":"(Cordova, 2012)","noteIndex":0},"citationItems":[{"id":189,"uris":["http://zotero.org/users/4965059/items/6SW4DK89"],"uri":["http://zotero.org/users/4965059/items/6SW4DK89"],"itemData":{"id":189,"type":"webpage","title":"Architectural overview of Cordova platform - Apache Cordova","URL":"https://cordova.apache.org/docs/en/latest/guide/overview/index.html","author":[{"family":"Cordova","given":"Apache"}],"issued":{"date-parts":[["2012"]]},"accessed":{"date-parts":[["2018",6,15]]}}}],"schema":"https://github.com/citation-style-language/schema/raw/master/csl-citation.json"} </w:instrText>
      </w:r>
      <w:r w:rsidRPr="001866DF">
        <w:fldChar w:fldCharType="separate"/>
      </w:r>
      <w:r w:rsidRPr="001866DF">
        <w:t>(Cordova, 2012)</w:t>
      </w:r>
      <w:r w:rsidRPr="001866DF">
        <w:fldChar w:fldCharType="end"/>
      </w:r>
    </w:p>
    <w:p w14:paraId="1CBB2FB4" w14:textId="53A4D0AA" w:rsidR="00637B06" w:rsidRDefault="00637B06" w:rsidP="00FB7244">
      <w:pPr>
        <w:pStyle w:val="Texte"/>
      </w:pPr>
      <w:r>
        <w:t>Le schéma ci-dessus représente l’architecture de ce Framework</w:t>
      </w:r>
      <w:r w:rsidR="00FB7244">
        <w:t>.</w:t>
      </w:r>
    </w:p>
    <w:p w14:paraId="1115ADEC" w14:textId="562B92D9" w:rsidR="00637B06" w:rsidRDefault="00A90606" w:rsidP="00FB7244">
      <w:pPr>
        <w:pStyle w:val="Texte"/>
      </w:pPr>
      <w:r>
        <w:t>L’</w:t>
      </w:r>
      <w:r w:rsidR="003751D2">
        <w:t xml:space="preserve">application, qui peut être créée avec n’importe quel Framework compatible, sera encapsulé dans la « boite » Web App. Cette dernière discute avec la </w:t>
      </w:r>
      <w:proofErr w:type="spellStart"/>
      <w:r w:rsidR="003751D2">
        <w:t>WebView</w:t>
      </w:r>
      <w:proofErr w:type="spellEnd"/>
      <w:r w:rsidR="003751D2">
        <w:t xml:space="preserve"> grâce à des systèmes d’Apis IN / OUT pour afficher le rendu visuel. De son </w:t>
      </w:r>
      <w:r w:rsidR="00FB7244">
        <w:t>côté</w:t>
      </w:r>
      <w:r w:rsidR="003751D2">
        <w:t xml:space="preserve">, la </w:t>
      </w:r>
      <w:proofErr w:type="spellStart"/>
      <w:r w:rsidR="003751D2">
        <w:t>WebView</w:t>
      </w:r>
      <w:proofErr w:type="spellEnd"/>
      <w:r w:rsidR="003751D2">
        <w:t xml:space="preserve"> à un accès aux composants natifs du téléphone via les plugins d’Apache Cordova. Il est donc possible de récupérer des informations natives et de les traiter. Ces informations seront récupérées / </w:t>
      </w:r>
      <w:r w:rsidR="009A2F57">
        <w:t>calculées</w:t>
      </w:r>
      <w:r w:rsidR="003751D2">
        <w:t xml:space="preserve"> sur les composants natifs</w:t>
      </w:r>
      <w:r w:rsidR="007D3CD2">
        <w:t xml:space="preserve">, </w:t>
      </w:r>
      <w:proofErr w:type="spellStart"/>
      <w:r w:rsidR="007D3CD2">
        <w:t>lequels</w:t>
      </w:r>
      <w:proofErr w:type="spellEnd"/>
      <w:r w:rsidR="007D3CD2">
        <w:t xml:space="preserve"> </w:t>
      </w:r>
      <w:r w:rsidR="003751D2">
        <w:t xml:space="preserve">seront ensuite envoyées aux plugins d’Apache Cordova. </w:t>
      </w:r>
      <w:r w:rsidR="007D3CD2">
        <w:t>Ces derniers</w:t>
      </w:r>
      <w:r w:rsidR="003751D2">
        <w:t xml:space="preserve"> vont </w:t>
      </w:r>
      <w:r w:rsidR="007D3CD2">
        <w:t xml:space="preserve">alors </w:t>
      </w:r>
      <w:r w:rsidR="003751D2">
        <w:t xml:space="preserve">transpiler les </w:t>
      </w:r>
      <w:r w:rsidR="003751D2">
        <w:lastRenderedPageBreak/>
        <w:t xml:space="preserve">données en quelque chose de lisible par </w:t>
      </w:r>
      <w:r w:rsidR="00F119AB">
        <w:t>l’</w:t>
      </w:r>
      <w:r w:rsidR="003751D2">
        <w:t xml:space="preserve">application et les envoyer à la </w:t>
      </w:r>
      <w:proofErr w:type="spellStart"/>
      <w:r w:rsidR="003751D2">
        <w:t>WebView</w:t>
      </w:r>
      <w:proofErr w:type="spellEnd"/>
      <w:r w:rsidR="003751D2">
        <w:t xml:space="preserve"> qui, elle-même, transmettra les informations à la partie logique de </w:t>
      </w:r>
      <w:r w:rsidR="007F4E08">
        <w:t>l’</w:t>
      </w:r>
      <w:r w:rsidR="003751D2">
        <w:t>application.</w:t>
      </w:r>
    </w:p>
    <w:p w14:paraId="66E12466" w14:textId="777B290C" w:rsidR="00A333EC" w:rsidRPr="00A333EC" w:rsidRDefault="003562A3" w:rsidP="00A333EC">
      <w:pPr>
        <w:pStyle w:val="Texte"/>
      </w:pPr>
      <w:r>
        <w:t xml:space="preserve">Apache Cordova utilise l’environnement de runtime natif JavaScript de chaque système d’exploitation pour </w:t>
      </w:r>
      <w:r w:rsidR="00C723DD">
        <w:t xml:space="preserve">faire </w:t>
      </w:r>
      <w:r>
        <w:t xml:space="preserve">fonctionner l’application et créer les </w:t>
      </w:r>
      <w:proofErr w:type="spellStart"/>
      <w:r w:rsidR="00B81F17">
        <w:t>APKs</w:t>
      </w:r>
      <w:proofErr w:type="spellEnd"/>
      <w:r>
        <w:t>.</w:t>
      </w:r>
    </w:p>
    <w:p w14:paraId="5180A21B" w14:textId="33BEE6A4" w:rsidR="003751D2" w:rsidRDefault="003751D2" w:rsidP="003751D2">
      <w:pPr>
        <w:pStyle w:val="Titre4"/>
      </w:pPr>
      <w:bookmarkStart w:id="18" w:name="_AngularJs"/>
      <w:bookmarkStart w:id="19" w:name="_Toc523409312"/>
      <w:bookmarkEnd w:id="18"/>
      <w:r>
        <w:t>Angular</w:t>
      </w:r>
      <w:bookmarkEnd w:id="19"/>
    </w:p>
    <w:p w14:paraId="6AF12F86" w14:textId="78A974D4" w:rsidR="003751D2" w:rsidRDefault="003751D2" w:rsidP="00FB7244">
      <w:pPr>
        <w:pStyle w:val="Texte"/>
      </w:pPr>
      <w:r>
        <w:t>Angular est un Framework offrant la possibilité de créer des pages WEB et des applications mobiles de manière simplifié</w:t>
      </w:r>
      <w:r w:rsidR="00F47666">
        <w:t>e</w:t>
      </w:r>
      <w:r>
        <w:t xml:space="preserve"> grâce à des systèmes de déclaration </w:t>
      </w:r>
      <w:r w:rsidR="005733FE">
        <w:t>de modèles, d’injection de dépendances et de binding de données.</w:t>
      </w:r>
    </w:p>
    <w:p w14:paraId="57B2FCE5" w14:textId="32F2E3C0" w:rsidR="005733FE" w:rsidRDefault="005733FE" w:rsidP="00FB7244">
      <w:pPr>
        <w:pStyle w:val="Texte"/>
      </w:pPr>
      <w:r>
        <w:t>Angular va relier de manière simplifié</w:t>
      </w:r>
      <w:r w:rsidR="00CA1D74">
        <w:t>e</w:t>
      </w:r>
      <w:r>
        <w:t xml:space="preserve"> les données de la partie logique à l’affichage et inversement.</w:t>
      </w:r>
    </w:p>
    <w:p w14:paraId="2A525AE9" w14:textId="491C7A97" w:rsidR="005733FE" w:rsidRDefault="005733FE" w:rsidP="005733FE">
      <w:pPr>
        <w:pStyle w:val="Lgende"/>
        <w:keepNext/>
      </w:pPr>
      <w:bookmarkStart w:id="20" w:name="_Toc523409368"/>
      <w:r>
        <w:t xml:space="preserve">Figure </w:t>
      </w:r>
      <w:r>
        <w:rPr>
          <w:noProof/>
        </w:rPr>
        <w:fldChar w:fldCharType="begin"/>
      </w:r>
      <w:r>
        <w:rPr>
          <w:noProof/>
        </w:rPr>
        <w:instrText xml:space="preserve"> SEQ Figure \* ARABIC </w:instrText>
      </w:r>
      <w:r>
        <w:rPr>
          <w:noProof/>
        </w:rPr>
        <w:fldChar w:fldCharType="separate"/>
      </w:r>
      <w:r w:rsidR="00437BB1">
        <w:rPr>
          <w:noProof/>
        </w:rPr>
        <w:t>4</w:t>
      </w:r>
      <w:r>
        <w:rPr>
          <w:noProof/>
        </w:rPr>
        <w:fldChar w:fldCharType="end"/>
      </w:r>
      <w:r>
        <w:t xml:space="preserve"> - </w:t>
      </w:r>
      <w:r w:rsidRPr="002B7605">
        <w:t>Architecture d'Angular</w:t>
      </w:r>
      <w:bookmarkEnd w:id="20"/>
    </w:p>
    <w:p w14:paraId="347655F7" w14:textId="77777777" w:rsidR="005733FE" w:rsidRDefault="005733FE" w:rsidP="00A267A7">
      <w:pPr>
        <w:pStyle w:val="Corpsdetexte"/>
        <w:keepNext/>
        <w:jc w:val="center"/>
      </w:pPr>
      <w:r>
        <w:rPr>
          <w:noProof/>
        </w:rPr>
        <w:drawing>
          <wp:inline distT="0" distB="0" distL="0" distR="0" wp14:anchorId="5B759BAF" wp14:editId="6BDE825D">
            <wp:extent cx="5259588" cy="2880000"/>
            <wp:effectExtent l="190500" t="190500" r="189230" b="1873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9588" cy="2880000"/>
                    </a:xfrm>
                    <a:prstGeom prst="rect">
                      <a:avLst/>
                    </a:prstGeom>
                    <a:ln>
                      <a:noFill/>
                    </a:ln>
                    <a:effectLst>
                      <a:outerShdw blurRad="190500" algn="tl" rotWithShape="0">
                        <a:srgbClr val="000000">
                          <a:alpha val="70000"/>
                        </a:srgbClr>
                      </a:outerShdw>
                    </a:effectLst>
                  </pic:spPr>
                </pic:pic>
              </a:graphicData>
            </a:graphic>
          </wp:inline>
        </w:drawing>
      </w:r>
    </w:p>
    <w:p w14:paraId="408430D6" w14:textId="01EB3311" w:rsidR="005733FE" w:rsidRPr="003751D2" w:rsidRDefault="005733FE" w:rsidP="005733FE">
      <w:pPr>
        <w:pStyle w:val="source"/>
        <w:rPr>
          <w:color w:val="FF0000"/>
        </w:rPr>
      </w:pPr>
      <w:r w:rsidRPr="001866DF">
        <w:fldChar w:fldCharType="begin"/>
      </w:r>
      <w:r w:rsidR="00D768E1">
        <w:instrText xml:space="preserve"> ADDIN ZOTERO_ITEM CSL_CITATION {"citationID":"mkJRMFH1","properties":{"formattedCitation":"(Angular, 2009a)","plainCitation":"(Angular, 2009a)","noteIndex":0},"citationItems":[{"id":202,"uris":["http://zotero.org/users/4965059/items/32RVQRF5"],"uri":["http://zotero.org/users/4965059/items/32RVQRF5"],"itemData":{"id":202,"type":"webpage","title":"Angular - Architecture overview","URL":"https://angular.io/guide/architecture","author":[{"family":"Angular","given":""}],"issued":{"date-parts":[["2009"]]},"accessed":{"date-parts":[["2018",6,18]]}}}],"schema":"https://github.com/citation-style-language/schema/raw/master/csl-citation.json"} </w:instrText>
      </w:r>
      <w:r w:rsidRPr="001866DF">
        <w:fldChar w:fldCharType="separate"/>
      </w:r>
      <w:r w:rsidR="00D768E1" w:rsidRPr="00D768E1">
        <w:rPr>
          <w:rFonts w:cs="Arial"/>
        </w:rPr>
        <w:t>(Angular, 2009a)</w:t>
      </w:r>
      <w:r w:rsidRPr="001866DF">
        <w:fldChar w:fldCharType="end"/>
      </w:r>
    </w:p>
    <w:p w14:paraId="44CAAE3B" w14:textId="335D8394" w:rsidR="005733FE" w:rsidRPr="00FB7244" w:rsidRDefault="005733FE" w:rsidP="00FB7244">
      <w:pPr>
        <w:pStyle w:val="Texte"/>
      </w:pPr>
      <w:r w:rsidRPr="00FB7244">
        <w:t>On peut voir sur ce schéma le fonctionnement d’Angular. Chaque objet logique d</w:t>
      </w:r>
      <w:r w:rsidR="00C15614">
        <w:t xml:space="preserve">u </w:t>
      </w:r>
      <w:r w:rsidRPr="00FB7244">
        <w:t xml:space="preserve">site Web </w:t>
      </w:r>
      <w:r w:rsidR="00C15614">
        <w:t>ou de l’a</w:t>
      </w:r>
      <w:r w:rsidRPr="00FB7244">
        <w:t>pplication</w:t>
      </w:r>
      <w:r w:rsidR="00C15614">
        <w:t xml:space="preserve"> mobile</w:t>
      </w:r>
      <w:r w:rsidRPr="00FB7244">
        <w:t xml:space="preserve"> (page, liste, bouton personnalisé, etc.) va être enregistré en tant que « composant ». Un composant désigne la partie logique d’</w:t>
      </w:r>
      <w:r w:rsidR="000C6CF1">
        <w:t xml:space="preserve">e l’objet </w:t>
      </w:r>
      <w:r w:rsidRPr="00FB7244">
        <w:t>et est donc reliée à un modèle écrit en HTML / CSS</w:t>
      </w:r>
      <w:r w:rsidR="000C6CF1">
        <w:t xml:space="preserve"> (l’interface affichée à l’utilisateur)</w:t>
      </w:r>
      <w:r w:rsidRPr="00FB7244">
        <w:t xml:space="preserve">. Cette liaison </w:t>
      </w:r>
      <w:r w:rsidR="000C6CF1">
        <w:t>offre la possibilité</w:t>
      </w:r>
      <w:r w:rsidRPr="00FB7244">
        <w:t xml:space="preserve"> de faire du</w:t>
      </w:r>
      <w:r w:rsidR="00A267A7" w:rsidRPr="00FB7244">
        <w:t xml:space="preserve"> « </w:t>
      </w:r>
      <w:proofErr w:type="spellStart"/>
      <w:r w:rsidR="00A267A7" w:rsidRPr="00FB7244">
        <w:t>Property</w:t>
      </w:r>
      <w:proofErr w:type="spellEnd"/>
      <w:r w:rsidR="00A267A7" w:rsidRPr="00FB7244">
        <w:t xml:space="preserve"> Binding » et de « l’Event Binding ».</w:t>
      </w:r>
    </w:p>
    <w:p w14:paraId="7BDFE8C8" w14:textId="761E05E6" w:rsidR="00A267A7" w:rsidRDefault="00A267A7" w:rsidP="00FB7244">
      <w:pPr>
        <w:pStyle w:val="Texte"/>
      </w:pPr>
      <w:r w:rsidRPr="00FB7244">
        <w:t xml:space="preserve">Le </w:t>
      </w:r>
      <w:proofErr w:type="spellStart"/>
      <w:r w:rsidRPr="00FB7244">
        <w:t>Property</w:t>
      </w:r>
      <w:proofErr w:type="spellEnd"/>
      <w:r w:rsidRPr="00FB7244">
        <w:t xml:space="preserve"> Binding permet de mettre à jour automatiquement les données de notre application. </w:t>
      </w:r>
      <w:r w:rsidR="00943547">
        <w:t xml:space="preserve">C’est-à-dire qu’au moment où </w:t>
      </w:r>
      <w:r w:rsidR="005733FE" w:rsidRPr="00FB7244">
        <w:t xml:space="preserve">une donnée est affichée sur le modèle et </w:t>
      </w:r>
      <w:r w:rsidR="005733FE" w:rsidRPr="00FB7244">
        <w:lastRenderedPageBreak/>
        <w:t xml:space="preserve">que la </w:t>
      </w:r>
      <w:r w:rsidR="00943547">
        <w:t xml:space="preserve">valeur de la </w:t>
      </w:r>
      <w:r w:rsidR="005733FE" w:rsidRPr="00FB7244">
        <w:t>variable représentant cette donnée change dans le composant, l’affichage de cette</w:t>
      </w:r>
      <w:r w:rsidR="005733FE">
        <w:t xml:space="preserve"> donnée va automatiquement être mis</w:t>
      </w:r>
      <w:r w:rsidR="00E654EE">
        <w:t xml:space="preserve">e </w:t>
      </w:r>
      <w:r w:rsidR="005733FE">
        <w:t>à</w:t>
      </w:r>
      <w:r w:rsidR="00E654EE">
        <w:t xml:space="preserve"> </w:t>
      </w:r>
      <w:r w:rsidR="005733FE">
        <w:t xml:space="preserve">jour dans le modèle. Ce système fonctionne aussi en sens inverse. Lorsque l’utilisateur va écrire du texte dans un champ de texte, il est possible d’enregistrer </w:t>
      </w:r>
      <w:r w:rsidR="00E32A16">
        <w:t>son</w:t>
      </w:r>
      <w:r w:rsidR="005733FE">
        <w:t xml:space="preserve"> contenu en temps réel dans une variable du composant</w:t>
      </w:r>
      <w:r>
        <w:t xml:space="preserve">. </w:t>
      </w:r>
    </w:p>
    <w:p w14:paraId="530E3BB8" w14:textId="05A62401" w:rsidR="000C6CF1" w:rsidRPr="000C6CF1" w:rsidRDefault="000C6CF1" w:rsidP="000C6CF1">
      <w:pPr>
        <w:pStyle w:val="Corpsdetexte"/>
      </w:pPr>
      <w:r>
        <w:t>L’Event Binding, permet quant à lui, le déclenchement automatique d’une méthode du composant lorsque l’utilisateur va faire une action sur l</w:t>
      </w:r>
      <w:r w:rsidR="005964D4">
        <w:t xml:space="preserve">e </w:t>
      </w:r>
      <w:proofErr w:type="spellStart"/>
      <w:r w:rsidR="005964D4">
        <w:t>template</w:t>
      </w:r>
      <w:proofErr w:type="spellEnd"/>
      <w:r w:rsidR="005964D4">
        <w:t xml:space="preserve"> </w:t>
      </w:r>
      <w:r>
        <w:t>(appuyer sur un bouton par exemple).</w:t>
      </w:r>
    </w:p>
    <w:p w14:paraId="4186EE12" w14:textId="70680AB1" w:rsidR="002A42F8" w:rsidRPr="002A42F8" w:rsidRDefault="005733FE" w:rsidP="002A42F8">
      <w:pPr>
        <w:pStyle w:val="Texte"/>
      </w:pPr>
      <w:r w:rsidRPr="00FB7244">
        <w:t xml:space="preserve">Angular propose aussi un système d’injection de dépendance. Cela permet d’ajouter dans un composant un lien sur un autre composant ou un autre service (Accéléromètre, Network, etc.) et de pouvoir accéder </w:t>
      </w:r>
      <w:r w:rsidR="002A42F8">
        <w:t xml:space="preserve">à ses </w:t>
      </w:r>
      <w:r w:rsidRPr="00FB7244">
        <w:t xml:space="preserve">données et </w:t>
      </w:r>
      <w:r w:rsidR="002A42F8">
        <w:t>méthodes.</w:t>
      </w:r>
    </w:p>
    <w:p w14:paraId="374B6A49" w14:textId="77777777" w:rsidR="00A267A7" w:rsidRDefault="00A267A7" w:rsidP="00A267A7">
      <w:pPr>
        <w:pStyle w:val="Titre4"/>
      </w:pPr>
      <w:bookmarkStart w:id="21" w:name="_Toc523409313"/>
      <w:r>
        <w:t>Ionic</w:t>
      </w:r>
      <w:bookmarkEnd w:id="21"/>
    </w:p>
    <w:p w14:paraId="6A41B8FC" w14:textId="0AC8DE1D" w:rsidR="00A267A7" w:rsidRPr="00FB7244" w:rsidRDefault="00A267A7" w:rsidP="00FB7244">
      <w:pPr>
        <w:pStyle w:val="Texte"/>
      </w:pPr>
      <w:r w:rsidRPr="00FB7244">
        <w:t xml:space="preserve">Ionic n’est qu’une surcouche à Angular Il est là uniquement pour simplifier la structuration de notre projet et offrir une stylisation de l’application plus poussée qu’Angular. </w:t>
      </w:r>
    </w:p>
    <w:p w14:paraId="3F3C1E24" w14:textId="63179ED2" w:rsidR="00A267A7" w:rsidRDefault="00A267A7" w:rsidP="00A267A7">
      <w:pPr>
        <w:pStyle w:val="Lgende"/>
        <w:keepNext/>
      </w:pPr>
      <w:bookmarkStart w:id="22" w:name="_Toc523409369"/>
      <w:r>
        <w:t xml:space="preserve">Figure </w:t>
      </w:r>
      <w:r>
        <w:rPr>
          <w:noProof/>
        </w:rPr>
        <w:fldChar w:fldCharType="begin"/>
      </w:r>
      <w:r>
        <w:rPr>
          <w:noProof/>
        </w:rPr>
        <w:instrText xml:space="preserve"> SEQ Figure \* ARABIC </w:instrText>
      </w:r>
      <w:r>
        <w:rPr>
          <w:noProof/>
        </w:rPr>
        <w:fldChar w:fldCharType="separate"/>
      </w:r>
      <w:r w:rsidR="00437BB1">
        <w:rPr>
          <w:noProof/>
        </w:rPr>
        <w:t>5</w:t>
      </w:r>
      <w:r>
        <w:rPr>
          <w:noProof/>
        </w:rPr>
        <w:fldChar w:fldCharType="end"/>
      </w:r>
      <w:r>
        <w:t xml:space="preserve"> - </w:t>
      </w:r>
      <w:r w:rsidRPr="00CC59C5">
        <w:t>Structure d</w:t>
      </w:r>
      <w:r w:rsidR="00D768E1">
        <w:t>e fichiers d’un projet Ionic</w:t>
      </w:r>
      <w:bookmarkEnd w:id="22"/>
    </w:p>
    <w:p w14:paraId="005D20BA" w14:textId="77777777" w:rsidR="00A267A7" w:rsidRDefault="00A267A7" w:rsidP="00A65042">
      <w:pPr>
        <w:pStyle w:val="Corpsdetexte"/>
        <w:keepNext/>
        <w:ind w:left="-426"/>
        <w:jc w:val="center"/>
      </w:pPr>
      <w:r>
        <w:rPr>
          <w:noProof/>
        </w:rPr>
        <w:drawing>
          <wp:inline distT="0" distB="0" distL="0" distR="0" wp14:anchorId="6625DE82" wp14:editId="523C274A">
            <wp:extent cx="5558968" cy="3429000"/>
            <wp:effectExtent l="190500" t="190500" r="194310" b="19050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65693" cy="3433148"/>
                    </a:xfrm>
                    <a:prstGeom prst="rect">
                      <a:avLst/>
                    </a:prstGeom>
                    <a:ln>
                      <a:noFill/>
                    </a:ln>
                    <a:effectLst>
                      <a:outerShdw blurRad="190500" algn="tl" rotWithShape="0">
                        <a:srgbClr val="000000">
                          <a:alpha val="70000"/>
                        </a:srgbClr>
                      </a:outerShdw>
                    </a:effectLst>
                  </pic:spPr>
                </pic:pic>
              </a:graphicData>
            </a:graphic>
          </wp:inline>
        </w:drawing>
      </w:r>
    </w:p>
    <w:p w14:paraId="0FBD244A" w14:textId="77777777" w:rsidR="00A267A7" w:rsidRPr="001866DF" w:rsidRDefault="00A267A7" w:rsidP="00A267A7">
      <w:pPr>
        <w:pStyle w:val="source"/>
      </w:pPr>
      <w:r w:rsidRPr="001866DF">
        <w:fldChar w:fldCharType="begin"/>
      </w:r>
      <w:r w:rsidRPr="001866DF">
        <w:instrText xml:space="preserve"> ADDIN ZOTERO_ITEM CSL_CITATION {"citationID":"qRbsmzuv","properties":{"formattedCitation":"(Drifty, 2017)","plainCitation":"(Drifty, 2017)","noteIndex":0},"citationItems":[{"id":200,"uris":["http://zotero.org/users/4965059/items/HNVRS95Z"],"uri":["http://zotero.org/users/4965059/items/HNVRS95Z"],"itemData":{"id":200,"type":"webpage","title":"Ionic Framework","container-title":"Ionic Framework","abstract":"Ionic is the app platform for web developers. Build amazing mobile, web, and desktop apps all with one shared code base and open web standards","URL":"https://ionicframework.com/docs/cli/projects.html","language":"en","author":[{"family":"Drifty","given":""}],"issued":{"date-parts":[["2017"]]},"accessed":{"date-parts":[["2018",6,18]]}}}],"schema":"https://github.com/citation-style-language/schema/raw/master/csl-citation.json"} </w:instrText>
      </w:r>
      <w:r w:rsidRPr="001866DF">
        <w:fldChar w:fldCharType="separate"/>
      </w:r>
      <w:r w:rsidRPr="001866DF">
        <w:t>(</w:t>
      </w:r>
      <w:proofErr w:type="spellStart"/>
      <w:r w:rsidRPr="001866DF">
        <w:t>Drifty</w:t>
      </w:r>
      <w:proofErr w:type="spellEnd"/>
      <w:r w:rsidRPr="001866DF">
        <w:t>, 2017)</w:t>
      </w:r>
      <w:r w:rsidRPr="001866DF">
        <w:fldChar w:fldCharType="end"/>
      </w:r>
    </w:p>
    <w:p w14:paraId="6F3AD64C" w14:textId="77777777" w:rsidR="00A267A7" w:rsidRPr="00A267A7" w:rsidRDefault="00A267A7" w:rsidP="00A267A7">
      <w:pPr>
        <w:pStyle w:val="Corpsdetexte"/>
      </w:pPr>
    </w:p>
    <w:p w14:paraId="07CD9104" w14:textId="77777777" w:rsidR="00184F81" w:rsidRDefault="00184F81" w:rsidP="00A34FB4">
      <w:pPr>
        <w:pStyle w:val="Texte"/>
        <w:rPr>
          <w:noProof/>
          <w:color w:val="FF0000"/>
        </w:rPr>
      </w:pPr>
    </w:p>
    <w:p w14:paraId="372032FD" w14:textId="185DB686" w:rsidR="00D768E1" w:rsidRDefault="00D768E1" w:rsidP="00D768E1">
      <w:pPr>
        <w:pStyle w:val="Lgende"/>
        <w:keepNext/>
      </w:pPr>
      <w:bookmarkStart w:id="23" w:name="_Toc523409370"/>
      <w:r>
        <w:t xml:space="preserve">Figure </w:t>
      </w:r>
      <w:r w:rsidR="009D1DAE">
        <w:rPr>
          <w:noProof/>
        </w:rPr>
        <w:fldChar w:fldCharType="begin"/>
      </w:r>
      <w:r w:rsidR="009D1DAE">
        <w:rPr>
          <w:noProof/>
        </w:rPr>
        <w:instrText xml:space="preserve"> SEQ Figure \* ARABIC </w:instrText>
      </w:r>
      <w:r w:rsidR="009D1DAE">
        <w:rPr>
          <w:noProof/>
        </w:rPr>
        <w:fldChar w:fldCharType="separate"/>
      </w:r>
      <w:r w:rsidR="00437BB1">
        <w:rPr>
          <w:noProof/>
        </w:rPr>
        <w:t>6</w:t>
      </w:r>
      <w:r w:rsidR="009D1DAE">
        <w:rPr>
          <w:noProof/>
        </w:rPr>
        <w:fldChar w:fldCharType="end"/>
      </w:r>
      <w:r>
        <w:t xml:space="preserve"> - Structure de fichiers d'un projet Angular</w:t>
      </w:r>
      <w:bookmarkEnd w:id="23"/>
    </w:p>
    <w:p w14:paraId="3BE7300A" w14:textId="494DD794" w:rsidR="00184F81" w:rsidRDefault="00184F81" w:rsidP="00184F81">
      <w:pPr>
        <w:pStyle w:val="Texte"/>
        <w:jc w:val="center"/>
        <w:rPr>
          <w:color w:val="FF0000"/>
        </w:rPr>
      </w:pPr>
      <w:r>
        <w:rPr>
          <w:noProof/>
          <w:color w:val="FF0000"/>
        </w:rPr>
        <w:drawing>
          <wp:inline distT="0" distB="0" distL="0" distR="0" wp14:anchorId="42D93BC1" wp14:editId="68BC254F">
            <wp:extent cx="2796540" cy="4324122"/>
            <wp:effectExtent l="190500" t="190500" r="194310" b="19113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rchitectureAngularJs.PNG"/>
                    <pic:cNvPicPr/>
                  </pic:nvPicPr>
                  <pic:blipFill rotWithShape="1">
                    <a:blip r:embed="rId17">
                      <a:extLst>
                        <a:ext uri="{28A0092B-C50C-407E-A947-70E740481C1C}">
                          <a14:useLocalDpi xmlns:a14="http://schemas.microsoft.com/office/drawing/2010/main" val="0"/>
                        </a:ext>
                      </a:extLst>
                    </a:blip>
                    <a:srcRect r="58289"/>
                    <a:stretch/>
                  </pic:blipFill>
                  <pic:spPr bwMode="auto">
                    <a:xfrm>
                      <a:off x="0" y="0"/>
                      <a:ext cx="2814638" cy="435210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4A54127F" w14:textId="6020368B" w:rsidR="00D768E1" w:rsidRPr="00D768E1" w:rsidRDefault="00D768E1" w:rsidP="00D768E1">
      <w:pPr>
        <w:pStyle w:val="source"/>
      </w:pPr>
      <w:r>
        <w:fldChar w:fldCharType="begin"/>
      </w:r>
      <w:r w:rsidR="008D69B9">
        <w:instrText xml:space="preserve"> ADDIN ZOTERO_ITEM CSL_CITATION {"citationID":"UgU817Zf","properties":{"formattedCitation":"(Angular, 2009b)","plainCitation":"(Angular, 2009b)","noteIndex":0},"citationItems":[{"id":196,"uris":["http://zotero.org/users/4965059/items/KVIPL4KU"],"uri":["http://zotero.org/users/4965059/items/KVIPL4KU"],"itemData":{"id":196,"type":"webpage","title":"Angular","URL":"https://angular.io/","author":[{"literal":"Angular"}],"issued":{"date-parts":[["2009"]]},"accessed":{"date-parts":[["2018",6,18]]}}}],"schema":"https://github.com/citation-style-language/schema/raw/master/csl-citation.json"} </w:instrText>
      </w:r>
      <w:r>
        <w:fldChar w:fldCharType="separate"/>
      </w:r>
      <w:r w:rsidRPr="00D768E1">
        <w:rPr>
          <w:rFonts w:cs="Arial"/>
        </w:rPr>
        <w:t>(Angular, 2009b)</w:t>
      </w:r>
      <w:r>
        <w:fldChar w:fldCharType="end"/>
      </w:r>
    </w:p>
    <w:p w14:paraId="34C0D1A0" w14:textId="339A143F" w:rsidR="00A267A7" w:rsidRDefault="00184F81" w:rsidP="00FB7244">
      <w:pPr>
        <w:pStyle w:val="Texte"/>
      </w:pPr>
      <w:r>
        <w:t>On peut constater que</w:t>
      </w:r>
      <w:r w:rsidR="00D768E1">
        <w:t xml:space="preserve"> la structure de dossier d’un projet Ionic est clairement plus structurée que celle d’un projet AngularJS</w:t>
      </w:r>
      <w:r w:rsidR="009D1DAE">
        <w:t>. Le dossier « src » ne contient que les éléments à modifier contrairement au dossier « src » d’Angular qui contient plusieurs fichiers de configuration. De plus, le dossier « src » d’Ionic contient des sous-dossier</w:t>
      </w:r>
      <w:r w:rsidR="00321E39">
        <w:t>s</w:t>
      </w:r>
      <w:r w:rsidR="009D1DAE">
        <w:t xml:space="preserve"> structurant le projet avec des pages, des assets et différents thèmes.</w:t>
      </w:r>
    </w:p>
    <w:p w14:paraId="6CD323AC" w14:textId="142AFAF8" w:rsidR="00637B06" w:rsidRDefault="004135BE" w:rsidP="00FB7244">
      <w:pPr>
        <w:pStyle w:val="Texte"/>
      </w:pPr>
      <w:r>
        <w:t>De plus, Ionic à inclue dans son Framework plusieurs composants graphiques responsive</w:t>
      </w:r>
      <w:r w:rsidR="00BA04C7">
        <w:t>s</w:t>
      </w:r>
      <w:r>
        <w:t xml:space="preserve"> ainsi que cross-platform </w:t>
      </w:r>
      <w:r w:rsidR="00B63362">
        <w:t xml:space="preserve">qui sont </w:t>
      </w:r>
      <w:r>
        <w:t>facilement utilisables.</w:t>
      </w:r>
    </w:p>
    <w:p w14:paraId="0962466C" w14:textId="39077301" w:rsidR="004135BE" w:rsidRPr="004135BE" w:rsidRDefault="004135BE" w:rsidP="00FB7244">
      <w:pPr>
        <w:pStyle w:val="Texte"/>
      </w:pPr>
      <w:r>
        <w:t xml:space="preserve">Il est aussi possible d’utiliser le langage </w:t>
      </w:r>
      <w:proofErr w:type="spellStart"/>
      <w:r>
        <w:t>TypeScript</w:t>
      </w:r>
      <w:proofErr w:type="spellEnd"/>
      <w:r>
        <w:t xml:space="preserve"> à la place du langage JavaScript pour le développement avec le Framework Ionic. </w:t>
      </w:r>
      <w:proofErr w:type="spellStart"/>
      <w:r>
        <w:t>TypeScript</w:t>
      </w:r>
      <w:proofErr w:type="spellEnd"/>
      <w:r>
        <w:t xml:space="preserve"> est un langage basé sur le JavaScript (une sorte de surcouche) offrant le typage, les interfaces, les génériques, les </w:t>
      </w:r>
      <w:proofErr w:type="spellStart"/>
      <w:r>
        <w:t>namespaces</w:t>
      </w:r>
      <w:proofErr w:type="spellEnd"/>
      <w:r>
        <w:t xml:space="preserve"> ainsi qu</w:t>
      </w:r>
      <w:r w:rsidR="00F61F03">
        <w:t>’</w:t>
      </w:r>
      <w:r>
        <w:t>un contrôle des erreurs plus poussé.</w:t>
      </w:r>
    </w:p>
    <w:p w14:paraId="6A69A7B0" w14:textId="33E47344" w:rsidR="00E41AC9" w:rsidRDefault="00E41AC9" w:rsidP="00E41AC9">
      <w:pPr>
        <w:pStyle w:val="Titre3"/>
      </w:pPr>
      <w:bookmarkStart w:id="24" w:name="_Toc523409314"/>
      <w:r>
        <w:lastRenderedPageBreak/>
        <w:t>Avantages</w:t>
      </w:r>
      <w:bookmarkEnd w:id="24"/>
    </w:p>
    <w:p w14:paraId="03C822BA" w14:textId="3FA53C07" w:rsidR="009D1DAE" w:rsidRPr="00DB3C31" w:rsidRDefault="009D1DAE" w:rsidP="00DB3C31">
      <w:pPr>
        <w:pStyle w:val="Texte"/>
      </w:pPr>
      <w:r w:rsidRPr="00DB3C31">
        <w:t>Ionic est un Framework récent permettant le développement simple et efficace d’application</w:t>
      </w:r>
      <w:r w:rsidR="00B63362" w:rsidRPr="00DB3C31">
        <w:t>s</w:t>
      </w:r>
      <w:r w:rsidRPr="00DB3C31">
        <w:t xml:space="preserve"> cross-platform. C’est dans sa structuration et son fonctionnement simplifié</w:t>
      </w:r>
      <w:r w:rsidR="00B63362" w:rsidRPr="00DB3C31">
        <w:t>s</w:t>
      </w:r>
      <w:r w:rsidRPr="00DB3C31">
        <w:t xml:space="preserve"> que réside sa plus grande force.</w:t>
      </w:r>
    </w:p>
    <w:p w14:paraId="329700C6" w14:textId="66056E9D" w:rsidR="004135BE" w:rsidRDefault="004135BE" w:rsidP="004135BE">
      <w:pPr>
        <w:pStyle w:val="puceTB"/>
        <w:numPr>
          <w:ilvl w:val="0"/>
          <w:numId w:val="0"/>
        </w:numPr>
        <w:ind w:left="720" w:hanging="360"/>
      </w:pPr>
    </w:p>
    <w:p w14:paraId="4AE1AAB4" w14:textId="16762BDC" w:rsidR="00B21CC9" w:rsidRDefault="004135BE" w:rsidP="00FB7244">
      <w:pPr>
        <w:pStyle w:val="Texte"/>
      </w:pPr>
      <w:r>
        <w:t xml:space="preserve">Comme Ionic utilise le JavaScript ou </w:t>
      </w:r>
      <w:proofErr w:type="spellStart"/>
      <w:r>
        <w:t>TypeScript</w:t>
      </w:r>
      <w:proofErr w:type="spellEnd"/>
      <w:r>
        <w:t xml:space="preserve"> ainsi que l’HTML pour la partie visuel</w:t>
      </w:r>
      <w:r w:rsidR="00D77736">
        <w:t>le</w:t>
      </w:r>
      <w:r w:rsidR="00B21CC9">
        <w:t xml:space="preserve">, cela </w:t>
      </w:r>
      <w:r>
        <w:t xml:space="preserve">permet à </w:t>
      </w:r>
      <w:r w:rsidR="00B21CC9">
        <w:t xml:space="preserve">un grand nombre de développeurs d’utiliser </w:t>
      </w:r>
      <w:r w:rsidR="00826DC9">
        <w:t>c</w:t>
      </w:r>
      <w:r w:rsidR="00B21CC9">
        <w:t>e Framework. En effet, les langages WEB sont les premiers langages que tout développeur apprend car ils sont très simple</w:t>
      </w:r>
      <w:r w:rsidR="00D77736">
        <w:t>s</w:t>
      </w:r>
      <w:r w:rsidR="00B21CC9">
        <w:t xml:space="preserve"> </w:t>
      </w:r>
      <w:r w:rsidR="00EF4A9D">
        <w:t>à comprendre</w:t>
      </w:r>
      <w:r w:rsidR="00B21CC9">
        <w:t xml:space="preserve">. Il est très facile de trouver de l’aide </w:t>
      </w:r>
      <w:r w:rsidR="00EF4A9D">
        <w:t>ainsi que</w:t>
      </w:r>
      <w:r w:rsidR="00B21CC9">
        <w:t xml:space="preserve"> des tutoriels sur internet.</w:t>
      </w:r>
    </w:p>
    <w:p w14:paraId="3E30586B" w14:textId="4DCD9156" w:rsidR="00B21CC9" w:rsidRDefault="00B21CC9" w:rsidP="00FB7244">
      <w:pPr>
        <w:pStyle w:val="Texte"/>
      </w:pPr>
      <w:r>
        <w:t xml:space="preserve">Un autre grand atout d’Ionic est sa portabilité. Il est effectivement possible de créer un site web responsive utilisant les composants donnés par Ionic et ensuite de transformer ce site web en une application </w:t>
      </w:r>
      <w:r w:rsidR="00E03D68">
        <w:t>par</w:t>
      </w:r>
      <w:r>
        <w:t xml:space="preserve"> quelques modifications</w:t>
      </w:r>
      <w:r w:rsidR="00E03D68">
        <w:t xml:space="preserve"> seulement</w:t>
      </w:r>
      <w:r>
        <w:t>.</w:t>
      </w:r>
    </w:p>
    <w:p w14:paraId="4B065FA2" w14:textId="7FE3C07F" w:rsidR="00B21CC9" w:rsidRDefault="00B21CC9" w:rsidP="00FB7244">
      <w:pPr>
        <w:pStyle w:val="Texte"/>
      </w:pPr>
      <w:r>
        <w:t>Ionic offre</w:t>
      </w:r>
      <w:r w:rsidR="00E03D68">
        <w:t>,</w:t>
      </w:r>
      <w:r>
        <w:t xml:space="preserve"> en effet</w:t>
      </w:r>
      <w:r w:rsidR="00E03D68">
        <w:t>,</w:t>
      </w:r>
      <w:r>
        <w:t xml:space="preserve"> une portabilité tellement grande avec les composants qu’il offre qu’il est même possible de créer un seul code pour une application Android, IOS et un site web (pour autant qu’il n’y ait pas de PHP). Seul</w:t>
      </w:r>
      <w:r w:rsidR="00F61F03">
        <w:t>s</w:t>
      </w:r>
      <w:r>
        <w:t xml:space="preserve"> quelques pourcents du code doi</w:t>
      </w:r>
      <w:r w:rsidR="002C4D9F">
        <w:t>vent</w:t>
      </w:r>
      <w:r>
        <w:t xml:space="preserve"> être adapté</w:t>
      </w:r>
      <w:r w:rsidR="002C4D9F">
        <w:t>s</w:t>
      </w:r>
      <w:r>
        <w:t xml:space="preserve"> aux plateformes pour permettre </w:t>
      </w:r>
      <w:r w:rsidR="00D77736">
        <w:t>son</w:t>
      </w:r>
      <w:r>
        <w:t xml:space="preserve"> fonctionnement (cela concerne surtout les plugins qui ne </w:t>
      </w:r>
      <w:r w:rsidR="002C4D9F">
        <w:t>fonctionnent</w:t>
      </w:r>
      <w:r>
        <w:t xml:space="preserve"> pas de la même manière sur toutes les plateformes)</w:t>
      </w:r>
      <w:r w:rsidR="00FB7244">
        <w:t>.</w:t>
      </w:r>
    </w:p>
    <w:p w14:paraId="06395B78" w14:textId="55419264" w:rsidR="00F435F9" w:rsidRPr="00F435F9" w:rsidRDefault="00F435F9" w:rsidP="00F435F9">
      <w:pPr>
        <w:pStyle w:val="Corpsdetexte"/>
      </w:pPr>
      <w:r>
        <w:t>Un point important d’Ionic est son système de débugge. Comme l’application peut être lancée dans un navigateur, il est possible d’afficher des informations dans la console et de modifier l’interface utilisateur en temps réel.</w:t>
      </w:r>
    </w:p>
    <w:p w14:paraId="759B321D" w14:textId="77777777" w:rsidR="00B21CC9" w:rsidRDefault="00B21CC9">
      <w:pPr>
        <w:rPr>
          <w:rFonts w:eastAsia="Times New Roman"/>
          <w:b/>
          <w:bCs/>
          <w:iCs/>
          <w:kern w:val="32"/>
          <w:sz w:val="24"/>
          <w:szCs w:val="26"/>
        </w:rPr>
      </w:pPr>
      <w:r>
        <w:br w:type="page"/>
      </w:r>
    </w:p>
    <w:p w14:paraId="1187DBE4" w14:textId="4269F2FA" w:rsidR="00E41AC9" w:rsidRDefault="00E41AC9" w:rsidP="00E41AC9">
      <w:pPr>
        <w:pStyle w:val="Titre3"/>
      </w:pPr>
      <w:bookmarkStart w:id="25" w:name="_Toc523409315"/>
      <w:r>
        <w:lastRenderedPageBreak/>
        <w:t>Faiblesses</w:t>
      </w:r>
      <w:bookmarkEnd w:id="25"/>
    </w:p>
    <w:p w14:paraId="240B8296" w14:textId="77777777" w:rsidR="00F339D8" w:rsidRDefault="00F339D8" w:rsidP="00F339D8">
      <w:pPr>
        <w:pStyle w:val="Corpsdetexte"/>
      </w:pPr>
      <w:r>
        <w:t>Actuellement, l’expérience utilisateur est au centre de toutes les préoccupations dans l’informatique. Que ce soit pour des clients lourds, riches, léger, des applications de bureau ou des applications mobiles, il est important que l’utilisateur ait un ressenti positif de l’application.</w:t>
      </w:r>
    </w:p>
    <w:p w14:paraId="689D7647" w14:textId="19A5FDE1" w:rsidR="00943F8C" w:rsidRDefault="00F339D8" w:rsidP="00F339D8">
      <w:pPr>
        <w:pStyle w:val="Corpsdetexte"/>
      </w:pPr>
      <w:r>
        <w:t>Un point qu’Ionic ne parvient pas toujours à combler</w:t>
      </w:r>
      <w:r w:rsidR="00687ED7">
        <w:t> !</w:t>
      </w:r>
      <w:r>
        <w:t xml:space="preserve"> En effet, comme Ionic est composé de 3 couches (Ionic </w:t>
      </w:r>
      <w:r>
        <w:sym w:font="Wingdings" w:char="F0E8"/>
      </w:r>
      <w:r>
        <w:t xml:space="preserve">Angular </w:t>
      </w:r>
      <w:r>
        <w:sym w:font="Wingdings" w:char="F0E8"/>
      </w:r>
      <w:r>
        <w:t xml:space="preserve"> Apache Cordova), les performances de l’application sont grandement diminuées. En cas d’utilisation gourmande de l’application, le nombre d’image</w:t>
      </w:r>
      <w:r w:rsidR="00C97FD5">
        <w:t>s</w:t>
      </w:r>
      <w:r>
        <w:t xml:space="preserve"> par </w:t>
      </w:r>
      <w:r w:rsidR="00943F8C">
        <w:t>seconde</w:t>
      </w:r>
      <w:r>
        <w:t xml:space="preserve"> va grandement chut</w:t>
      </w:r>
      <w:r w:rsidR="00943F8C">
        <w:t>er et l’utilisateur aura l’impression que l’application fonctionne au ralenti et qu’elle n’est pas fluide.</w:t>
      </w:r>
    </w:p>
    <w:p w14:paraId="4E70513E" w14:textId="45313C80" w:rsidR="009974B5" w:rsidRDefault="001866DF" w:rsidP="00F339D8">
      <w:pPr>
        <w:pStyle w:val="Corpsdetexte"/>
      </w:pPr>
      <w:r>
        <w:t>Un autre gros problème de ce Framework est la compatibilité entre les différents « sous-</w:t>
      </w:r>
      <w:proofErr w:type="spellStart"/>
      <w:r>
        <w:t>frameworks</w:t>
      </w:r>
      <w:proofErr w:type="spellEnd"/>
      <w:r>
        <w:t xml:space="preserve"> » qui le compose. Il est assez fréquent que des </w:t>
      </w:r>
      <w:r w:rsidR="00687ED7">
        <w:t>modifications</w:t>
      </w:r>
      <w:r>
        <w:t xml:space="preserve"> soient fait</w:t>
      </w:r>
      <w:r w:rsidR="00687ED7">
        <w:t>e</w:t>
      </w:r>
      <w:r>
        <w:t>s au niveau d’Apache Cordova (surtout au niveau des plugins) et que ces changements cassent le fonctionnement actuel de notre application.</w:t>
      </w:r>
      <w:r w:rsidR="002B3251">
        <w:t xml:space="preserve"> De plus, certains plugins ne sont pas fonctionnels et ne peuvent pas être utilisé</w:t>
      </w:r>
      <w:r w:rsidR="00CB6F58">
        <w:t>s</w:t>
      </w:r>
      <w:r w:rsidR="002B3251">
        <w:t xml:space="preserve"> lors du passage en production de l’application. </w:t>
      </w:r>
      <w:r w:rsidR="002B3251">
        <w:fldChar w:fldCharType="begin"/>
      </w:r>
      <w:r w:rsidR="00665F15">
        <w:instrText xml:space="preserve"> ADDIN ZOTERO_ITEM CSL_CITATION {"citationID":"djiYmA4j","properties":{"formattedCitation":"(Vincent, 2016)","plainCitation":"(Vincent, 2016)","noteIndex":0},"citationItems":[{"id":208,"uris":["http://zotero.org/users/4965059/items/NF7NJBRP"],"uri":["http://zotero.org/users/4965059/items/NF7NJBRP"],"itemData":{"id":208,"type":"webpage","title":"Cordova : Applications mobiles hybrides","container-title":"VinceOPS","abstract":"À moins de ne faire aucune veille technologique, tous les développeurs ont déjà entendu parler de Développement mobile hybride, ou au moins de Cordova. Pourtant, c'est un outil encore assez peu utilisé. Il existe deux grands axes de développement quand on cible les plateformes mobiles (iOs, Android, Windows Phone...) : Les","URL":"https://vincent-g.fr/2016/02/25/ionic-apache-cordova-developpement-mobile-hybride/","shortTitle":"Cordova","author":[{"family":"Vincent","given":""}],"issued":{"date-parts":[["2016",2,25]]},"accessed":{"date-parts":[["2018",6,18]]}}}],"schema":"https://github.com/citation-style-language/schema/raw/master/csl-citation.json"} </w:instrText>
      </w:r>
      <w:r w:rsidR="002B3251">
        <w:fldChar w:fldCharType="separate"/>
      </w:r>
      <w:r w:rsidR="00665F15" w:rsidRPr="00665F15">
        <w:rPr>
          <w:rFonts w:cs="Arial"/>
        </w:rPr>
        <w:t>(Vincent, 2016)</w:t>
      </w:r>
      <w:r w:rsidR="002B3251">
        <w:fldChar w:fldCharType="end"/>
      </w:r>
    </w:p>
    <w:p w14:paraId="41866B48" w14:textId="77777777" w:rsidR="00033C96" w:rsidRPr="00F339D8" w:rsidRDefault="00033C96" w:rsidP="00F339D8">
      <w:pPr>
        <w:pStyle w:val="Corpsdetexte"/>
      </w:pPr>
    </w:p>
    <w:p w14:paraId="5FBE47B5" w14:textId="05A21DC6" w:rsidR="0021190E" w:rsidRDefault="0021190E" w:rsidP="0021190E">
      <w:pPr>
        <w:pStyle w:val="Titre2"/>
      </w:pPr>
      <w:bookmarkStart w:id="26" w:name="_Toc523409316"/>
      <w:r>
        <w:t>Xamarin</w:t>
      </w:r>
      <w:bookmarkEnd w:id="26"/>
    </w:p>
    <w:p w14:paraId="19919970" w14:textId="2DF67318" w:rsidR="007A6028" w:rsidRDefault="008F77CF" w:rsidP="00FB7244">
      <w:pPr>
        <w:pStyle w:val="Texte"/>
      </w:pPr>
      <w:r>
        <w:t>Xamarin est un Framework dédié au développement d’application</w:t>
      </w:r>
      <w:r w:rsidR="00EE32F3">
        <w:t>s</w:t>
      </w:r>
      <w:r>
        <w:t xml:space="preserve"> mobile</w:t>
      </w:r>
      <w:r w:rsidR="00EE32F3">
        <w:t>s</w:t>
      </w:r>
      <w:r>
        <w:t xml:space="preserve"> « cross-platform » (Android, IOS et pour ceux qui veulent, Windows Phone). Contrairement à la plupart des autres Frameworks de développement cross-platform</w:t>
      </w:r>
      <w:r w:rsidR="00716770">
        <w:t>,</w:t>
      </w:r>
      <w:r>
        <w:t xml:space="preserve"> </w:t>
      </w:r>
      <w:r w:rsidR="007A6028">
        <w:t xml:space="preserve">Xamarin est basé sur le Framework .NET et utilise le langage C# et </w:t>
      </w:r>
      <w:r w:rsidR="00716770">
        <w:t>non</w:t>
      </w:r>
      <w:r w:rsidR="007A6028">
        <w:t xml:space="preserve"> JavaScript.</w:t>
      </w:r>
    </w:p>
    <w:p w14:paraId="22F03DF1" w14:textId="7CE05501" w:rsidR="00843BBC" w:rsidRDefault="007A6028" w:rsidP="00FB7244">
      <w:pPr>
        <w:pStyle w:val="Texte"/>
      </w:pPr>
      <w:r>
        <w:t xml:space="preserve">Contrairement aux </w:t>
      </w:r>
      <w:r w:rsidR="00B46E91">
        <w:t>idées reçues</w:t>
      </w:r>
      <w:r>
        <w:t xml:space="preserve">, Xamarin n’est pas un </w:t>
      </w:r>
      <w:r w:rsidR="00843BBC">
        <w:t>Framework</w:t>
      </w:r>
      <w:r>
        <w:t xml:space="preserve"> interprété mais compilé nativement, ce qui lui donne la possibilité de créer des applications</w:t>
      </w:r>
      <w:r w:rsidR="00843BBC">
        <w:t xml:space="preserve"> très performantes avec un design proche d’un design natif. </w:t>
      </w:r>
      <w:r w:rsidR="00843BBC">
        <w:fldChar w:fldCharType="begin"/>
      </w:r>
      <w:r w:rsidR="00AA1667">
        <w:instrText xml:space="preserve"> ADDIN ZOTERO_ITEM CSL_CITATION {"citationID":"sXRY3S3h","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00843BBC">
        <w:fldChar w:fldCharType="separate"/>
      </w:r>
      <w:r w:rsidR="00AA1667" w:rsidRPr="00AA1667">
        <w:rPr>
          <w:rFonts w:cs="Arial"/>
        </w:rPr>
        <w:t>(</w:t>
      </w:r>
      <w:proofErr w:type="spellStart"/>
      <w:r w:rsidR="00AA1667" w:rsidRPr="00AA1667">
        <w:rPr>
          <w:rFonts w:cs="Arial"/>
        </w:rPr>
        <w:t>Altexsoft</w:t>
      </w:r>
      <w:proofErr w:type="spellEnd"/>
      <w:r w:rsidR="00AA1667" w:rsidRPr="00AA1667">
        <w:rPr>
          <w:rFonts w:cs="Arial"/>
        </w:rPr>
        <w:t>, 2018b)</w:t>
      </w:r>
      <w:r w:rsidR="00843BBC">
        <w:fldChar w:fldCharType="end"/>
      </w:r>
      <w:r w:rsidR="00843BBC">
        <w:t xml:space="preserve"> </w:t>
      </w:r>
    </w:p>
    <w:p w14:paraId="6F448A04" w14:textId="4F0A5313" w:rsidR="008F77CF" w:rsidRDefault="008F77CF" w:rsidP="00FB7244">
      <w:pPr>
        <w:pStyle w:val="Texte"/>
      </w:pPr>
      <w:r>
        <w:t>Ce Framework offre la possibilité de créer un seul code source logique</w:t>
      </w:r>
      <w:r w:rsidR="00843BBC">
        <w:t xml:space="preserve"> codé en C# et </w:t>
      </w:r>
      <w:r>
        <w:t xml:space="preserve"> transférable sur plusieurs OS cibles. En ce qui concerne la partie visuel</w:t>
      </w:r>
      <w:r w:rsidR="009F515C">
        <w:t>le</w:t>
      </w:r>
      <w:r>
        <w:t xml:space="preserve"> de l’application, il existe deux options :</w:t>
      </w:r>
    </w:p>
    <w:p w14:paraId="7B0E188B" w14:textId="6F1F4419" w:rsidR="008F77CF" w:rsidRPr="00FB7244" w:rsidRDefault="00843BBC" w:rsidP="00FB7244">
      <w:pPr>
        <w:pStyle w:val="puceTB"/>
      </w:pPr>
      <w:proofErr w:type="spellStart"/>
      <w:r w:rsidRPr="00FB7244">
        <w:t>Xamarin.Android</w:t>
      </w:r>
      <w:proofErr w:type="spellEnd"/>
      <w:r w:rsidRPr="00FB7244">
        <w:t xml:space="preserve"> et </w:t>
      </w:r>
      <w:proofErr w:type="spellStart"/>
      <w:r w:rsidRPr="00FB7244">
        <w:t>Xamarin.IOS</w:t>
      </w:r>
      <w:proofErr w:type="spellEnd"/>
      <w:r w:rsidRPr="00FB7244">
        <w:t xml:space="preserve"> </w:t>
      </w:r>
      <w:r w:rsidR="009F515C">
        <w:t>permettant de créer une interface native pour chaque OS cible</w:t>
      </w:r>
    </w:p>
    <w:p w14:paraId="309FCAC0" w14:textId="1D846DAB" w:rsidR="008F77CF" w:rsidRPr="00FB7244" w:rsidRDefault="008F77CF" w:rsidP="00FB7244">
      <w:pPr>
        <w:pStyle w:val="puceTB"/>
      </w:pPr>
      <w:proofErr w:type="spellStart"/>
      <w:r w:rsidRPr="00FB7244">
        <w:t>Xamarin.Forms</w:t>
      </w:r>
      <w:proofErr w:type="spellEnd"/>
      <w:r w:rsidR="00A77B5B" w:rsidRPr="00FB7244">
        <w:t xml:space="preserve"> permettant de créer un seul design « cross-platform » pour Android, IOS et Win</w:t>
      </w:r>
      <w:r w:rsidR="009F515C">
        <w:t>d</w:t>
      </w:r>
      <w:r w:rsidR="00A77B5B" w:rsidRPr="00FB7244">
        <w:t>ows Phone.</w:t>
      </w:r>
    </w:p>
    <w:p w14:paraId="28154E7F" w14:textId="77777777" w:rsidR="00FB7244" w:rsidRDefault="00FB7244" w:rsidP="00FB7244">
      <w:pPr>
        <w:pStyle w:val="puceTB"/>
        <w:numPr>
          <w:ilvl w:val="0"/>
          <w:numId w:val="0"/>
        </w:numPr>
      </w:pPr>
    </w:p>
    <w:p w14:paraId="73E7F3AC" w14:textId="35C87BCB" w:rsidR="00843BBC" w:rsidRPr="00FB7244" w:rsidRDefault="00843BBC" w:rsidP="00FB7244">
      <w:pPr>
        <w:pStyle w:val="Texte"/>
      </w:pPr>
      <w:r w:rsidRPr="00FB7244">
        <w:lastRenderedPageBreak/>
        <w:t>La première option est bien évidemment la plus performante,</w:t>
      </w:r>
      <w:r w:rsidR="00166963">
        <w:t xml:space="preserve"> car</w:t>
      </w:r>
      <w:r w:rsidRPr="00FB7244">
        <w:t xml:space="preserve"> chaque OS cible aura son propre design cré</w:t>
      </w:r>
      <w:r w:rsidR="00166963">
        <w:t>é</w:t>
      </w:r>
      <w:r w:rsidRPr="00FB7244">
        <w:t xml:space="preserve"> en langage</w:t>
      </w:r>
      <w:r w:rsidR="00166963">
        <w:t xml:space="preserve"> natif</w:t>
      </w:r>
      <w:r w:rsidRPr="00FB7244">
        <w:t>. De plus, créer un design en langage natif nous permet de rester le plus fidèle possible aux</w:t>
      </w:r>
      <w:r>
        <w:t xml:space="preserve"> </w:t>
      </w:r>
      <w:r w:rsidRPr="00FB7244">
        <w:t xml:space="preserve">normes </w:t>
      </w:r>
      <w:r w:rsidR="00FB7244">
        <w:t>des interfaces utilisateurs</w:t>
      </w:r>
      <w:r w:rsidRPr="00FB7244">
        <w:t xml:space="preserve"> proposées par chaque plateforme. Le désavantage réside dans l’obligation d’écrire plusieurs fois le même code pour chaque OS ciblé.</w:t>
      </w:r>
    </w:p>
    <w:p w14:paraId="43033EDA" w14:textId="1B0D5868" w:rsidR="00A333EC" w:rsidRPr="00A333EC" w:rsidRDefault="00843BBC" w:rsidP="003120AE">
      <w:pPr>
        <w:pStyle w:val="Texte"/>
      </w:pPr>
      <w:r w:rsidRPr="00FB7244">
        <w:t xml:space="preserve">La deuxième option, </w:t>
      </w:r>
      <w:proofErr w:type="spellStart"/>
      <w:r w:rsidRPr="00FB7244">
        <w:t>Xamarin.Forms</w:t>
      </w:r>
      <w:proofErr w:type="spellEnd"/>
      <w:r w:rsidRPr="00FB7244">
        <w:t xml:space="preserve">, </w:t>
      </w:r>
      <w:r w:rsidR="00170412" w:rsidRPr="00FB7244">
        <w:t>facilite grandement le développement et permet d’avoir un design unifié entre les différentes plateformes mais pose un problème de taille</w:t>
      </w:r>
      <w:r w:rsidR="00FB7244" w:rsidRPr="00FB7244">
        <w:t xml:space="preserve">. Les performances </w:t>
      </w:r>
      <w:r w:rsidR="00775279">
        <w:t>sont</w:t>
      </w:r>
      <w:r w:rsidR="00FB7244" w:rsidRPr="00FB7244">
        <w:t xml:space="preserve"> grandement diminuées pour certaines opérations et la création de design</w:t>
      </w:r>
      <w:r w:rsidR="001C5C90">
        <w:t>s</w:t>
      </w:r>
      <w:r w:rsidR="00FB7244" w:rsidRPr="00FB7244">
        <w:t xml:space="preserve"> compliqué</w:t>
      </w:r>
      <w:r w:rsidR="001C5C90">
        <w:t>s</w:t>
      </w:r>
      <w:r w:rsidR="00FB7244" w:rsidRPr="00FB7244">
        <w:t xml:space="preserve"> sera impossible.</w:t>
      </w:r>
      <w:r w:rsidRPr="00FB7244">
        <w:t xml:space="preserve"> </w:t>
      </w:r>
      <w:r w:rsidRPr="00FB7244">
        <w:fldChar w:fldCharType="begin"/>
      </w:r>
      <w:r w:rsidR="00AA1667">
        <w:instrText xml:space="preserve"> ADDIN ZOTERO_ITEM CSL_CITATION {"citationID":"jYg7x2zf","properties":{"formattedCitation":"(Altexsoft, 2018c)","plainCitation":"(Altexsoft, 2018c)","noteIndex":0},"citationItems":[{"id":175,"uris":["http://zotero.org/users/4965059/items/THRP88R5"],"uri":["http://zotero.org/users/4965059/items/THRP88R5"],"itemData":{"id":175,"type":"post-weblog","title":"Xamarin vs React Native vs Ionic: Cross-platform Mobile Frameworks Comparison","abstract":"Comparison of cross-platform frameworks to build mobile applications: Xamarin vs React Native vs Ionic. Considering characteristics: the language stack; running","URL":"https://www.altexsoft.com/blog/engineering/xamarin-vs-react-native-vs-ionic-cross-platform-mobile-frameworks-comparison/","shortTitle":"Xamarin vs React Native vs Ionic","language":"en-US","author":[{"family":"Altexsoft","given":""}],"issued":{"date-parts":[["2018",2,19]]},"accessed":{"date-parts":[["2018",6,13]]}}}],"schema":"https://github.com/citation-style-language/schema/raw/master/csl-citation.json"} </w:instrText>
      </w:r>
      <w:r w:rsidRPr="00FB7244">
        <w:fldChar w:fldCharType="separate"/>
      </w:r>
      <w:r w:rsidR="00AA1667" w:rsidRPr="00AA1667">
        <w:rPr>
          <w:rFonts w:cs="Arial"/>
        </w:rPr>
        <w:t>(</w:t>
      </w:r>
      <w:proofErr w:type="spellStart"/>
      <w:r w:rsidR="00AA1667" w:rsidRPr="00AA1667">
        <w:rPr>
          <w:rFonts w:cs="Arial"/>
        </w:rPr>
        <w:t>Altexsoft</w:t>
      </w:r>
      <w:proofErr w:type="spellEnd"/>
      <w:r w:rsidR="00AA1667" w:rsidRPr="00AA1667">
        <w:rPr>
          <w:rFonts w:cs="Arial"/>
        </w:rPr>
        <w:t>, 2018c)</w:t>
      </w:r>
      <w:r w:rsidRPr="00FB7244">
        <w:fldChar w:fldCharType="end"/>
      </w:r>
    </w:p>
    <w:p w14:paraId="21D1DA2D" w14:textId="41CEF428" w:rsidR="00457AC1" w:rsidRDefault="002040B2" w:rsidP="00457AC1">
      <w:pPr>
        <w:pStyle w:val="Titre3"/>
      </w:pPr>
      <w:bookmarkStart w:id="27" w:name="_Toc523409317"/>
      <w:r>
        <w:rPr>
          <w:noProof/>
        </w:rPr>
        <mc:AlternateContent>
          <mc:Choice Requires="wps">
            <w:drawing>
              <wp:anchor distT="0" distB="0" distL="114300" distR="114300" simplePos="0" relativeHeight="251762688" behindDoc="1" locked="0" layoutInCell="1" allowOverlap="1" wp14:anchorId="70F1B797" wp14:editId="14F04954">
                <wp:simplePos x="0" y="0"/>
                <wp:positionH relativeFrom="column">
                  <wp:posOffset>3136265</wp:posOffset>
                </wp:positionH>
                <wp:positionV relativeFrom="paragraph">
                  <wp:posOffset>198755</wp:posOffset>
                </wp:positionV>
                <wp:extent cx="2156460" cy="297180"/>
                <wp:effectExtent l="0" t="0" r="0" b="7620"/>
                <wp:wrapTight wrapText="bothSides">
                  <wp:wrapPolygon edited="0">
                    <wp:start x="0" y="0"/>
                    <wp:lineTo x="0" y="20769"/>
                    <wp:lineTo x="21371" y="20769"/>
                    <wp:lineTo x="21371" y="0"/>
                    <wp:lineTo x="0" y="0"/>
                  </wp:wrapPolygon>
                </wp:wrapTight>
                <wp:docPr id="15" name="Zone de texte 15"/>
                <wp:cNvGraphicFramePr/>
                <a:graphic xmlns:a="http://schemas.openxmlformats.org/drawingml/2006/main">
                  <a:graphicData uri="http://schemas.microsoft.com/office/word/2010/wordprocessingShape">
                    <wps:wsp>
                      <wps:cNvSpPr txBox="1"/>
                      <wps:spPr>
                        <a:xfrm>
                          <a:off x="0" y="0"/>
                          <a:ext cx="2156460" cy="297180"/>
                        </a:xfrm>
                        <a:prstGeom prst="rect">
                          <a:avLst/>
                        </a:prstGeom>
                        <a:solidFill>
                          <a:prstClr val="white"/>
                        </a:solidFill>
                        <a:ln>
                          <a:noFill/>
                        </a:ln>
                      </wps:spPr>
                      <wps:txbx>
                        <w:txbxContent>
                          <w:p w14:paraId="602FF109" w14:textId="3E9DC907" w:rsidR="00033E04" w:rsidRPr="002040B2" w:rsidRDefault="00033E04" w:rsidP="002040B2">
                            <w:pPr>
                              <w:pStyle w:val="Lgende"/>
                              <w:rPr>
                                <w:noProof/>
                                <w:sz w:val="18"/>
                              </w:rPr>
                            </w:pPr>
                            <w:bookmarkStart w:id="28" w:name="_Toc523409371"/>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sidR="00437BB1">
                              <w:rPr>
                                <w:noProof/>
                                <w:sz w:val="18"/>
                              </w:rPr>
                              <w:t>7</w:t>
                            </w:r>
                            <w:r w:rsidRPr="002040B2">
                              <w:rPr>
                                <w:sz w:val="18"/>
                              </w:rPr>
                              <w:fldChar w:fldCharType="end"/>
                            </w:r>
                            <w:r w:rsidRPr="002040B2">
                              <w:rPr>
                                <w:sz w:val="18"/>
                              </w:rPr>
                              <w:t xml:space="preserve"> - Structure simplifié</w:t>
                            </w:r>
                            <w:r>
                              <w:rPr>
                                <w:sz w:val="18"/>
                              </w:rPr>
                              <w:t>e</w:t>
                            </w:r>
                            <w:r w:rsidRPr="002040B2">
                              <w:rPr>
                                <w:sz w:val="18"/>
                              </w:rPr>
                              <w:t xml:space="preserve"> d'une application Xamarin</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F1B797" id="_x0000_t202" coordsize="21600,21600" o:spt="202" path="m,l,21600r21600,l21600,xe">
                <v:stroke joinstyle="miter"/>
                <v:path gradientshapeok="t" o:connecttype="rect"/>
              </v:shapetype>
              <v:shape id="Zone de texte 15" o:spid="_x0000_s1026" type="#_x0000_t202" style="position:absolute;left:0;text-align:left;margin-left:246.95pt;margin-top:15.65pt;width:169.8pt;height:23.4pt;z-index:-251553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" stroked="f">
                <v:textbox inset="0,0,0,0">
                  <w:txbxContent>
                    <w:p w14:paraId="602FF109" w14:textId="3E9DC907" w:rsidR="00033E04" w:rsidRPr="002040B2" w:rsidRDefault="00033E04" w:rsidP="002040B2">
                      <w:pPr>
                        <w:pStyle w:val="Lgende"/>
                        <w:rPr>
                          <w:noProof/>
                          <w:sz w:val="18"/>
                        </w:rPr>
                      </w:pPr>
                      <w:bookmarkStart w:id="29" w:name="_Toc523409371"/>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sidR="00437BB1">
                        <w:rPr>
                          <w:noProof/>
                          <w:sz w:val="18"/>
                        </w:rPr>
                        <w:t>7</w:t>
                      </w:r>
                      <w:r w:rsidRPr="002040B2">
                        <w:rPr>
                          <w:sz w:val="18"/>
                        </w:rPr>
                        <w:fldChar w:fldCharType="end"/>
                      </w:r>
                      <w:r w:rsidRPr="002040B2">
                        <w:rPr>
                          <w:sz w:val="18"/>
                        </w:rPr>
                        <w:t xml:space="preserve"> - Structure simplifié</w:t>
                      </w:r>
                      <w:r>
                        <w:rPr>
                          <w:sz w:val="18"/>
                        </w:rPr>
                        <w:t>e</w:t>
                      </w:r>
                      <w:r w:rsidRPr="002040B2">
                        <w:rPr>
                          <w:sz w:val="18"/>
                        </w:rPr>
                        <w:t xml:space="preserve"> d'une application Xamarin</w:t>
                      </w:r>
                      <w:bookmarkEnd w:id="29"/>
                    </w:p>
                  </w:txbxContent>
                </v:textbox>
                <w10:wrap type="tight"/>
              </v:shape>
            </w:pict>
          </mc:Fallback>
        </mc:AlternateContent>
      </w:r>
      <w:r w:rsidR="00457AC1">
        <w:t>Architecture</w:t>
      </w:r>
      <w:bookmarkEnd w:id="27"/>
    </w:p>
    <w:p w14:paraId="15526917" w14:textId="3B798CA1" w:rsidR="00FB7244" w:rsidRDefault="002040B2" w:rsidP="00FB7244">
      <w:pPr>
        <w:pStyle w:val="Corpsdetexte"/>
        <w:rPr>
          <w:noProof/>
        </w:rPr>
      </w:pPr>
      <w:r>
        <w:rPr>
          <w:noProof/>
        </w:rPr>
        <w:drawing>
          <wp:anchor distT="0" distB="0" distL="114300" distR="114300" simplePos="0" relativeHeight="251736064" behindDoc="1" locked="0" layoutInCell="1" allowOverlap="1" wp14:anchorId="1E02FA5F" wp14:editId="6139D822">
            <wp:simplePos x="0" y="0"/>
            <wp:positionH relativeFrom="column">
              <wp:posOffset>3212465</wp:posOffset>
            </wp:positionH>
            <wp:positionV relativeFrom="paragraph">
              <wp:posOffset>457835</wp:posOffset>
            </wp:positionV>
            <wp:extent cx="1953895" cy="2247900"/>
            <wp:effectExtent l="171450" t="171450" r="179705" b="190500"/>
            <wp:wrapTight wrapText="bothSides">
              <wp:wrapPolygon edited="0">
                <wp:start x="-1685" y="-1647"/>
                <wp:lineTo x="-1895" y="22332"/>
                <wp:lineTo x="-1264" y="22881"/>
                <wp:lineTo x="-1053" y="23247"/>
                <wp:lineTo x="22534" y="23247"/>
                <wp:lineTo x="22744" y="22881"/>
                <wp:lineTo x="23376" y="22332"/>
                <wp:lineTo x="23376" y="-1647"/>
                <wp:lineTo x="-1685" y="-1647"/>
              </wp:wrapPolygon>
            </wp:wrapTight>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53895" cy="22479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r w:rsidR="00FB7244">
        <w:t>Comme expliqué précédemment, Xamarin offre la possibilité de créer un seul code logique et une ou plusieurs interfaces utilisateurs.</w:t>
      </w:r>
      <w:r w:rsidRPr="002040B2">
        <w:rPr>
          <w:noProof/>
        </w:rPr>
        <w:t xml:space="preserve"> </w:t>
      </w:r>
    </w:p>
    <w:p w14:paraId="647911D8" w14:textId="286DF0D4" w:rsidR="00CD13F7" w:rsidRDefault="002040B2" w:rsidP="00FB7244">
      <w:pPr>
        <w:pStyle w:val="Corpsdetexte"/>
      </w:pPr>
      <w:r>
        <w:t xml:space="preserve">L’image ci-contre représente la structure simplifiée d’une application Xamarin. Toute la partie logique et </w:t>
      </w:r>
      <w:r w:rsidR="00565248">
        <w:t xml:space="preserve">les </w:t>
      </w:r>
      <w:r>
        <w:t>accès aux composants natifs du téléphone se trouve dans un bloc de cod</w:t>
      </w:r>
      <w:r w:rsidR="001E1226">
        <w:t>e</w:t>
      </w:r>
      <w:r>
        <w:t xml:space="preserve"> partagé et unique pour toutes les plateformes. Le seul code non partagé est le design de l’interface, pour autant </w:t>
      </w:r>
      <w:r w:rsidR="001E0C11">
        <w:t>qu’il</w:t>
      </w:r>
      <w:r>
        <w:t xml:space="preserve"> ne soit pas créé avec </w:t>
      </w:r>
      <w:proofErr w:type="spellStart"/>
      <w:r>
        <w:t>Xamarin.Forms</w:t>
      </w:r>
      <w:proofErr w:type="spellEnd"/>
      <w:r>
        <w:t>.</w:t>
      </w:r>
    </w:p>
    <w:p w14:paraId="751B1855" w14:textId="43C07EF3" w:rsidR="002040B2" w:rsidRDefault="002040B2" w:rsidP="002040B2">
      <w:pPr>
        <w:pStyle w:val="source"/>
      </w:pPr>
      <w:r w:rsidRPr="002040B2">
        <w:fldChar w:fldCharType="begin"/>
      </w:r>
      <w:r w:rsidR="00AA1667">
        <w:instrText xml:space="preserve"> ADDIN ZOTERO_ITEM CSL_CITATION {"citationID":"JvbCKb4V","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2040B2">
        <w:fldChar w:fldCharType="separate"/>
      </w:r>
      <w:r w:rsidR="00AA1667" w:rsidRPr="00AA1667">
        <w:rPr>
          <w:rFonts w:cs="Arial"/>
        </w:rPr>
        <w:t>(</w:t>
      </w:r>
      <w:proofErr w:type="spellStart"/>
      <w:r w:rsidR="00AA1667" w:rsidRPr="00AA1667">
        <w:rPr>
          <w:rFonts w:cs="Arial"/>
        </w:rPr>
        <w:t>Altexsoft</w:t>
      </w:r>
      <w:proofErr w:type="spellEnd"/>
      <w:r w:rsidR="00AA1667" w:rsidRPr="00AA1667">
        <w:rPr>
          <w:rFonts w:cs="Arial"/>
        </w:rPr>
        <w:t>, 2018b)</w:t>
      </w:r>
      <w:r w:rsidRPr="002040B2">
        <w:fldChar w:fldCharType="end"/>
      </w:r>
    </w:p>
    <w:p w14:paraId="7D244CC2" w14:textId="734ACE12" w:rsidR="00AA1667" w:rsidRDefault="00AA1667" w:rsidP="001B275A">
      <w:pPr>
        <w:pStyle w:val="Texte"/>
      </w:pPr>
      <w:r>
        <w:t xml:space="preserve">Les interfaces sont créées dans le langage XAML qui est une extension du langage XML. XAML permet l’intégration de commandes, associées à des propriétés, aux balises XML. Ce système va fonctionner exactement de la même manière qu’Angular avec le binding de données. </w:t>
      </w:r>
      <w:r>
        <w:fldChar w:fldCharType="begin"/>
      </w:r>
      <w:r>
        <w:instrText xml:space="preserve"> ADDIN ZOTERO_ITEM CSL_CITATION {"citationID":"SnDeYHL6","properties":{"formattedCitation":"(Xaml.fr, 2012)","plainCitation":"(Xaml.fr, 2012)","noteIndex":0},"citationItems":[{"id":230,"uris":["http://zotero.org/users/4965059/items/29W3Z4C7"],"uri":["http://zotero.org/users/4965059/items/29W3Z4C7"],"itemData":{"id":230,"type":"webpage","title":"Description de XAML","URL":"https://www.xaml.fr/xaml-description.html","author":[{"literal":"Xaml.fr"}],"issued":{"date-parts":[["2012"]]},"accessed":{"date-parts":[["2018",8,24]]}}}],"schema":"https://github.com/citation-style-language/schema/raw/master/csl-citation.json"} </w:instrText>
      </w:r>
      <w:r>
        <w:fldChar w:fldCharType="separate"/>
      </w:r>
      <w:r w:rsidRPr="00AA1667">
        <w:rPr>
          <w:rFonts w:cs="Arial"/>
        </w:rPr>
        <w:t>(Xaml.fr, 2012)</w:t>
      </w:r>
      <w:r>
        <w:fldChar w:fldCharType="end"/>
      </w:r>
    </w:p>
    <w:p w14:paraId="15FBC237" w14:textId="778A0F02" w:rsidR="00CD13F7" w:rsidRPr="001B275A" w:rsidRDefault="00CD13F7" w:rsidP="001B275A">
      <w:pPr>
        <w:pStyle w:val="Texte"/>
      </w:pPr>
      <w:r w:rsidRPr="001B275A">
        <w:t>Tout comme pour Ionic, les systèmes d’exploitation mobiles ne comprennent pas le langage C# et doivent donc avoir un environnement de runtime spécifique. Étant donné que ces plateformes n’ont pas cet environnement de manière native, Xamarin a pris la décision de l’ajouter dans le code source de l’application. De cette manière, quel que soit le système d’exploitation mobile sur lequel est lancé</w:t>
      </w:r>
      <w:r w:rsidR="00EC7B64">
        <w:t>e</w:t>
      </w:r>
      <w:r w:rsidRPr="001B275A">
        <w:t xml:space="preserve"> l’application, elle pourra fonctionner</w:t>
      </w:r>
      <w:r w:rsidR="00C0328F" w:rsidRPr="001B275A">
        <w:t>.</w:t>
      </w:r>
      <w:r w:rsidRPr="001B275A">
        <w:t xml:space="preserve"> </w:t>
      </w:r>
    </w:p>
    <w:p w14:paraId="6C8DB6CC" w14:textId="77777777" w:rsidR="00B0373C" w:rsidRDefault="00B0373C">
      <w:r>
        <w:br w:type="page"/>
      </w:r>
    </w:p>
    <w:p w14:paraId="746F059E" w14:textId="39722F4F" w:rsidR="00C0328F" w:rsidRPr="001B275A" w:rsidRDefault="00C0328F" w:rsidP="001B275A">
      <w:pPr>
        <w:pStyle w:val="Texte"/>
      </w:pPr>
      <w:r w:rsidRPr="001B275A">
        <w:lastRenderedPageBreak/>
        <w:t>Le schéma ci-dessous représente l’architecture complète d’une application Xamarin, incluant l’environnement de runtime, le code partagé et les interfaces utilisateurs.</w:t>
      </w:r>
    </w:p>
    <w:p w14:paraId="57AB9EAA" w14:textId="338B2148" w:rsidR="000E0D97" w:rsidRDefault="000E0D97" w:rsidP="000E0D97">
      <w:pPr>
        <w:pStyle w:val="Lgende"/>
        <w:keepNext/>
      </w:pPr>
      <w:bookmarkStart w:id="30" w:name="_Toc523409372"/>
      <w:r>
        <w:t xml:space="preserve">Figure </w:t>
      </w:r>
      <w:r w:rsidR="00232E8C">
        <w:rPr>
          <w:noProof/>
        </w:rPr>
        <w:fldChar w:fldCharType="begin"/>
      </w:r>
      <w:r w:rsidR="00232E8C">
        <w:rPr>
          <w:noProof/>
        </w:rPr>
        <w:instrText xml:space="preserve"> SEQ Figure \* ARABIC </w:instrText>
      </w:r>
      <w:r w:rsidR="00232E8C">
        <w:rPr>
          <w:noProof/>
        </w:rPr>
        <w:fldChar w:fldCharType="separate"/>
      </w:r>
      <w:r w:rsidR="00437BB1">
        <w:rPr>
          <w:noProof/>
        </w:rPr>
        <w:t>8</w:t>
      </w:r>
      <w:r w:rsidR="00232E8C">
        <w:rPr>
          <w:noProof/>
        </w:rPr>
        <w:fldChar w:fldCharType="end"/>
      </w:r>
      <w:r>
        <w:t xml:space="preserve"> - Architecture de Xamarin</w:t>
      </w:r>
      <w:bookmarkEnd w:id="30"/>
    </w:p>
    <w:p w14:paraId="227321D9" w14:textId="60E8CFF0" w:rsidR="000E0D97" w:rsidRDefault="000E0D97" w:rsidP="000E0D97">
      <w:pPr>
        <w:pStyle w:val="Corpsdetexte"/>
      </w:pPr>
      <w:r>
        <w:rPr>
          <w:noProof/>
        </w:rPr>
        <w:drawing>
          <wp:inline distT="0" distB="0" distL="0" distR="0" wp14:anchorId="1BF5DF63" wp14:editId="0325682C">
            <wp:extent cx="5399405" cy="290449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99405" cy="2904490"/>
                    </a:xfrm>
                    <a:prstGeom prst="rect">
                      <a:avLst/>
                    </a:prstGeom>
                  </pic:spPr>
                </pic:pic>
              </a:graphicData>
            </a:graphic>
          </wp:inline>
        </w:drawing>
      </w:r>
      <w:r>
        <w:t xml:space="preserve"> </w:t>
      </w:r>
    </w:p>
    <w:p w14:paraId="5E7E102A" w14:textId="7592B1EB" w:rsidR="000E0D97" w:rsidRDefault="000E0D97" w:rsidP="000E0D97">
      <w:pPr>
        <w:pStyle w:val="source"/>
      </w:pPr>
      <w:r w:rsidRPr="000E0D97">
        <w:fldChar w:fldCharType="begin"/>
      </w:r>
      <w:r w:rsidR="000E5A8A">
        <w:instrText xml:space="preserve"> ADDIN ZOTERO_ITEM CSL_CITATION {"citationID":"lQva1lmu","properties":{"formattedCitation":"(Nexgendesign, Non dat\\uc0\\u233{})","plainCitation":"(Nexgendesign, Non daté)","noteIndex":0},"citationItems":[{"id":211,"uris":["http://zotero.org/users/4965059/items/ILH8GSBL"],"uri":["http://zotero.org/users/4965059/items/ILH8GSBL"],"itemData":{"id":211,"type":"webpage","title":"7 Reasons Xamarin Can Be a Trouble | NexGenDesign","URL":"http://www.nexgendesign.com/xamarin-troubles","author":[{"family":"Nexgendesign","given":""}],"issued":{"literal":"Non daté"},"accessed":{"date-parts":[["2018",6,19]]}}}],"schema":"https://github.com/citation-style-language/schema/raw/master/csl-citation.json"} </w:instrText>
      </w:r>
      <w:r w:rsidRPr="000E0D97">
        <w:fldChar w:fldCharType="separate"/>
      </w:r>
      <w:r w:rsidR="000E5A8A" w:rsidRPr="000E5A8A">
        <w:rPr>
          <w:rFonts w:cs="Arial"/>
          <w:szCs w:val="24"/>
        </w:rPr>
        <w:t>(</w:t>
      </w:r>
      <w:proofErr w:type="spellStart"/>
      <w:r w:rsidR="000E5A8A" w:rsidRPr="000E5A8A">
        <w:rPr>
          <w:rFonts w:cs="Arial"/>
          <w:szCs w:val="24"/>
        </w:rPr>
        <w:t>Nexgendesign</w:t>
      </w:r>
      <w:proofErr w:type="spellEnd"/>
      <w:r w:rsidR="000E5A8A" w:rsidRPr="000E5A8A">
        <w:rPr>
          <w:rFonts w:cs="Arial"/>
          <w:szCs w:val="24"/>
        </w:rPr>
        <w:t>, Non daté)</w:t>
      </w:r>
      <w:r w:rsidRPr="000E0D97">
        <w:fldChar w:fldCharType="end"/>
      </w:r>
    </w:p>
    <w:p w14:paraId="70DCAAB2" w14:textId="48283E8F" w:rsidR="000E5A8A" w:rsidRPr="000E5A8A" w:rsidRDefault="000E5A8A" w:rsidP="001B275A">
      <w:pPr>
        <w:pStyle w:val="Texte"/>
      </w:pPr>
      <w:r>
        <w:t xml:space="preserve">En </w:t>
      </w:r>
      <w:r w:rsidR="009A4BAB">
        <w:t>créant</w:t>
      </w:r>
      <w:r>
        <w:t xml:space="preserve"> des interfaces</w:t>
      </w:r>
      <w:r w:rsidR="00B0373C">
        <w:t xml:space="preserve"> utilisateur</w:t>
      </w:r>
      <w:r>
        <w:t xml:space="preserve"> différenciées pour chaque plateforme cible, </w:t>
      </w:r>
      <w:r w:rsidR="0016779E">
        <w:t>ses</w:t>
      </w:r>
      <w:r>
        <w:t xml:space="preserve"> composants vont être natifs. Le seul code non natif sera alors le </w:t>
      </w:r>
      <w:r w:rsidR="00361C6D">
        <w:t>celui</w:t>
      </w:r>
      <w:r>
        <w:t xml:space="preserve"> partagé en C# qui tourne dans </w:t>
      </w:r>
      <w:r w:rsidR="0040654A">
        <w:t>son</w:t>
      </w:r>
      <w:r>
        <w:t xml:space="preserve"> propre environnement de run</w:t>
      </w:r>
      <w:r w:rsidR="009A4BAB">
        <w:t xml:space="preserve">time </w:t>
      </w:r>
      <w:r w:rsidR="008A2B0D">
        <w:t>créé</w:t>
      </w:r>
      <w:r w:rsidR="009A4BAB">
        <w:t xml:space="preserve"> pour avoir des performances maximales. Si l’on décide d’utiliser </w:t>
      </w:r>
      <w:proofErr w:type="spellStart"/>
      <w:r w:rsidR="009A4BAB">
        <w:t>Xamarin.Forms</w:t>
      </w:r>
      <w:proofErr w:type="spellEnd"/>
      <w:r w:rsidR="009A4BAB">
        <w:t xml:space="preserve">, l’interface utilisateur ne sera alors plus composée de composants natifs et perdra alors grandement en performance. Il sera néanmoins possible de </w:t>
      </w:r>
      <w:r w:rsidR="00AA1667">
        <w:t>partager</w:t>
      </w:r>
      <w:r w:rsidR="009A4BAB">
        <w:t xml:space="preserve"> </w:t>
      </w:r>
      <w:r w:rsidR="00AF73B7">
        <w:t>entre</w:t>
      </w:r>
      <w:r w:rsidR="009A4BAB">
        <w:t xml:space="preserve"> 90% </w:t>
      </w:r>
      <w:r w:rsidR="00AF73B7">
        <w:t>et</w:t>
      </w:r>
      <w:r w:rsidR="009A4BAB">
        <w:t xml:space="preserve"> 100% d</w:t>
      </w:r>
      <w:r w:rsidR="00AF73B7">
        <w:t>u</w:t>
      </w:r>
      <w:r w:rsidR="009A4BAB">
        <w:t xml:space="preserve"> code en utilisant cette option.</w:t>
      </w:r>
    </w:p>
    <w:p w14:paraId="0AABA7A6" w14:textId="234F1B0F" w:rsidR="00457AC1" w:rsidRDefault="00457AC1" w:rsidP="00457AC1">
      <w:pPr>
        <w:pStyle w:val="Titre3"/>
      </w:pPr>
      <w:bookmarkStart w:id="31" w:name="_Toc523409318"/>
      <w:r>
        <w:t>Avantages</w:t>
      </w:r>
      <w:bookmarkEnd w:id="31"/>
    </w:p>
    <w:p w14:paraId="2CCDC5AC" w14:textId="0EBE3F4E" w:rsidR="001E0C11" w:rsidRPr="001B275A" w:rsidRDefault="001E0C11" w:rsidP="001B275A">
      <w:pPr>
        <w:pStyle w:val="Texte"/>
      </w:pPr>
      <w:r w:rsidRPr="001B275A">
        <w:t xml:space="preserve">Xamarin est un Framework proposant une approche totalement différente des autres Frameworks de développement mobiles. </w:t>
      </w:r>
      <w:r w:rsidR="00B46E91">
        <w:t>L’utilisation du la</w:t>
      </w:r>
      <w:r w:rsidRPr="001B275A">
        <w:t>ngage C#, fortement typé, y ajoute une couche de protection contre les éventuels bugs générés par un code approximatif.</w:t>
      </w:r>
    </w:p>
    <w:p w14:paraId="77676233" w14:textId="22DAC158" w:rsidR="001E0C11" w:rsidRPr="001B275A" w:rsidRDefault="000E5A8A" w:rsidP="001B275A">
      <w:pPr>
        <w:pStyle w:val="Texte"/>
      </w:pPr>
      <w:r w:rsidRPr="001B275A">
        <w:t xml:space="preserve">Comme expliqué précédemment, les performances d’une application créée grâce à Xamarin est très proche </w:t>
      </w:r>
      <w:r w:rsidR="00E14700">
        <w:t>ce celles</w:t>
      </w:r>
      <w:r w:rsidRPr="001B275A">
        <w:t xml:space="preserve"> d’une application native. Cela en fait un atout majeur pour ce Framework. En effet, il est très important d’avoir une application rapide et fluide car les utilisateurs aiment de moins en moins attendre </w:t>
      </w:r>
      <w:r w:rsidR="00B46E91">
        <w:t>le chargement d’une application</w:t>
      </w:r>
      <w:r w:rsidRPr="001B275A">
        <w:t>.</w:t>
      </w:r>
    </w:p>
    <w:p w14:paraId="7A786449" w14:textId="14F165D9" w:rsidR="000E5A8A" w:rsidRPr="001B275A" w:rsidRDefault="000E5A8A" w:rsidP="001B275A">
      <w:pPr>
        <w:pStyle w:val="Texte"/>
      </w:pPr>
      <w:r w:rsidRPr="001B275A">
        <w:lastRenderedPageBreak/>
        <w:t xml:space="preserve">La possibilité qu’offre Xamarin de créer l’interface utilisateur de </w:t>
      </w:r>
      <w:r w:rsidR="00B46E91">
        <w:t>deux</w:t>
      </w:r>
      <w:r w:rsidRPr="001B275A">
        <w:t xml:space="preserve"> manières différentes est aussi un atout pour le Framework. Si l’application développé</w:t>
      </w:r>
      <w:r w:rsidR="0061150E">
        <w:t>e</w:t>
      </w:r>
      <w:r w:rsidRPr="001B275A">
        <w:t xml:space="preserve"> n’utilise pas beaucoup de ressources, il est possible de créer une seule interface utilisateur partagée sur chaque plateforme. </w:t>
      </w:r>
      <w:r w:rsidR="00144754">
        <w:t>Même</w:t>
      </w:r>
      <w:r w:rsidRPr="001B275A">
        <w:t xml:space="preserve"> si l’application est une application lourde, Xamarin donne aussi la possibilité de créer des interfaces utilisateur natives pour garder des performances proches du natif. Il est aussi possible d’utiliser </w:t>
      </w:r>
      <w:proofErr w:type="spellStart"/>
      <w:r w:rsidRPr="001B275A">
        <w:t>Xamarin.Forms</w:t>
      </w:r>
      <w:proofErr w:type="spellEnd"/>
      <w:r w:rsidRPr="001B275A">
        <w:t xml:space="preserve"> pour créer des prototypes de notre application </w:t>
      </w:r>
      <w:r w:rsidR="008C34E1">
        <w:t>et</w:t>
      </w:r>
      <w:r w:rsidRPr="001B275A">
        <w:t xml:space="preserve"> de les montrer aux clients. Le client donne </w:t>
      </w:r>
      <w:r w:rsidR="001952B1" w:rsidRPr="001B275A">
        <w:t>son</w:t>
      </w:r>
      <w:r w:rsidRPr="001B275A">
        <w:t xml:space="preserve"> avis et lorsque l’interface sera définitive, elle peut être réécrite pour chaque OS cible et </w:t>
      </w:r>
      <w:r w:rsidR="00B46E91">
        <w:t>ainsi</w:t>
      </w:r>
      <w:r w:rsidRPr="001B275A">
        <w:t xml:space="preserve"> augmenter les performances de l’application.</w:t>
      </w:r>
    </w:p>
    <w:p w14:paraId="764B40BA" w14:textId="62822B80" w:rsidR="00457AC1" w:rsidRDefault="00457AC1" w:rsidP="00457AC1">
      <w:pPr>
        <w:pStyle w:val="Titre3"/>
      </w:pPr>
      <w:bookmarkStart w:id="32" w:name="_Toc523409319"/>
      <w:r>
        <w:t>Faiblesses</w:t>
      </w:r>
      <w:bookmarkEnd w:id="32"/>
    </w:p>
    <w:p w14:paraId="36CBBA72" w14:textId="1D757BAD" w:rsidR="009A4BAB" w:rsidRDefault="009A4BAB" w:rsidP="001B275A">
      <w:pPr>
        <w:pStyle w:val="Texte"/>
      </w:pPr>
      <w:r>
        <w:t xml:space="preserve">L’utilisation de Xamarin oblige le développeur </w:t>
      </w:r>
      <w:r w:rsidR="00AA1667">
        <w:t>à</w:t>
      </w:r>
      <w:r>
        <w:t xml:space="preserve"> se former à deux nouveaux langages : le C# et </w:t>
      </w:r>
      <w:r w:rsidR="00AB0966">
        <w:t xml:space="preserve">celui </w:t>
      </w:r>
      <w:r>
        <w:t xml:space="preserve">qu’utilise Xamarin pour créer </w:t>
      </w:r>
      <w:r w:rsidR="00AB0966">
        <w:t>s</w:t>
      </w:r>
      <w:r>
        <w:t xml:space="preserve">es interfaces </w:t>
      </w:r>
      <w:proofErr w:type="spellStart"/>
      <w:r>
        <w:t>Xamarin.Forms</w:t>
      </w:r>
      <w:proofErr w:type="spellEnd"/>
      <w:r>
        <w:t>, le XAML.</w:t>
      </w:r>
    </w:p>
    <w:p w14:paraId="726773D4" w14:textId="59B56D53" w:rsidR="009A4BAB" w:rsidRDefault="009A4BAB" w:rsidP="001B275A">
      <w:pPr>
        <w:pStyle w:val="Texte"/>
      </w:pPr>
      <w:r>
        <w:t xml:space="preserve">La communauté utilisant le Framework Xamarin est aussi plus faible que celle utilisant les Frameworks utilisant les technologies WEB. Il sera donc plus difficile de trouver des réponses </w:t>
      </w:r>
      <w:r w:rsidR="00B07121">
        <w:t xml:space="preserve">aux </w:t>
      </w:r>
      <w:r>
        <w:t xml:space="preserve">questions lorsque </w:t>
      </w:r>
      <w:r w:rsidR="00B07121">
        <w:t>qu’il y aura</w:t>
      </w:r>
      <w:r>
        <w:t xml:space="preserve"> un problème.</w:t>
      </w:r>
    </w:p>
    <w:p w14:paraId="2DCD9F33" w14:textId="3EB76BBB" w:rsidR="009974B5" w:rsidRDefault="009974B5" w:rsidP="001B275A">
      <w:pPr>
        <w:pStyle w:val="Texte"/>
      </w:pPr>
      <w:r>
        <w:t xml:space="preserve">Comme expliqué précédemment, l’utilisation de </w:t>
      </w:r>
      <w:proofErr w:type="spellStart"/>
      <w:r>
        <w:t>Xamarin.Forms</w:t>
      </w:r>
      <w:proofErr w:type="spellEnd"/>
      <w:r>
        <w:t xml:space="preserve"> réduit grandement les performances d’une application créée avec Xamarin. Il n’est donc pas possible de créer des interfaces utilisateurs compliquées ou contenant des graphismes lourds.</w:t>
      </w:r>
    </w:p>
    <w:p w14:paraId="2ED6E210" w14:textId="56EA28C3" w:rsidR="00542989" w:rsidRPr="00542989" w:rsidRDefault="009974B5" w:rsidP="00570F89">
      <w:pPr>
        <w:pStyle w:val="Texte"/>
      </w:pPr>
      <w:r>
        <w:t xml:space="preserve">La taille </w:t>
      </w:r>
      <w:r w:rsidR="00093670">
        <w:t>de l’</w:t>
      </w:r>
      <w:r>
        <w:t xml:space="preserve">application est aussi un inconvénient de Xamarin par rapport à </w:t>
      </w:r>
      <w:r w:rsidR="00F54FC6">
        <w:t>s</w:t>
      </w:r>
      <w:r>
        <w:t xml:space="preserve">es concurrents. </w:t>
      </w:r>
      <w:r w:rsidR="004C754A">
        <w:t xml:space="preserve">Comme elle </w:t>
      </w:r>
      <w:r>
        <w:t xml:space="preserve">n’est pas comprise par le système d’opération du téléphone mobile, </w:t>
      </w:r>
      <w:r w:rsidR="00542989">
        <w:t>elle</w:t>
      </w:r>
      <w:r>
        <w:t xml:space="preserve"> emporte avec elle d’autres outils pour la faire fonctionner (runtime, assemblage de libraires de classes de base, etc.)</w:t>
      </w:r>
      <w:r w:rsidR="00542989">
        <w:t xml:space="preserve"> qui l’alourdissent grandement.</w:t>
      </w:r>
      <w:r w:rsidR="00570F89">
        <w:t xml:space="preserve"> </w:t>
      </w:r>
      <w:r w:rsidR="00542989">
        <w:t>Ci-dessous, la taille d’une application affichant un semble « Hello World » à l’écran.</w:t>
      </w:r>
      <w:r w:rsidR="006B326E">
        <w:t xml:space="preserve"> L’affichage et la partie logique ne pèsent que </w:t>
      </w:r>
      <w:r w:rsidR="006B326E" w:rsidRPr="006B326E">
        <w:t>0.037</w:t>
      </w:r>
      <w:r w:rsidR="006B326E">
        <w:t xml:space="preserve">% du poids total de l’application. </w:t>
      </w:r>
    </w:p>
    <w:p w14:paraId="342CE620" w14:textId="2477BDD0" w:rsidR="009974B5" w:rsidRDefault="009974B5" w:rsidP="009974B5">
      <w:pPr>
        <w:pStyle w:val="Lgende"/>
        <w:keepNext/>
      </w:pPr>
      <w:bookmarkStart w:id="33" w:name="_Toc523409373"/>
      <w:r>
        <w:t xml:space="preserve">Figure </w:t>
      </w:r>
      <w:r w:rsidR="007F6976">
        <w:rPr>
          <w:noProof/>
        </w:rPr>
        <w:fldChar w:fldCharType="begin"/>
      </w:r>
      <w:r w:rsidR="007F6976">
        <w:rPr>
          <w:noProof/>
        </w:rPr>
        <w:instrText xml:space="preserve"> SEQ Figure \* ARABIC </w:instrText>
      </w:r>
      <w:r w:rsidR="007F6976">
        <w:rPr>
          <w:noProof/>
        </w:rPr>
        <w:fldChar w:fldCharType="separate"/>
      </w:r>
      <w:r w:rsidR="00437BB1">
        <w:rPr>
          <w:noProof/>
        </w:rPr>
        <w:t>9</w:t>
      </w:r>
      <w:r w:rsidR="007F6976">
        <w:rPr>
          <w:noProof/>
        </w:rPr>
        <w:fldChar w:fldCharType="end"/>
      </w:r>
      <w:r>
        <w:t xml:space="preserve"> - Taille d'une application "Hello World" avec Xamarin</w:t>
      </w:r>
      <w:bookmarkEnd w:id="33"/>
    </w:p>
    <w:p w14:paraId="2783A399" w14:textId="7E0D000A" w:rsidR="009974B5" w:rsidRPr="009A4BAB" w:rsidRDefault="009974B5" w:rsidP="009974B5">
      <w:pPr>
        <w:pStyle w:val="source"/>
        <w:rPr>
          <w:color w:val="FF0000"/>
        </w:rPr>
      </w:pPr>
      <w:r>
        <w:rPr>
          <w:noProof/>
        </w:rPr>
        <w:drawing>
          <wp:inline distT="0" distB="0" distL="0" distR="0" wp14:anchorId="53C77E69" wp14:editId="4D1A0EF7">
            <wp:extent cx="5399405" cy="991235"/>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99405" cy="991235"/>
                    </a:xfrm>
                    <a:prstGeom prst="rect">
                      <a:avLst/>
                    </a:prstGeom>
                  </pic:spPr>
                </pic:pic>
              </a:graphicData>
            </a:graphic>
          </wp:inline>
        </w:drawing>
      </w:r>
    </w:p>
    <w:p w14:paraId="72DD3894" w14:textId="40C58784" w:rsidR="009974B5" w:rsidRPr="009974B5" w:rsidRDefault="009974B5" w:rsidP="009974B5">
      <w:pPr>
        <w:pStyle w:val="source"/>
      </w:pPr>
      <w:r w:rsidRPr="009974B5">
        <w:fldChar w:fldCharType="begin"/>
      </w:r>
      <w:r w:rsidR="00AA1667">
        <w:instrText xml:space="preserve"> ADDIN ZOTERO_ITEM CSL_CITATION {"citationID":"xeBKUfvt","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9974B5">
        <w:fldChar w:fldCharType="separate"/>
      </w:r>
      <w:r w:rsidR="00AA1667" w:rsidRPr="00AA1667">
        <w:rPr>
          <w:rFonts w:cs="Arial"/>
        </w:rPr>
        <w:t>(</w:t>
      </w:r>
      <w:proofErr w:type="spellStart"/>
      <w:r w:rsidR="00AA1667" w:rsidRPr="00AA1667">
        <w:rPr>
          <w:rFonts w:cs="Arial"/>
        </w:rPr>
        <w:t>Altexsoft</w:t>
      </w:r>
      <w:proofErr w:type="spellEnd"/>
      <w:r w:rsidR="00AA1667" w:rsidRPr="00AA1667">
        <w:rPr>
          <w:rFonts w:cs="Arial"/>
        </w:rPr>
        <w:t>, 2018b)</w:t>
      </w:r>
      <w:r w:rsidRPr="009974B5">
        <w:fldChar w:fldCharType="end"/>
      </w:r>
    </w:p>
    <w:p w14:paraId="172C3D1D" w14:textId="25FF6557" w:rsidR="001B3A8D" w:rsidRDefault="001B3A8D" w:rsidP="000E0D97">
      <w:pPr>
        <w:pStyle w:val="Corpsdetexte"/>
      </w:pPr>
      <w:r>
        <w:t xml:space="preserve">Xamarin </w:t>
      </w:r>
      <w:r w:rsidR="002261D7">
        <w:t>a</w:t>
      </w:r>
      <w:r>
        <w:t xml:space="preserve"> été acheté par Microsoft</w:t>
      </w:r>
      <w:r w:rsidR="009734C8">
        <w:t xml:space="preserve"> en février</w:t>
      </w:r>
      <w:r w:rsidR="006B3322">
        <w:t xml:space="preserve"> 2016</w:t>
      </w:r>
      <w:r w:rsidR="00062857">
        <w:t xml:space="preserve">, </w:t>
      </w:r>
      <w:r w:rsidR="009734C8">
        <w:t xml:space="preserve">permettant </w:t>
      </w:r>
      <w:r w:rsidR="00062857">
        <w:t>son utilisation gratuitement. Il a également intégré le Framework à son IDE</w:t>
      </w:r>
      <w:r w:rsidR="00B46E91">
        <w:t xml:space="preserve"> (environnement de développement)</w:t>
      </w:r>
      <w:r w:rsidR="00062857">
        <w:t xml:space="preserve"> Visual Studio.</w:t>
      </w:r>
    </w:p>
    <w:p w14:paraId="76DCBF00" w14:textId="79A5361D" w:rsidR="001B3A8D" w:rsidRDefault="001B3A8D" w:rsidP="000E0D97">
      <w:pPr>
        <w:pStyle w:val="Corpsdetexte"/>
      </w:pPr>
      <w:r>
        <w:lastRenderedPageBreak/>
        <w:t xml:space="preserve">Il est </w:t>
      </w:r>
      <w:r w:rsidR="004F62C8">
        <w:t>conseillé</w:t>
      </w:r>
      <w:r>
        <w:t xml:space="preserve"> d’obtenir Visual Studio pour créer une application Xamarin.</w:t>
      </w:r>
      <w:r w:rsidR="004347DD">
        <w:t xml:space="preserve"> U</w:t>
      </w:r>
      <w:r>
        <w:t>ne version gratuite de Visual Studio existe mais ell</w:t>
      </w:r>
      <w:r w:rsidR="0029098E">
        <w:t>e</w:t>
      </w:r>
      <w:r>
        <w:t xml:space="preserve"> n’offre pas toutes les fonctionnalités qui nous permettent de travailler correctement sur </w:t>
      </w:r>
      <w:r w:rsidR="0076461C">
        <w:t>le</w:t>
      </w:r>
      <w:r>
        <w:t xml:space="preserve"> projet.</w:t>
      </w:r>
    </w:p>
    <w:p w14:paraId="382A86C4" w14:textId="16DCBD0C" w:rsidR="001B3A8D" w:rsidRDefault="001B3A8D" w:rsidP="000E0D97">
      <w:pPr>
        <w:pStyle w:val="Corpsdetexte"/>
      </w:pPr>
      <w:r>
        <w:t>Pour profiter pleinement de Visual Studio et de Xamarin, il est essentiel d’acquérir une licence Visual Studio</w:t>
      </w:r>
      <w:r w:rsidR="004347DD">
        <w:t>.</w:t>
      </w:r>
    </w:p>
    <w:p w14:paraId="3B410828" w14:textId="77777777" w:rsidR="000E0D97" w:rsidRPr="000E0D97" w:rsidRDefault="000E0D97" w:rsidP="000E0D97">
      <w:pPr>
        <w:pStyle w:val="Corpsdetexte"/>
      </w:pPr>
    </w:p>
    <w:p w14:paraId="3FFF0CF7" w14:textId="383F8259" w:rsidR="0021190E" w:rsidRDefault="004E365D" w:rsidP="0021190E">
      <w:pPr>
        <w:pStyle w:val="Titre2"/>
      </w:pPr>
      <w:bookmarkStart w:id="34" w:name="_Toc523409320"/>
      <w:r>
        <w:t>React Native</w:t>
      </w:r>
      <w:bookmarkEnd w:id="34"/>
    </w:p>
    <w:p w14:paraId="77786081" w14:textId="4E65EE64" w:rsidR="001B275A" w:rsidRDefault="001B275A" w:rsidP="008D69B9">
      <w:pPr>
        <w:pStyle w:val="Texte"/>
      </w:pPr>
      <w:r>
        <w:t xml:space="preserve">React Native est un Framework de développement mobile basé sur le Framework </w:t>
      </w:r>
      <w:proofErr w:type="spellStart"/>
      <w:r>
        <w:t>ReactJs</w:t>
      </w:r>
      <w:proofErr w:type="spellEnd"/>
      <w:r>
        <w:t xml:space="preserve"> pour créer et composer des interfaces riches à partir de composants déclaratifs codés en JavaScript.</w:t>
      </w:r>
    </w:p>
    <w:p w14:paraId="42AF1830" w14:textId="5136CEB1" w:rsidR="001B275A" w:rsidRDefault="001B275A" w:rsidP="008D69B9">
      <w:pPr>
        <w:pStyle w:val="Texte"/>
      </w:pPr>
      <w:r>
        <w:t xml:space="preserve">React Native se distingue des autres Frameworks de développement mobile utilisant les technologies WEB car il ne crée par une interface tournant dans une </w:t>
      </w:r>
      <w:proofErr w:type="spellStart"/>
      <w:r>
        <w:t>WebView</w:t>
      </w:r>
      <w:proofErr w:type="spellEnd"/>
      <w:r>
        <w:t xml:space="preserve"> (comme Ionic) mais </w:t>
      </w:r>
      <w:r w:rsidR="00B46E91">
        <w:t>il propose</w:t>
      </w:r>
      <w:r>
        <w:t xml:space="preserve"> un système semblable à Xamarin qui permet la création d’interfaces utilisateurs natives. </w:t>
      </w:r>
      <w:r w:rsidR="008D69B9">
        <w:t xml:space="preserve">React Native va, en quelque sorte, encapsuler les composants natifs dans des composants compréhensibles pour le </w:t>
      </w:r>
      <w:r w:rsidR="00412FC5">
        <w:t>Framework</w:t>
      </w:r>
      <w:r w:rsidR="008D69B9">
        <w:t xml:space="preserve">. </w:t>
      </w:r>
      <w:r>
        <w:fldChar w:fldCharType="begin"/>
      </w:r>
      <w:r>
        <w:instrText xml:space="preserve"> ADDIN ZOTERO_ITEM CSL_CITATION {"citationID":"38kZGAIL","properties":{"formattedCitation":"(React Native, 2018)","plainCitation":"(React Native, 2018)","noteIndex":0},"citationItems":[{"id":214,"uris":["http://zotero.org/users/4965059/items/F2GS4H3D"],"uri":["http://zotero.org/users/4965059/items/F2GS4H3D"],"itemData":{"id":214,"type":"webpage","title":"React Native · A framework for building native apps using React","abstract":"A framework for building native apps using React","URL":"https://facebook.github.io/react-native/index.html","author":[{"family":"React Native","given":""}],"issued":{"date-parts":[["2018"]]},"accessed":{"date-parts":[["2018",6,25]]}}}],"schema":"https://github.com/citation-style-language/schema/raw/master/csl-citation.json"} </w:instrText>
      </w:r>
      <w:r>
        <w:fldChar w:fldCharType="separate"/>
      </w:r>
      <w:r w:rsidRPr="00D32963">
        <w:rPr>
          <w:rFonts w:cs="Arial"/>
        </w:rPr>
        <w:t>(React Native, 2018)</w:t>
      </w:r>
      <w:r>
        <w:fldChar w:fldCharType="end"/>
      </w:r>
    </w:p>
    <w:p w14:paraId="5D71A0D6" w14:textId="67AFBBA6" w:rsidR="008D69B9" w:rsidRPr="008D69B9" w:rsidRDefault="008D69B9" w:rsidP="008D69B9">
      <w:pPr>
        <w:pStyle w:val="Texte"/>
      </w:pPr>
      <w:r>
        <w:t>Ce système impose à React Native de créer les interfaces dans un langage différent du HTML</w:t>
      </w:r>
      <w:r w:rsidR="00B46E91">
        <w:t>, le JSX</w:t>
      </w:r>
      <w:r>
        <w:t xml:space="preserve">. </w:t>
      </w:r>
      <w:r w:rsidR="00412FC5">
        <w:t xml:space="preserve">Ce langage ressemble </w:t>
      </w:r>
      <w:r w:rsidR="000C1C9B">
        <w:t>à l’HTML</w:t>
      </w:r>
      <w:r w:rsidR="00846E20">
        <w:t xml:space="preserve"> (avec son système de balise)</w:t>
      </w:r>
      <w:r w:rsidR="00412FC5">
        <w:t xml:space="preserve"> mais ne représente pas les mêmes objets. Chaque balise est une encapsulation d’un élément natif du téléphone</w:t>
      </w:r>
      <w:r>
        <w:t>. Ce système a été choisi car React par</w:t>
      </w:r>
      <w:r w:rsidR="00C278B0">
        <w:t>t</w:t>
      </w:r>
      <w:r>
        <w:t xml:space="preserve"> du principe que la logique du rendu est fortement couplée à la logique d’affichage des interfaces utilisateur : comment les évènements sont traités, comment l’état de l’application change au fil du temps et comment les données sont préparées pour l’affichage. </w:t>
      </w:r>
      <w:r>
        <w:fldChar w:fldCharType="begin"/>
      </w:r>
      <w:r>
        <w:instrText xml:space="preserve"> ADDIN ZOTERO_ITEM CSL_CITATION {"citationID":"OWvzptLq","properties":{"formattedCitation":"(React, 2018)","plainCitation":"(React, 2018)","noteIndex":0},"citationItems":[{"id":227,"uris":["http://zotero.org/users/4965059/items/TDPBTUQ9"],"uri":["http://zotero.org/users/4965059/items/TDPBTUQ9"],"itemData":{"id":227,"type":"webpage","title":"Introducing JSX – React","abstract":"A JavaScript library for building user interfaces","URL":"https://reactjs.org/docs/introducing-jsx.html","language":"en","author":[{"literal":"React"}],"issued":{"date-parts":[["2018"]]},"accessed":{"date-parts":[["2018",8,19]]}}}],"schema":"https://github.com/citation-style-language/schema/raw/master/csl-citation.json"} </w:instrText>
      </w:r>
      <w:r>
        <w:fldChar w:fldCharType="separate"/>
      </w:r>
      <w:r w:rsidRPr="008D69B9">
        <w:rPr>
          <w:rFonts w:cs="Arial"/>
        </w:rPr>
        <w:t>(React, 2018)</w:t>
      </w:r>
      <w:r>
        <w:fldChar w:fldCharType="end"/>
      </w:r>
    </w:p>
    <w:p w14:paraId="36A14110" w14:textId="256EE4E6" w:rsidR="00457AC1" w:rsidRDefault="00457AC1" w:rsidP="008D69B9">
      <w:pPr>
        <w:pStyle w:val="Titre3"/>
      </w:pPr>
      <w:bookmarkStart w:id="35" w:name="_Toc523409321"/>
      <w:r>
        <w:t>Architecture</w:t>
      </w:r>
      <w:bookmarkEnd w:id="35"/>
    </w:p>
    <w:p w14:paraId="37C98EBE" w14:textId="0F92F396" w:rsidR="00D32963" w:rsidRDefault="00D32963" w:rsidP="00D32963">
      <w:pPr>
        <w:pStyle w:val="Corpsdetexte"/>
      </w:pPr>
      <w:r>
        <w:t xml:space="preserve">React Native </w:t>
      </w:r>
      <w:r w:rsidR="00425911">
        <w:t>a</w:t>
      </w:r>
      <w:r>
        <w:t xml:space="preserve"> un fonctionnement très spécifique </w:t>
      </w:r>
      <w:r w:rsidR="00637C2A">
        <w:t>propre à</w:t>
      </w:r>
      <w:r>
        <w:t xml:space="preserve"> lui-même.</w:t>
      </w:r>
      <w:r w:rsidR="0024663B">
        <w:t xml:space="preserve"> En effet, un Framework basique tel que Ionic </w:t>
      </w:r>
      <w:r w:rsidR="00742608">
        <w:t>possède</w:t>
      </w:r>
      <w:r w:rsidR="0024663B">
        <w:t xml:space="preserve"> </w:t>
      </w:r>
      <w:r w:rsidR="0029098E">
        <w:t>s</w:t>
      </w:r>
      <w:r w:rsidR="0024663B">
        <w:t>es propres composants qui seront connecté</w:t>
      </w:r>
      <w:r w:rsidR="00A06D2C">
        <w:t>s</w:t>
      </w:r>
      <w:r w:rsidR="0024663B">
        <w:t xml:space="preserve"> via des </w:t>
      </w:r>
      <w:r w:rsidR="00A06D2C">
        <w:t>APIs</w:t>
      </w:r>
      <w:r w:rsidR="0024663B">
        <w:t xml:space="preserve"> aux composants natifs du téléphone. Une multitude de couches se superpose</w:t>
      </w:r>
      <w:r w:rsidR="00A06D2C">
        <w:t>nt</w:t>
      </w:r>
      <w:r w:rsidR="0024663B">
        <w:t xml:space="preserve"> pour offrir l’accès aux fonctionnalités du téléphone.</w:t>
      </w:r>
    </w:p>
    <w:p w14:paraId="69C9F236" w14:textId="7EC552CA" w:rsidR="0024663B" w:rsidRDefault="0024663B" w:rsidP="00D32963">
      <w:pPr>
        <w:pStyle w:val="Corpsdetexte"/>
      </w:pPr>
      <w:r>
        <w:t>React Native a été construit d’une toute autre manière. Chaque composant est directement branché au composant natif dont il fait</w:t>
      </w:r>
      <w:r w:rsidR="005364EC">
        <w:t xml:space="preserve"> </w:t>
      </w:r>
      <w:r>
        <w:t>référence. Aucune couche supplémentaire n’est nécessaire pour communiquer entre les composants natifs et ceux offerts par React Nati</w:t>
      </w:r>
      <w:r w:rsidR="00F435F9">
        <w:t>ve</w:t>
      </w:r>
      <w:r>
        <w:t>.</w:t>
      </w:r>
    </w:p>
    <w:p w14:paraId="0E49E006" w14:textId="6DD2FEC5" w:rsidR="0024663B" w:rsidRDefault="0024663B" w:rsidP="00D32963">
      <w:pPr>
        <w:pStyle w:val="Corpsdetexte"/>
      </w:pPr>
      <w:r>
        <w:lastRenderedPageBreak/>
        <w:t xml:space="preserve">Il est néanmoins important de comprendre que l’on </w:t>
      </w:r>
      <w:r w:rsidR="00A06D2C">
        <w:t>n’</w:t>
      </w:r>
      <w:r>
        <w:t>interagit pas immédiatement avec les composants natifs du téléphone. React Nati</w:t>
      </w:r>
      <w:r w:rsidR="00F435F9">
        <w:t>ve</w:t>
      </w:r>
      <w:r>
        <w:t xml:space="preserve"> reste un Framework utilisant le langage JavaScript et ne peut donc pas directement être lancé sur un téléphone Android ou IOS.</w:t>
      </w:r>
    </w:p>
    <w:p w14:paraId="2C05F599" w14:textId="23AB44D9" w:rsidR="0024663B" w:rsidRDefault="0024663B" w:rsidP="00D32963">
      <w:pPr>
        <w:pStyle w:val="Corpsdetexte"/>
      </w:pPr>
      <w:r>
        <w:t xml:space="preserve">C’est pour cela que React Native utilise un environnement de runtime </w:t>
      </w:r>
      <w:r w:rsidR="00E55EF2">
        <w:t>lié</w:t>
      </w:r>
      <w:r>
        <w:t xml:space="preserve"> à Javascript.</w:t>
      </w:r>
    </w:p>
    <w:p w14:paraId="1172E326" w14:textId="3C4D6A26" w:rsidR="00D32963" w:rsidRDefault="00D32963" w:rsidP="00D32963">
      <w:pPr>
        <w:pStyle w:val="Lgende"/>
        <w:keepNext/>
      </w:pPr>
      <w:bookmarkStart w:id="36" w:name="_Toc523409374"/>
      <w:r>
        <w:t xml:space="preserve">Figure </w:t>
      </w:r>
      <w:r w:rsidR="0092739D">
        <w:rPr>
          <w:noProof/>
        </w:rPr>
        <w:fldChar w:fldCharType="begin"/>
      </w:r>
      <w:r w:rsidR="0092739D">
        <w:rPr>
          <w:noProof/>
        </w:rPr>
        <w:instrText xml:space="preserve"> SEQ Figure \* ARABIC </w:instrText>
      </w:r>
      <w:r w:rsidR="0092739D">
        <w:rPr>
          <w:noProof/>
        </w:rPr>
        <w:fldChar w:fldCharType="separate"/>
      </w:r>
      <w:r w:rsidR="00437BB1">
        <w:rPr>
          <w:noProof/>
        </w:rPr>
        <w:t>10</w:t>
      </w:r>
      <w:r w:rsidR="0092739D">
        <w:rPr>
          <w:noProof/>
        </w:rPr>
        <w:fldChar w:fldCharType="end"/>
      </w:r>
      <w:r>
        <w:t xml:space="preserve"> - Architecture de React Native</w:t>
      </w:r>
      <w:bookmarkEnd w:id="36"/>
    </w:p>
    <w:p w14:paraId="29BC4F40" w14:textId="58363D0A" w:rsidR="0024663B" w:rsidRDefault="00D32963" w:rsidP="0024663B">
      <w:pPr>
        <w:pStyle w:val="Corpsdetexte"/>
        <w:jc w:val="center"/>
      </w:pPr>
      <w:r>
        <w:rPr>
          <w:noProof/>
        </w:rPr>
        <w:drawing>
          <wp:inline distT="0" distB="0" distL="0" distR="0" wp14:anchorId="11B975EC" wp14:editId="7BBCEF4C">
            <wp:extent cx="4726236" cy="4008657"/>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30593" cy="4012352"/>
                    </a:xfrm>
                    <a:prstGeom prst="rect">
                      <a:avLst/>
                    </a:prstGeom>
                  </pic:spPr>
                </pic:pic>
              </a:graphicData>
            </a:graphic>
          </wp:inline>
        </w:drawing>
      </w:r>
    </w:p>
    <w:p w14:paraId="56E9A2A9" w14:textId="108E46B5" w:rsidR="00D32963" w:rsidRPr="006A66B0" w:rsidRDefault="0024663B" w:rsidP="006A66B0">
      <w:pPr>
        <w:pStyle w:val="source"/>
      </w:pPr>
      <w:r w:rsidRPr="006A66B0">
        <w:fldChar w:fldCharType="begin"/>
      </w:r>
      <w:r w:rsidRPr="006A66B0">
        <w:instrText xml:space="preserve"> ADDIN ZOTERO_ITEM CSL_CITATION {"citationID":"dWIOdLvr","properties":{"formattedCitation":"(Heard, 2017)","plainCitation":"(Heard, 2017)","noteIndex":0},"citationItems":[{"id":216,"uris":["http://zotero.org/users/4965059/items/25CXAU9H"],"uri":["http://zotero.org/users/4965059/items/25CXAU9H"],"itemData":{"id":216,"type":"webpage","title":"React Native Architecture : Explained!","container-title":"React Native Architecture : Explained!","abstract":"React Native is a modern framework that allows JavaScript to run on and interact with IOS and Android phones in the same way as native code does.","URL":"https://www.logicroom.co/react-native-architecture-explained/","shortTitle":"React Native Architecture","language":"en","author":[{"family":"Heard","given":"Pete"}],"issued":{"date-parts":[["2017",6,13]]},"accessed":{"date-parts":[["2018",6,25]]}}}],"schema":"https://github.com/citation-style-language/schema/raw/master/csl-citation.json"} </w:instrText>
      </w:r>
      <w:r w:rsidRPr="006A66B0">
        <w:fldChar w:fldCharType="separate"/>
      </w:r>
      <w:r w:rsidRPr="006A66B0">
        <w:t>(Heard, 2017)</w:t>
      </w:r>
      <w:r w:rsidRPr="006A66B0">
        <w:fldChar w:fldCharType="end"/>
      </w:r>
    </w:p>
    <w:p w14:paraId="3D3B38D7" w14:textId="6F4F3A59" w:rsidR="0024663B" w:rsidRDefault="0024663B" w:rsidP="0024663B">
      <w:pPr>
        <w:pStyle w:val="Corpsdetexte"/>
      </w:pPr>
      <w:r>
        <w:t xml:space="preserve">L’application est alors lancée dans </w:t>
      </w:r>
      <w:r w:rsidR="00A06D2C">
        <w:t>cet</w:t>
      </w:r>
      <w:r>
        <w:t xml:space="preserve"> environnement, ce qui permet d’accéder au langage JavaScript et </w:t>
      </w:r>
      <w:r w:rsidR="00D94135">
        <w:t>de faire fonctionner l’application</w:t>
      </w:r>
      <w:r>
        <w:t>. Des ponts sont ensuite cré</w:t>
      </w:r>
      <w:r w:rsidR="00A06D2C">
        <w:t>és</w:t>
      </w:r>
      <w:r>
        <w:t xml:space="preserve"> entre les composants offerts par React Native et les composants natifs du téléphone. </w:t>
      </w:r>
      <w:r w:rsidR="00A06D2C">
        <w:t>Seuls</w:t>
      </w:r>
      <w:r>
        <w:t xml:space="preserve"> les composants sont donc connectés au téléphone. Le reste de l’application communique ensuite uniquement via les composants React Native qui sont eux</w:t>
      </w:r>
      <w:r w:rsidR="00111338">
        <w:t>-</w:t>
      </w:r>
      <w:r>
        <w:t>même</w:t>
      </w:r>
      <w:r w:rsidR="00D9237B">
        <w:t>s</w:t>
      </w:r>
      <w:r>
        <w:t xml:space="preserve"> connecté</w:t>
      </w:r>
      <w:r w:rsidR="00A06D2C">
        <w:t>s</w:t>
      </w:r>
      <w:r>
        <w:t xml:space="preserve"> aux composants natifs du téléphone.</w:t>
      </w:r>
    </w:p>
    <w:p w14:paraId="5F14820B" w14:textId="698F10CB" w:rsidR="0024663B" w:rsidRDefault="0024663B" w:rsidP="0024663B">
      <w:pPr>
        <w:pStyle w:val="Corpsdetexte"/>
      </w:pPr>
      <w:r>
        <w:t>L’interface cré</w:t>
      </w:r>
      <w:r w:rsidR="00A06D2C">
        <w:t>ée</w:t>
      </w:r>
      <w:r>
        <w:t xml:space="preserve"> via le Framework React Native n’est donc pas une interface « HTML/CSS ». L’interface est semi-native et est lancée directement sur la couche native du téléphone. React Native n’a pas besoin d’une </w:t>
      </w:r>
      <w:proofErr w:type="spellStart"/>
      <w:r>
        <w:t>WebView</w:t>
      </w:r>
      <w:proofErr w:type="spellEnd"/>
      <w:r>
        <w:t xml:space="preserve"> </w:t>
      </w:r>
      <w:r w:rsidR="00232E8C">
        <w:t xml:space="preserve">pour afficher l’application. La disparition de la couche </w:t>
      </w:r>
      <w:proofErr w:type="spellStart"/>
      <w:r w:rsidR="00232E8C">
        <w:t>WebView</w:t>
      </w:r>
      <w:proofErr w:type="spellEnd"/>
      <w:r w:rsidR="00232E8C">
        <w:t xml:space="preserve"> ainsi que de la couche d’accès aux composants augmente grandement les performances d’une application React Native.</w:t>
      </w:r>
    </w:p>
    <w:p w14:paraId="4B788AF2" w14:textId="0FA8CC2D" w:rsidR="00B00964" w:rsidRDefault="00B00964" w:rsidP="00B00964">
      <w:pPr>
        <w:pStyle w:val="Lgende"/>
        <w:keepNext/>
      </w:pPr>
      <w:bookmarkStart w:id="37" w:name="_Toc523409375"/>
      <w:r>
        <w:lastRenderedPageBreak/>
        <w:t xml:space="preserve">Figure </w:t>
      </w:r>
      <w:r w:rsidR="007F6976">
        <w:rPr>
          <w:noProof/>
        </w:rPr>
        <w:fldChar w:fldCharType="begin"/>
      </w:r>
      <w:r w:rsidR="007F6976">
        <w:rPr>
          <w:noProof/>
        </w:rPr>
        <w:instrText xml:space="preserve"> SEQ Figure \* ARABIC </w:instrText>
      </w:r>
      <w:r w:rsidR="007F6976">
        <w:rPr>
          <w:noProof/>
        </w:rPr>
        <w:fldChar w:fldCharType="separate"/>
      </w:r>
      <w:r w:rsidR="00437BB1">
        <w:rPr>
          <w:noProof/>
        </w:rPr>
        <w:t>11</w:t>
      </w:r>
      <w:r w:rsidR="007F6976">
        <w:rPr>
          <w:noProof/>
        </w:rPr>
        <w:fldChar w:fldCharType="end"/>
      </w:r>
      <w:r>
        <w:t xml:space="preserve"> - Différence </w:t>
      </w:r>
      <w:proofErr w:type="spellStart"/>
      <w:r>
        <w:t>WebView</w:t>
      </w:r>
      <w:proofErr w:type="spellEnd"/>
      <w:r>
        <w:t xml:space="preserve"> et React Native</w:t>
      </w:r>
      <w:bookmarkEnd w:id="37"/>
    </w:p>
    <w:p w14:paraId="30841DD4" w14:textId="0CDD9F90" w:rsidR="00B00964" w:rsidRDefault="00B00964" w:rsidP="00B00964">
      <w:pPr>
        <w:pStyle w:val="Corpsdetexte"/>
        <w:jc w:val="center"/>
      </w:pPr>
      <w:r>
        <w:rPr>
          <w:noProof/>
        </w:rPr>
        <w:drawing>
          <wp:inline distT="0" distB="0" distL="0" distR="0" wp14:anchorId="40130C73" wp14:editId="1A353817">
            <wp:extent cx="4320540" cy="3017214"/>
            <wp:effectExtent l="190500" t="190500" r="194310" b="1835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29663" cy="3023585"/>
                    </a:xfrm>
                    <a:prstGeom prst="rect">
                      <a:avLst/>
                    </a:prstGeom>
                    <a:ln>
                      <a:noFill/>
                    </a:ln>
                    <a:effectLst>
                      <a:outerShdw blurRad="190500" algn="tl" rotWithShape="0">
                        <a:srgbClr val="000000">
                          <a:alpha val="70000"/>
                        </a:srgbClr>
                      </a:outerShdw>
                    </a:effectLst>
                  </pic:spPr>
                </pic:pic>
              </a:graphicData>
            </a:graphic>
          </wp:inline>
        </w:drawing>
      </w:r>
    </w:p>
    <w:p w14:paraId="2D3F04A5" w14:textId="1DD87AA9" w:rsidR="00A035DA" w:rsidRDefault="00A035DA" w:rsidP="00A035DA">
      <w:pPr>
        <w:pStyle w:val="source"/>
      </w:pPr>
      <w:r w:rsidRPr="00A035DA">
        <w:fldChar w:fldCharType="begin"/>
      </w:r>
      <w:r w:rsidR="00AA1667">
        <w:instrText xml:space="preserve"> ADDIN ZOTERO_ITEM CSL_CITATION {"citationID":"SBybjpP7","properties":{"formattedCitation":"(Altexsoft, 2018a)","plainCitation":"(Altexsoft, 2018a)","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Pr="00A035DA">
        <w:fldChar w:fldCharType="separate"/>
      </w:r>
      <w:r w:rsidR="00AA1667" w:rsidRPr="00AA1667">
        <w:rPr>
          <w:rFonts w:cs="Arial"/>
        </w:rPr>
        <w:t>(</w:t>
      </w:r>
      <w:proofErr w:type="spellStart"/>
      <w:r w:rsidR="00AA1667" w:rsidRPr="00AA1667">
        <w:rPr>
          <w:rFonts w:cs="Arial"/>
        </w:rPr>
        <w:t>Altexsoft</w:t>
      </w:r>
      <w:proofErr w:type="spellEnd"/>
      <w:r w:rsidR="00AA1667" w:rsidRPr="00AA1667">
        <w:rPr>
          <w:rFonts w:cs="Arial"/>
        </w:rPr>
        <w:t>, 2018a)</w:t>
      </w:r>
      <w:r w:rsidRPr="00A035DA">
        <w:fldChar w:fldCharType="end"/>
      </w:r>
    </w:p>
    <w:p w14:paraId="61CF2542" w14:textId="53FAD632" w:rsidR="00415750" w:rsidRPr="00415750" w:rsidRDefault="00415750" w:rsidP="00415750">
      <w:pPr>
        <w:pStyle w:val="Corpsdetexte"/>
      </w:pPr>
      <w:r>
        <w:t xml:space="preserve">On peut voir sur cette image que React Native ne dispose pas de </w:t>
      </w:r>
      <w:proofErr w:type="spellStart"/>
      <w:r>
        <w:t>WebView</w:t>
      </w:r>
      <w:proofErr w:type="spellEnd"/>
      <w:r>
        <w:t xml:space="preserve">. L’interface utilisateur, qui est dans la </w:t>
      </w:r>
      <w:proofErr w:type="spellStart"/>
      <w:r>
        <w:t>WebView</w:t>
      </w:r>
      <w:proofErr w:type="spellEnd"/>
      <w:r>
        <w:t xml:space="preserve"> pour une application JavaScript / HTML, est ici directement dans la boite « Native interface ».</w:t>
      </w:r>
    </w:p>
    <w:p w14:paraId="6349DAC7" w14:textId="18C09144" w:rsidR="00457AC1" w:rsidRDefault="00457AC1" w:rsidP="00457AC1">
      <w:pPr>
        <w:pStyle w:val="Titre3"/>
      </w:pPr>
      <w:bookmarkStart w:id="38" w:name="_Toc523409322"/>
      <w:r>
        <w:t>Avantages</w:t>
      </w:r>
      <w:bookmarkEnd w:id="38"/>
    </w:p>
    <w:p w14:paraId="36B7913E" w14:textId="0C0DD596" w:rsidR="00FE30C0" w:rsidRDefault="00232E8C" w:rsidP="00232E8C">
      <w:pPr>
        <w:pStyle w:val="Corpsdetexte"/>
      </w:pPr>
      <w:r>
        <w:t xml:space="preserve">Le point important </w:t>
      </w:r>
      <w:r w:rsidR="00FE30C0">
        <w:t>à</w:t>
      </w:r>
      <w:r>
        <w:t xml:space="preserve"> retenir du Framework React Native est</w:t>
      </w:r>
      <w:r w:rsidR="00FE30C0">
        <w:t xml:space="preserve"> la manière </w:t>
      </w:r>
      <w:r w:rsidR="0013620B">
        <w:t xml:space="preserve">dont il lie </w:t>
      </w:r>
      <w:r w:rsidR="00FE30C0">
        <w:t xml:space="preserve">le Framework aux composants Natifs du téléphone. Cela </w:t>
      </w:r>
      <w:r w:rsidR="00880B09">
        <w:t>permet</w:t>
      </w:r>
      <w:r w:rsidR="00FE30C0">
        <w:t xml:space="preserve"> des performances accrues, très proches d’une application native tout en gardant un développement cross-plateforme (un seul langage pour chaque plateforme). Evidemment, chaque système d’exploitation </w:t>
      </w:r>
      <w:proofErr w:type="spellStart"/>
      <w:r w:rsidR="00FE30C0">
        <w:t>a</w:t>
      </w:r>
      <w:proofErr w:type="spellEnd"/>
      <w:r w:rsidR="00FE30C0">
        <w:t xml:space="preserve"> ces spécificités et il </w:t>
      </w:r>
      <w:r w:rsidR="0013620B">
        <w:t>est</w:t>
      </w:r>
      <w:r w:rsidR="00FE30C0">
        <w:t xml:space="preserve"> nécessaire d’adapter légèrement son code pour chaque plateforme ciblée. </w:t>
      </w:r>
      <w:r w:rsidR="00F435F9">
        <w:t xml:space="preserve">De 90% à 100% du code </w:t>
      </w:r>
      <w:r w:rsidR="000679C0">
        <w:t>cré</w:t>
      </w:r>
      <w:r w:rsidR="00BE417E">
        <w:t>e</w:t>
      </w:r>
      <w:r w:rsidR="00F435F9">
        <w:t xml:space="preserve"> pourra être partagé entre toutes les plateformes.</w:t>
      </w:r>
    </w:p>
    <w:p w14:paraId="3655632D" w14:textId="7302BFD8" w:rsidR="00FE30C0" w:rsidRDefault="00FE30C0" w:rsidP="00232E8C">
      <w:pPr>
        <w:pStyle w:val="Corpsdetexte"/>
      </w:pPr>
      <w:r>
        <w:t xml:space="preserve">Il est possible également de créer </w:t>
      </w:r>
      <w:r w:rsidR="00A06D2C">
        <w:t>s</w:t>
      </w:r>
      <w:r>
        <w:t xml:space="preserve">es propres composants natifs (en Objective-C ou Java) et de les implémenter directement dans le Framework React Native. Comme le Framework utilise des ponts pour communiquer, il est très simple de rajouter </w:t>
      </w:r>
      <w:r w:rsidR="00323666">
        <w:t>ses</w:t>
      </w:r>
      <w:r>
        <w:t xml:space="preserve"> propres composants.</w:t>
      </w:r>
    </w:p>
    <w:p w14:paraId="7C82CA4A" w14:textId="01A2480B" w:rsidR="00FE30C0" w:rsidRDefault="00AF5689" w:rsidP="00232E8C">
      <w:pPr>
        <w:pStyle w:val="Corpsdetexte"/>
      </w:pPr>
      <w:r>
        <w:t>T</w:t>
      </w:r>
      <w:r w:rsidR="00FE30C0">
        <w:t xml:space="preserve">oute la partie logique de l’application étant codée en JavaScript, aucun apprentissage </w:t>
      </w:r>
      <w:r w:rsidR="00870BC7">
        <w:t>spécifique ne</w:t>
      </w:r>
      <w:r w:rsidR="00FE30C0">
        <w:t xml:space="preserve"> </w:t>
      </w:r>
      <w:r w:rsidR="00870BC7">
        <w:t>doit</w:t>
      </w:r>
      <w:r w:rsidR="00B058F6">
        <w:t xml:space="preserve"> normalement</w:t>
      </w:r>
      <w:r w:rsidR="003E7DF6">
        <w:t xml:space="preserve"> </w:t>
      </w:r>
      <w:r w:rsidR="00FE30C0">
        <w:t>être fait pour apprendre ce langage très connu.</w:t>
      </w:r>
    </w:p>
    <w:p w14:paraId="5F7C3E25" w14:textId="4D039AFE" w:rsidR="00232E8C" w:rsidRPr="00232E8C" w:rsidRDefault="00F435F9" w:rsidP="00232E8C">
      <w:pPr>
        <w:pStyle w:val="Corpsdetexte"/>
      </w:pPr>
      <w:r>
        <w:lastRenderedPageBreak/>
        <w:t xml:space="preserve">Un point important de React Native est son système de </w:t>
      </w:r>
      <w:r w:rsidR="00013AE6">
        <w:t>débogage</w:t>
      </w:r>
      <w:r>
        <w:t xml:space="preserve">. Il est possible de lancer son application directement sur son téléphone </w:t>
      </w:r>
      <w:r w:rsidR="008D76B6">
        <w:t>et</w:t>
      </w:r>
      <w:r>
        <w:t xml:space="preserve"> de pouvoir débugger en </w:t>
      </w:r>
      <w:r w:rsidR="00344B4A">
        <w:t>temps</w:t>
      </w:r>
      <w:r>
        <w:t xml:space="preserve"> réel les problèmes depuis son ordinateur. Ce système est très semblable à celui d’Ionic.</w:t>
      </w:r>
    </w:p>
    <w:p w14:paraId="235AE793" w14:textId="54D47DD2" w:rsidR="00457AC1" w:rsidRDefault="00457AC1" w:rsidP="00457AC1">
      <w:pPr>
        <w:pStyle w:val="Titre3"/>
      </w:pPr>
      <w:bookmarkStart w:id="39" w:name="_Toc523409323"/>
      <w:r>
        <w:t>Faiblesses</w:t>
      </w:r>
      <w:bookmarkEnd w:id="39"/>
    </w:p>
    <w:p w14:paraId="5785AAA9" w14:textId="709B39C3" w:rsidR="0029098E" w:rsidRDefault="00F435F9" w:rsidP="00FE30C0">
      <w:pPr>
        <w:pStyle w:val="Corpsdetexte"/>
      </w:pPr>
      <w:r>
        <w:t xml:space="preserve">Comme React Native est basé sur le Framework </w:t>
      </w:r>
      <w:proofErr w:type="spellStart"/>
      <w:r>
        <w:t>ReactJS</w:t>
      </w:r>
      <w:proofErr w:type="spellEnd"/>
      <w:r>
        <w:t xml:space="preserve">, une connaissance de ce dernier est conseillée. </w:t>
      </w:r>
    </w:p>
    <w:p w14:paraId="0E03F16B" w14:textId="64389CD1" w:rsidR="00415750" w:rsidRDefault="00415750" w:rsidP="00FE30C0">
      <w:pPr>
        <w:pStyle w:val="Corpsdetexte"/>
      </w:pPr>
      <w:r>
        <w:t xml:space="preserve">React Native </w:t>
      </w:r>
      <w:r w:rsidR="00E17A60">
        <w:t>crée</w:t>
      </w:r>
      <w:r>
        <w:t xml:space="preserve"> une encapsulation des composants natifs du téléphone, il ne propose qu’une petite collection de composants. Pour créer des </w:t>
      </w:r>
      <w:r w:rsidR="00E11A71">
        <w:t>interfaces</w:t>
      </w:r>
      <w:r>
        <w:t xml:space="preserve"> compliqué</w:t>
      </w:r>
      <w:r w:rsidR="00557A3D">
        <w:t>e</w:t>
      </w:r>
      <w:r>
        <w:t>s, il faudra faire un empilement de ces composants</w:t>
      </w:r>
      <w:r w:rsidR="003F6065">
        <w:t>, chose</w:t>
      </w:r>
      <w:r>
        <w:t xml:space="preserve"> qui peut vite se révéler </w:t>
      </w:r>
      <w:r w:rsidR="00D730CE">
        <w:t>complexe</w:t>
      </w:r>
      <w:r>
        <w:t>.</w:t>
      </w:r>
    </w:p>
    <w:p w14:paraId="2716E07F" w14:textId="48C46988" w:rsidR="00415750" w:rsidRDefault="00F435F9" w:rsidP="00FE30C0">
      <w:pPr>
        <w:pStyle w:val="Corpsdetexte"/>
      </w:pPr>
      <w:r>
        <w:t xml:space="preserve">Le plus gros désavantage réside dans l’ajout de composants externes / tierces à </w:t>
      </w:r>
      <w:r w:rsidR="00A22F53">
        <w:t>l’</w:t>
      </w:r>
      <w:r>
        <w:t xml:space="preserve">application. La communauté </w:t>
      </w:r>
      <w:r w:rsidR="00DB30B9">
        <w:t>a</w:t>
      </w:r>
      <w:r>
        <w:t xml:space="preserve"> </w:t>
      </w:r>
      <w:r w:rsidR="00A22F53">
        <w:t>conçu</w:t>
      </w:r>
      <w:r>
        <w:t xml:space="preserve"> de</w:t>
      </w:r>
      <w:r w:rsidR="00A22F53">
        <w:t>s</w:t>
      </w:r>
      <w:r>
        <w:t xml:space="preserve"> composants et modules augmentant les possibilités de création de React Native. Malheureusement, ces composants ne sont pas toujours mis à jour et souvent, </w:t>
      </w:r>
      <w:r w:rsidR="000A7820">
        <w:t>ils</w:t>
      </w:r>
      <w:r>
        <w:t xml:space="preserve"> ne vont pas pouvoir être implémenté </w:t>
      </w:r>
      <w:r w:rsidR="007C680C">
        <w:t>au projet</w:t>
      </w:r>
      <w:r>
        <w:t>.</w:t>
      </w:r>
      <w:r w:rsidR="00BA026B">
        <w:t xml:space="preserve"> </w:t>
      </w:r>
      <w:r w:rsidR="00BA026B">
        <w:fldChar w:fldCharType="begin"/>
      </w:r>
      <w:r w:rsidR="00BA026B">
        <w:instrText xml:space="preserve"> ADDIN ZOTERO_ITEM CSL_CITATION {"citationID":"VKIB0LX5","properties":{"formattedCitation":"(Altexsoft, 2018a)","plainCitation":"(Altexsoft, 2018a)","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00BA026B">
        <w:fldChar w:fldCharType="separate"/>
      </w:r>
      <w:r w:rsidR="00BA026B" w:rsidRPr="00BA026B">
        <w:rPr>
          <w:rFonts w:cs="Arial"/>
        </w:rPr>
        <w:t>(</w:t>
      </w:r>
      <w:proofErr w:type="spellStart"/>
      <w:r w:rsidR="00BA026B" w:rsidRPr="00BA026B">
        <w:rPr>
          <w:rFonts w:cs="Arial"/>
        </w:rPr>
        <w:t>Altexsoft</w:t>
      </w:r>
      <w:proofErr w:type="spellEnd"/>
      <w:r w:rsidR="00BA026B" w:rsidRPr="00BA026B">
        <w:rPr>
          <w:rFonts w:cs="Arial"/>
        </w:rPr>
        <w:t>, 2018a)</w:t>
      </w:r>
      <w:r w:rsidR="00BA026B">
        <w:fldChar w:fldCharType="end"/>
      </w:r>
    </w:p>
    <w:p w14:paraId="4073492E" w14:textId="77777777" w:rsidR="00A06D2C" w:rsidRPr="00FE30C0" w:rsidRDefault="00A06D2C" w:rsidP="00FE30C0">
      <w:pPr>
        <w:pStyle w:val="Corpsdetexte"/>
      </w:pPr>
    </w:p>
    <w:p w14:paraId="7172BFBA" w14:textId="12AEE6C2" w:rsidR="00556725" w:rsidRDefault="00E41AC9" w:rsidP="00556725">
      <w:pPr>
        <w:pStyle w:val="Titre2"/>
      </w:pPr>
      <w:bookmarkStart w:id="40" w:name="_Toc523409324"/>
      <w:r>
        <w:t>Comparaison des Frameworks</w:t>
      </w:r>
      <w:bookmarkEnd w:id="40"/>
    </w:p>
    <w:p w14:paraId="2393C228" w14:textId="6B902608" w:rsidR="00415750" w:rsidRDefault="00A06D2C" w:rsidP="00A06D2C">
      <w:pPr>
        <w:pStyle w:val="Corpsdetexte"/>
      </w:pPr>
      <w:r>
        <w:t xml:space="preserve">Chaque Framework comporte des avantages et des </w:t>
      </w:r>
      <w:r w:rsidR="006506F9">
        <w:t>inconvénients</w:t>
      </w:r>
      <w:r>
        <w:t xml:space="preserve">. Une application créée via le Framework Ionic pourra être personnalisée mais sera vite limitée au niveau des performances. Xamarin </w:t>
      </w:r>
      <w:r w:rsidR="00FD35F6">
        <w:t>se trouve être</w:t>
      </w:r>
      <w:r>
        <w:t xml:space="preserve"> un juste milieu </w:t>
      </w:r>
      <w:r w:rsidR="0004421A">
        <w:t>permettant d’obtenir</w:t>
      </w:r>
      <w:r>
        <w:t xml:space="preserve"> des bonnes performances, un accès aux composants natifs simplifiés.</w:t>
      </w:r>
      <w:r w:rsidR="00B925AF">
        <w:t xml:space="preserve"> Toutefois, Xamarin limite la création d’interface et oblige à connaitre le langage C#.</w:t>
      </w:r>
      <w:r>
        <w:t xml:space="preserve"> React Native propose un mélange des </w:t>
      </w:r>
      <w:r w:rsidR="00EA1CC7">
        <w:t>deux</w:t>
      </w:r>
      <w:r>
        <w:t xml:space="preserve"> autres Frameworks avec des performances proches </w:t>
      </w:r>
      <w:r w:rsidR="00B925AF">
        <w:t xml:space="preserve">du natif et </w:t>
      </w:r>
      <w:r>
        <w:t>un développement simplifié cross-</w:t>
      </w:r>
      <w:r w:rsidR="006F73FA">
        <w:t>plat</w:t>
      </w:r>
      <w:r w:rsidR="00B925AF">
        <w:t>form</w:t>
      </w:r>
      <w:r>
        <w:t xml:space="preserve"> mais une personnalisation </w:t>
      </w:r>
      <w:r w:rsidR="00415750">
        <w:t>moyenne</w:t>
      </w:r>
      <w:r>
        <w:t>.</w:t>
      </w:r>
    </w:p>
    <w:p w14:paraId="48A89DDC" w14:textId="71BCA961" w:rsidR="00A1396D" w:rsidRDefault="00A1396D" w:rsidP="00A06D2C">
      <w:pPr>
        <w:pStyle w:val="Corpsdetexte"/>
      </w:pPr>
      <w:r>
        <w:t>Les tableaux ci-dessous représentent les avantages et désavantages de chaque Framework au niveau des performances, du développement et des aspects techniques.</w:t>
      </w:r>
    </w:p>
    <w:p w14:paraId="4436CA95" w14:textId="0918652E" w:rsidR="000D374B" w:rsidRDefault="000D374B">
      <w:r>
        <w:br w:type="page"/>
      </w:r>
    </w:p>
    <w:p w14:paraId="5A322DCB" w14:textId="2EB95F47" w:rsidR="00E41AC9" w:rsidRDefault="00856448" w:rsidP="00E41AC9">
      <w:pPr>
        <w:pStyle w:val="Titre3"/>
      </w:pPr>
      <w:bookmarkStart w:id="41" w:name="_Toc523409325"/>
      <w:r>
        <w:lastRenderedPageBreak/>
        <w:t>Comparaison</w:t>
      </w:r>
      <w:bookmarkEnd w:id="41"/>
    </w:p>
    <w:p w14:paraId="14DD2A2A" w14:textId="6838C4F4" w:rsidR="00A06D2C" w:rsidRDefault="00A06D2C" w:rsidP="00A06D2C">
      <w:pPr>
        <w:pStyle w:val="Corpsdetexte"/>
      </w:pPr>
      <w:r>
        <w:t>Les quelques graphiques et tableaux ci-dessous résume</w:t>
      </w:r>
      <w:r w:rsidR="001C0BF0">
        <w:t>nt</w:t>
      </w:r>
      <w:r>
        <w:t xml:space="preserve"> les points importants :</w:t>
      </w:r>
    </w:p>
    <w:p w14:paraId="563DEA90" w14:textId="5F2C8B6A" w:rsidR="00CE0F1F" w:rsidRDefault="00CE0F1F" w:rsidP="00CE0F1F">
      <w:pPr>
        <w:pStyle w:val="Lgende"/>
        <w:keepNext/>
      </w:pPr>
      <w:bookmarkStart w:id="42" w:name="_Toc523409345"/>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437BB1">
        <w:rPr>
          <w:noProof/>
        </w:rPr>
        <w:t>1</w:t>
      </w:r>
      <w:r w:rsidR="0092739D">
        <w:rPr>
          <w:noProof/>
        </w:rPr>
        <w:fldChar w:fldCharType="end"/>
      </w:r>
      <w:r>
        <w:t xml:space="preserve"> </w:t>
      </w:r>
      <w:r w:rsidR="00674DEB">
        <w:t>–</w:t>
      </w:r>
      <w:r>
        <w:t xml:space="preserve"> </w:t>
      </w:r>
      <w:r w:rsidR="00674DEB">
        <w:t>Résumé simple des Frameworks</w:t>
      </w:r>
      <w:bookmarkEnd w:id="42"/>
    </w:p>
    <w:tbl>
      <w:tblPr>
        <w:tblStyle w:val="Grilledutableau"/>
        <w:tblW w:w="8980" w:type="dxa"/>
        <w:tblLook w:val="04A0" w:firstRow="1" w:lastRow="0" w:firstColumn="1" w:lastColumn="0" w:noHBand="0" w:noVBand="1"/>
        <w:tblCaption w:val="Tableau 1 - Résumé des Frameworks"/>
      </w:tblPr>
      <w:tblGrid>
        <w:gridCol w:w="2518"/>
        <w:gridCol w:w="2154"/>
        <w:gridCol w:w="2154"/>
        <w:gridCol w:w="2154"/>
      </w:tblGrid>
      <w:tr w:rsidR="00A06D2C" w14:paraId="0C8B89A3" w14:textId="77777777" w:rsidTr="00A06D2C">
        <w:tc>
          <w:tcPr>
            <w:tcW w:w="2518" w:type="dxa"/>
          </w:tcPr>
          <w:p w14:paraId="5CA5D28D" w14:textId="77777777" w:rsidR="00A06D2C" w:rsidRPr="00F36743" w:rsidRDefault="00A06D2C" w:rsidP="00A06D2C">
            <w:pPr>
              <w:pStyle w:val="Corpsdetexte"/>
              <w:rPr>
                <w:sz w:val="18"/>
              </w:rPr>
            </w:pPr>
          </w:p>
        </w:tc>
        <w:tc>
          <w:tcPr>
            <w:tcW w:w="2154" w:type="dxa"/>
            <w:vAlign w:val="center"/>
          </w:tcPr>
          <w:p w14:paraId="608B588B" w14:textId="757F506D" w:rsidR="00A06D2C" w:rsidRPr="00F36743" w:rsidRDefault="00A06D2C" w:rsidP="00A06D2C">
            <w:pPr>
              <w:pStyle w:val="Corpsdetexte"/>
              <w:jc w:val="center"/>
              <w:rPr>
                <w:sz w:val="18"/>
              </w:rPr>
            </w:pPr>
            <w:r w:rsidRPr="00F36743">
              <w:rPr>
                <w:sz w:val="18"/>
              </w:rPr>
              <w:t>Ionic</w:t>
            </w:r>
          </w:p>
        </w:tc>
        <w:tc>
          <w:tcPr>
            <w:tcW w:w="2154" w:type="dxa"/>
            <w:vAlign w:val="center"/>
          </w:tcPr>
          <w:p w14:paraId="5CD0A6DC" w14:textId="5E1538AE" w:rsidR="00A06D2C" w:rsidRPr="00F36743" w:rsidRDefault="00A06D2C" w:rsidP="00A06D2C">
            <w:pPr>
              <w:pStyle w:val="Corpsdetexte"/>
              <w:jc w:val="center"/>
              <w:rPr>
                <w:sz w:val="18"/>
              </w:rPr>
            </w:pPr>
            <w:r w:rsidRPr="00F36743">
              <w:rPr>
                <w:sz w:val="18"/>
              </w:rPr>
              <w:t>Xamarin</w:t>
            </w:r>
          </w:p>
        </w:tc>
        <w:tc>
          <w:tcPr>
            <w:tcW w:w="2154" w:type="dxa"/>
            <w:vAlign w:val="center"/>
          </w:tcPr>
          <w:p w14:paraId="4B9E2202" w14:textId="62B0C85A" w:rsidR="00A06D2C" w:rsidRPr="00F36743" w:rsidRDefault="00A06D2C" w:rsidP="00A06D2C">
            <w:pPr>
              <w:pStyle w:val="Corpsdetexte"/>
              <w:jc w:val="center"/>
              <w:rPr>
                <w:sz w:val="18"/>
              </w:rPr>
            </w:pPr>
            <w:r w:rsidRPr="00F36743">
              <w:rPr>
                <w:sz w:val="18"/>
              </w:rPr>
              <w:t>React Native</w:t>
            </w:r>
          </w:p>
        </w:tc>
      </w:tr>
      <w:tr w:rsidR="00A06D2C" w14:paraId="58D016EC" w14:textId="77777777" w:rsidTr="00A06D2C">
        <w:tc>
          <w:tcPr>
            <w:tcW w:w="2518" w:type="dxa"/>
            <w:vAlign w:val="center"/>
          </w:tcPr>
          <w:p w14:paraId="602BDCB3" w14:textId="22232375" w:rsidR="00A06D2C" w:rsidRPr="00F36743" w:rsidRDefault="00A06D2C" w:rsidP="00A06D2C">
            <w:pPr>
              <w:pStyle w:val="Corpsdetexte"/>
              <w:jc w:val="left"/>
              <w:rPr>
                <w:sz w:val="18"/>
              </w:rPr>
            </w:pPr>
            <w:r w:rsidRPr="00F36743">
              <w:rPr>
                <w:sz w:val="18"/>
              </w:rPr>
              <w:t>Langage</w:t>
            </w:r>
            <w:r w:rsidR="00415750" w:rsidRPr="00F36743">
              <w:rPr>
                <w:sz w:val="18"/>
              </w:rPr>
              <w:t>s</w:t>
            </w:r>
          </w:p>
        </w:tc>
        <w:tc>
          <w:tcPr>
            <w:tcW w:w="2154" w:type="dxa"/>
            <w:vAlign w:val="center"/>
          </w:tcPr>
          <w:p w14:paraId="0DBE987F" w14:textId="1069234F" w:rsidR="00A06D2C" w:rsidRPr="00F36743" w:rsidRDefault="00A06D2C" w:rsidP="00A06D2C">
            <w:pPr>
              <w:pStyle w:val="Corpsdetexte"/>
              <w:jc w:val="center"/>
              <w:rPr>
                <w:sz w:val="18"/>
              </w:rPr>
            </w:pPr>
            <w:r w:rsidRPr="00F36743">
              <w:rPr>
                <w:sz w:val="18"/>
              </w:rPr>
              <w:t xml:space="preserve">JavaScript / </w:t>
            </w:r>
            <w:proofErr w:type="spellStart"/>
            <w:r w:rsidRPr="00F36743">
              <w:rPr>
                <w:sz w:val="18"/>
              </w:rPr>
              <w:t>TypeScript</w:t>
            </w:r>
            <w:proofErr w:type="spellEnd"/>
            <w:r w:rsidRPr="00F36743">
              <w:rPr>
                <w:sz w:val="18"/>
              </w:rPr>
              <w:t xml:space="preserve"> et HTML</w:t>
            </w:r>
          </w:p>
        </w:tc>
        <w:tc>
          <w:tcPr>
            <w:tcW w:w="2154" w:type="dxa"/>
            <w:vAlign w:val="center"/>
          </w:tcPr>
          <w:p w14:paraId="63ECEEF7" w14:textId="74C9C884" w:rsidR="00A06D2C" w:rsidRPr="00F36743" w:rsidRDefault="00A06D2C" w:rsidP="00A06D2C">
            <w:pPr>
              <w:pStyle w:val="Corpsdetexte"/>
              <w:jc w:val="center"/>
              <w:rPr>
                <w:sz w:val="18"/>
              </w:rPr>
            </w:pPr>
            <w:r w:rsidRPr="00F36743">
              <w:rPr>
                <w:sz w:val="18"/>
              </w:rPr>
              <w:t>C# et XAML</w:t>
            </w:r>
          </w:p>
        </w:tc>
        <w:tc>
          <w:tcPr>
            <w:tcW w:w="2154" w:type="dxa"/>
            <w:vAlign w:val="center"/>
          </w:tcPr>
          <w:p w14:paraId="139867BA" w14:textId="6718167A" w:rsidR="00A06D2C" w:rsidRPr="00F36743" w:rsidRDefault="00A06D2C" w:rsidP="00A06D2C">
            <w:pPr>
              <w:pStyle w:val="Corpsdetexte"/>
              <w:jc w:val="center"/>
              <w:rPr>
                <w:sz w:val="18"/>
              </w:rPr>
            </w:pPr>
            <w:r w:rsidRPr="00F36743">
              <w:rPr>
                <w:sz w:val="18"/>
              </w:rPr>
              <w:t>JavaScript</w:t>
            </w:r>
            <w:r w:rsidR="00415750" w:rsidRPr="00F36743">
              <w:rPr>
                <w:sz w:val="18"/>
              </w:rPr>
              <w:t xml:space="preserve"> et composants natifs</w:t>
            </w:r>
          </w:p>
        </w:tc>
      </w:tr>
      <w:tr w:rsidR="00A06D2C" w14:paraId="7141BB0D" w14:textId="77777777" w:rsidTr="00A06D2C">
        <w:tc>
          <w:tcPr>
            <w:tcW w:w="2518" w:type="dxa"/>
            <w:vAlign w:val="center"/>
          </w:tcPr>
          <w:p w14:paraId="420C3918" w14:textId="3F20B19E" w:rsidR="00A06D2C" w:rsidRPr="00F36743" w:rsidRDefault="00A06D2C" w:rsidP="00A06D2C">
            <w:pPr>
              <w:pStyle w:val="Corpsdetexte"/>
              <w:jc w:val="left"/>
              <w:rPr>
                <w:sz w:val="18"/>
              </w:rPr>
            </w:pPr>
            <w:r w:rsidRPr="00F36743">
              <w:rPr>
                <w:sz w:val="18"/>
              </w:rPr>
              <w:t>Accès aux composants natifs direct</w:t>
            </w:r>
          </w:p>
        </w:tc>
        <w:tc>
          <w:tcPr>
            <w:tcW w:w="2154" w:type="dxa"/>
            <w:vAlign w:val="center"/>
          </w:tcPr>
          <w:p w14:paraId="69F733FE" w14:textId="60C6A8B2" w:rsidR="00A06D2C" w:rsidRPr="00F36743" w:rsidRDefault="00A06D2C" w:rsidP="00A06D2C">
            <w:pPr>
              <w:pStyle w:val="Corpsdetexte"/>
              <w:jc w:val="center"/>
              <w:rPr>
                <w:sz w:val="18"/>
              </w:rPr>
            </w:pPr>
            <w:r w:rsidRPr="00F36743">
              <w:rPr>
                <w:sz w:val="18"/>
              </w:rPr>
              <w:t>Non</w:t>
            </w:r>
          </w:p>
        </w:tc>
        <w:tc>
          <w:tcPr>
            <w:tcW w:w="2154" w:type="dxa"/>
            <w:vAlign w:val="center"/>
          </w:tcPr>
          <w:p w14:paraId="4B929527" w14:textId="28F14B69" w:rsidR="00A06D2C" w:rsidRPr="00F36743" w:rsidRDefault="00A06D2C" w:rsidP="00A06D2C">
            <w:pPr>
              <w:pStyle w:val="Corpsdetexte"/>
              <w:jc w:val="center"/>
              <w:rPr>
                <w:sz w:val="18"/>
              </w:rPr>
            </w:pPr>
            <w:r w:rsidRPr="00F36743">
              <w:rPr>
                <w:sz w:val="18"/>
              </w:rPr>
              <w:t>Oui</w:t>
            </w:r>
          </w:p>
        </w:tc>
        <w:tc>
          <w:tcPr>
            <w:tcW w:w="2154" w:type="dxa"/>
            <w:vAlign w:val="center"/>
          </w:tcPr>
          <w:p w14:paraId="5170D900" w14:textId="5EB2CCEF" w:rsidR="00A06D2C" w:rsidRPr="00F36743" w:rsidRDefault="00A06D2C" w:rsidP="00A06D2C">
            <w:pPr>
              <w:pStyle w:val="Corpsdetexte"/>
              <w:jc w:val="center"/>
              <w:rPr>
                <w:sz w:val="18"/>
              </w:rPr>
            </w:pPr>
            <w:r w:rsidRPr="00F36743">
              <w:rPr>
                <w:sz w:val="18"/>
              </w:rPr>
              <w:t>Oui</w:t>
            </w:r>
          </w:p>
        </w:tc>
      </w:tr>
      <w:tr w:rsidR="00A06D2C" w14:paraId="008E184D" w14:textId="77777777" w:rsidTr="00A06D2C">
        <w:tc>
          <w:tcPr>
            <w:tcW w:w="2518" w:type="dxa"/>
            <w:vAlign w:val="center"/>
          </w:tcPr>
          <w:p w14:paraId="01B1CAB4" w14:textId="29819A65" w:rsidR="00A06D2C" w:rsidRPr="00F36743" w:rsidRDefault="00A06D2C" w:rsidP="00A06D2C">
            <w:pPr>
              <w:pStyle w:val="Corpsdetexte"/>
              <w:jc w:val="left"/>
              <w:rPr>
                <w:sz w:val="18"/>
              </w:rPr>
            </w:pPr>
            <w:r w:rsidRPr="00F36743">
              <w:rPr>
                <w:sz w:val="18"/>
              </w:rPr>
              <w:t>Idées générales</w:t>
            </w:r>
          </w:p>
        </w:tc>
        <w:tc>
          <w:tcPr>
            <w:tcW w:w="2154" w:type="dxa"/>
            <w:vAlign w:val="center"/>
          </w:tcPr>
          <w:p w14:paraId="1CB9FAF0" w14:textId="2A1762DB" w:rsidR="00A06D2C" w:rsidRPr="00F36743" w:rsidRDefault="00A06D2C" w:rsidP="00A06D2C">
            <w:pPr>
              <w:pStyle w:val="Corpsdetexte"/>
              <w:jc w:val="center"/>
              <w:rPr>
                <w:sz w:val="18"/>
              </w:rPr>
            </w:pPr>
            <w:r w:rsidRPr="00F36743">
              <w:rPr>
                <w:sz w:val="18"/>
              </w:rPr>
              <w:t>Utilise les technologies Web pour une portabilité maximale</w:t>
            </w:r>
          </w:p>
        </w:tc>
        <w:tc>
          <w:tcPr>
            <w:tcW w:w="2154" w:type="dxa"/>
            <w:vAlign w:val="center"/>
          </w:tcPr>
          <w:p w14:paraId="25DC8EBA" w14:textId="02529988" w:rsidR="00A06D2C" w:rsidRPr="00F36743" w:rsidRDefault="00A06D2C" w:rsidP="00A06D2C">
            <w:pPr>
              <w:pStyle w:val="Corpsdetexte"/>
              <w:jc w:val="center"/>
              <w:rPr>
                <w:sz w:val="18"/>
              </w:rPr>
            </w:pPr>
            <w:r w:rsidRPr="00F36743">
              <w:rPr>
                <w:sz w:val="18"/>
              </w:rPr>
              <w:t>Reste le plus proche possible du natif</w:t>
            </w:r>
          </w:p>
        </w:tc>
        <w:tc>
          <w:tcPr>
            <w:tcW w:w="2154" w:type="dxa"/>
            <w:vAlign w:val="center"/>
          </w:tcPr>
          <w:p w14:paraId="195C2F45" w14:textId="26F2CBA4" w:rsidR="00A06D2C" w:rsidRPr="00F36743" w:rsidRDefault="00A06D2C" w:rsidP="00A06D2C">
            <w:pPr>
              <w:pStyle w:val="Corpsdetexte"/>
              <w:jc w:val="center"/>
              <w:rPr>
                <w:sz w:val="18"/>
              </w:rPr>
            </w:pPr>
            <w:r w:rsidRPr="00F36743">
              <w:rPr>
                <w:sz w:val="18"/>
              </w:rPr>
              <w:t>Approche fonctionnelle : l’interface est une fonction de l’état</w:t>
            </w:r>
          </w:p>
        </w:tc>
      </w:tr>
    </w:tbl>
    <w:p w14:paraId="11394327" w14:textId="72A5830C" w:rsidR="00A06D2C" w:rsidRPr="006A66B0" w:rsidRDefault="00CE0F1F" w:rsidP="006A66B0">
      <w:pPr>
        <w:pStyle w:val="source"/>
      </w:pPr>
      <w:r w:rsidRPr="006A66B0">
        <w:fldChar w:fldCharType="begin"/>
      </w:r>
      <w:r w:rsidRPr="006A66B0">
        <w:instrText xml:space="preserve"> ADDIN ZOTERO_ITEM CSL_CITATION {"citationID":"UJWiMcVv","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w:t>
      </w:r>
      <w:proofErr w:type="spellStart"/>
      <w:r w:rsidRPr="006A66B0">
        <w:t>Cruxlab</w:t>
      </w:r>
      <w:proofErr w:type="spellEnd"/>
      <w:r w:rsidRPr="006A66B0">
        <w:t>, 2017)</w:t>
      </w:r>
      <w:r w:rsidRPr="006A66B0">
        <w:fldChar w:fldCharType="end"/>
      </w:r>
    </w:p>
    <w:p w14:paraId="5635311A" w14:textId="2123C9D9" w:rsidR="001C0BF0" w:rsidRDefault="001C0BF0" w:rsidP="001C0BF0">
      <w:pPr>
        <w:pStyle w:val="Lgende"/>
        <w:keepNext/>
      </w:pPr>
      <w:bookmarkStart w:id="43" w:name="_Toc523409346"/>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437BB1">
        <w:rPr>
          <w:noProof/>
        </w:rPr>
        <w:t>2</w:t>
      </w:r>
      <w:r w:rsidR="0092739D">
        <w:rPr>
          <w:noProof/>
        </w:rPr>
        <w:fldChar w:fldCharType="end"/>
      </w:r>
      <w:r>
        <w:t xml:space="preserve"> - Résumé des performances des Frameworks</w:t>
      </w:r>
      <w:bookmarkEnd w:id="43"/>
    </w:p>
    <w:tbl>
      <w:tblPr>
        <w:tblStyle w:val="Grilledutableau"/>
        <w:tblW w:w="0" w:type="auto"/>
        <w:tblLook w:val="04A0" w:firstRow="1" w:lastRow="0" w:firstColumn="1" w:lastColumn="0" w:noHBand="0" w:noVBand="1"/>
      </w:tblPr>
      <w:tblGrid>
        <w:gridCol w:w="2235"/>
        <w:gridCol w:w="1221"/>
        <w:gridCol w:w="1729"/>
        <w:gridCol w:w="1729"/>
        <w:gridCol w:w="1729"/>
      </w:tblGrid>
      <w:tr w:rsidR="00CE0F1F" w14:paraId="120B8525" w14:textId="77777777" w:rsidTr="001C0BF0">
        <w:tc>
          <w:tcPr>
            <w:tcW w:w="2235" w:type="dxa"/>
            <w:vAlign w:val="center"/>
          </w:tcPr>
          <w:p w14:paraId="5C838253" w14:textId="77777777" w:rsidR="00CE0F1F" w:rsidRPr="00A1396D" w:rsidRDefault="00CE0F1F" w:rsidP="00CE0F1F">
            <w:pPr>
              <w:pStyle w:val="Corpsdetexte"/>
              <w:jc w:val="left"/>
              <w:rPr>
                <w:b/>
                <w:sz w:val="18"/>
              </w:rPr>
            </w:pPr>
          </w:p>
        </w:tc>
        <w:tc>
          <w:tcPr>
            <w:tcW w:w="1221" w:type="dxa"/>
            <w:vAlign w:val="center"/>
          </w:tcPr>
          <w:p w14:paraId="3C2B9108" w14:textId="0BF11E5C" w:rsidR="00CE0F1F" w:rsidRPr="00F36743" w:rsidRDefault="00F36743" w:rsidP="00CE0F1F">
            <w:pPr>
              <w:pStyle w:val="Corpsdetexte"/>
              <w:jc w:val="left"/>
              <w:rPr>
                <w:i/>
                <w:sz w:val="18"/>
              </w:rPr>
            </w:pPr>
            <w:r w:rsidRPr="00F36743">
              <w:rPr>
                <w:i/>
                <w:sz w:val="18"/>
              </w:rPr>
              <w:t>Plateformes</w:t>
            </w:r>
          </w:p>
        </w:tc>
        <w:tc>
          <w:tcPr>
            <w:tcW w:w="1729" w:type="dxa"/>
            <w:vAlign w:val="center"/>
          </w:tcPr>
          <w:p w14:paraId="6E67A271" w14:textId="3AA86AE8" w:rsidR="00CE0F1F" w:rsidRPr="00A1396D" w:rsidRDefault="00CE0F1F" w:rsidP="00CE0F1F">
            <w:pPr>
              <w:pStyle w:val="Corpsdetexte"/>
              <w:jc w:val="center"/>
              <w:rPr>
                <w:b/>
                <w:sz w:val="18"/>
              </w:rPr>
            </w:pPr>
            <w:r w:rsidRPr="00A1396D">
              <w:rPr>
                <w:b/>
                <w:sz w:val="18"/>
              </w:rPr>
              <w:t>Ionic</w:t>
            </w:r>
          </w:p>
        </w:tc>
        <w:tc>
          <w:tcPr>
            <w:tcW w:w="1729" w:type="dxa"/>
            <w:vAlign w:val="center"/>
          </w:tcPr>
          <w:p w14:paraId="18CFAE48" w14:textId="62A2748C" w:rsidR="00CE0F1F" w:rsidRPr="00A1396D" w:rsidRDefault="00CE0F1F" w:rsidP="00CE0F1F">
            <w:pPr>
              <w:pStyle w:val="Corpsdetexte"/>
              <w:jc w:val="center"/>
              <w:rPr>
                <w:b/>
                <w:sz w:val="18"/>
              </w:rPr>
            </w:pPr>
            <w:r w:rsidRPr="00A1396D">
              <w:rPr>
                <w:b/>
                <w:sz w:val="18"/>
              </w:rPr>
              <w:t>Xamarin</w:t>
            </w:r>
          </w:p>
        </w:tc>
        <w:tc>
          <w:tcPr>
            <w:tcW w:w="1729" w:type="dxa"/>
            <w:tcBorders>
              <w:bottom w:val="single" w:sz="4" w:space="0" w:color="auto"/>
            </w:tcBorders>
            <w:vAlign w:val="center"/>
          </w:tcPr>
          <w:p w14:paraId="725DC2EA" w14:textId="22D3105F" w:rsidR="00CE0F1F" w:rsidRPr="00A1396D" w:rsidRDefault="00CE0F1F" w:rsidP="00CE0F1F">
            <w:pPr>
              <w:pStyle w:val="Corpsdetexte"/>
              <w:jc w:val="center"/>
              <w:rPr>
                <w:b/>
                <w:sz w:val="18"/>
              </w:rPr>
            </w:pPr>
            <w:r w:rsidRPr="00A1396D">
              <w:rPr>
                <w:b/>
                <w:sz w:val="18"/>
              </w:rPr>
              <w:t>React Native</w:t>
            </w:r>
          </w:p>
        </w:tc>
      </w:tr>
      <w:tr w:rsidR="001C0BF0" w14:paraId="4A5939D2" w14:textId="77777777" w:rsidTr="001C0BF0">
        <w:tc>
          <w:tcPr>
            <w:tcW w:w="2235" w:type="dxa"/>
            <w:vMerge w:val="restart"/>
            <w:vAlign w:val="center"/>
          </w:tcPr>
          <w:p w14:paraId="5EFF92EA" w14:textId="5B2549F0" w:rsidR="001C0BF0" w:rsidRPr="00A1396D" w:rsidRDefault="001C0BF0" w:rsidP="00CE0F1F">
            <w:pPr>
              <w:pStyle w:val="Corpsdetexte"/>
              <w:jc w:val="left"/>
              <w:rPr>
                <w:sz w:val="18"/>
              </w:rPr>
            </w:pPr>
            <w:r w:rsidRPr="00A1396D">
              <w:rPr>
                <w:sz w:val="18"/>
              </w:rPr>
              <w:t>Compilation du code</w:t>
            </w:r>
          </w:p>
        </w:tc>
        <w:tc>
          <w:tcPr>
            <w:tcW w:w="1221" w:type="dxa"/>
            <w:vAlign w:val="center"/>
          </w:tcPr>
          <w:p w14:paraId="0DB3F6E0" w14:textId="7D983BFE" w:rsidR="001C0BF0" w:rsidRPr="00CE252E" w:rsidRDefault="001C0BF0" w:rsidP="00CE0F1F">
            <w:pPr>
              <w:pStyle w:val="Corpsdetexte"/>
              <w:jc w:val="left"/>
              <w:rPr>
                <w:i/>
                <w:sz w:val="18"/>
              </w:rPr>
            </w:pPr>
            <w:r w:rsidRPr="00CE252E">
              <w:rPr>
                <w:i/>
                <w:sz w:val="18"/>
              </w:rPr>
              <w:t>IOS</w:t>
            </w:r>
          </w:p>
        </w:tc>
        <w:tc>
          <w:tcPr>
            <w:tcW w:w="1729" w:type="dxa"/>
            <w:shd w:val="clear" w:color="auto" w:fill="FFD966" w:themeFill="accent4" w:themeFillTint="99"/>
            <w:vAlign w:val="center"/>
          </w:tcPr>
          <w:p w14:paraId="4C129703" w14:textId="6F948BF6" w:rsidR="001C0BF0" w:rsidRPr="00A1396D" w:rsidRDefault="001C0BF0" w:rsidP="001C0BF0">
            <w:pPr>
              <w:pStyle w:val="Corpsdetexte"/>
              <w:jc w:val="center"/>
              <w:rPr>
                <w:sz w:val="18"/>
              </w:rPr>
            </w:pPr>
            <w:r w:rsidRPr="00A1396D">
              <w:rPr>
                <w:sz w:val="18"/>
              </w:rPr>
              <w:t>Interpréteur JIT avec plugins</w:t>
            </w:r>
          </w:p>
        </w:tc>
        <w:tc>
          <w:tcPr>
            <w:tcW w:w="1729" w:type="dxa"/>
            <w:shd w:val="clear" w:color="auto" w:fill="70AD47" w:themeFill="accent6"/>
            <w:vAlign w:val="center"/>
          </w:tcPr>
          <w:p w14:paraId="00382B4E" w14:textId="2558DE69" w:rsidR="001C0BF0" w:rsidRPr="00A1396D" w:rsidRDefault="001C0BF0" w:rsidP="001C0BF0">
            <w:pPr>
              <w:pStyle w:val="Corpsdetexte"/>
              <w:jc w:val="center"/>
              <w:rPr>
                <w:sz w:val="18"/>
              </w:rPr>
            </w:pPr>
            <w:r w:rsidRPr="00A1396D">
              <w:rPr>
                <w:sz w:val="18"/>
              </w:rPr>
              <w:t>AOT</w:t>
            </w:r>
          </w:p>
        </w:tc>
        <w:tc>
          <w:tcPr>
            <w:tcW w:w="1729" w:type="dxa"/>
            <w:tcBorders>
              <w:bottom w:val="nil"/>
            </w:tcBorders>
            <w:shd w:val="clear" w:color="auto" w:fill="FC6A6A"/>
            <w:vAlign w:val="center"/>
          </w:tcPr>
          <w:p w14:paraId="05E20151" w14:textId="4C46639C" w:rsidR="001C0BF0" w:rsidRPr="00A1396D" w:rsidRDefault="000D374B" w:rsidP="001C0BF0">
            <w:pPr>
              <w:pStyle w:val="Corpsdetexte"/>
              <w:jc w:val="center"/>
              <w:rPr>
                <w:sz w:val="18"/>
              </w:rPr>
            </w:pPr>
            <w:r w:rsidRPr="00A1396D">
              <w:rPr>
                <w:sz w:val="18"/>
              </w:rPr>
              <w:t xml:space="preserve">Interpréteur </w:t>
            </w:r>
          </w:p>
        </w:tc>
      </w:tr>
      <w:tr w:rsidR="001C0BF0" w14:paraId="112475BA" w14:textId="77777777" w:rsidTr="001C0BF0">
        <w:tc>
          <w:tcPr>
            <w:tcW w:w="2235" w:type="dxa"/>
            <w:vMerge/>
            <w:vAlign w:val="center"/>
          </w:tcPr>
          <w:p w14:paraId="5C0C1ABE" w14:textId="77777777" w:rsidR="001C0BF0" w:rsidRPr="00A1396D" w:rsidRDefault="001C0BF0" w:rsidP="00CE0F1F">
            <w:pPr>
              <w:pStyle w:val="Corpsdetexte"/>
              <w:jc w:val="left"/>
              <w:rPr>
                <w:sz w:val="18"/>
              </w:rPr>
            </w:pPr>
          </w:p>
        </w:tc>
        <w:tc>
          <w:tcPr>
            <w:tcW w:w="1221" w:type="dxa"/>
            <w:vAlign w:val="center"/>
          </w:tcPr>
          <w:p w14:paraId="576AE2D5" w14:textId="3EF7F42A" w:rsidR="001C0BF0" w:rsidRPr="00CE252E" w:rsidRDefault="001C0BF0" w:rsidP="00CE0F1F">
            <w:pPr>
              <w:pStyle w:val="Corpsdetexte"/>
              <w:jc w:val="left"/>
              <w:rPr>
                <w:i/>
                <w:sz w:val="18"/>
              </w:rPr>
            </w:pPr>
            <w:r w:rsidRPr="00CE252E">
              <w:rPr>
                <w:i/>
                <w:sz w:val="18"/>
              </w:rPr>
              <w:t>Android</w:t>
            </w:r>
          </w:p>
        </w:tc>
        <w:tc>
          <w:tcPr>
            <w:tcW w:w="1729" w:type="dxa"/>
            <w:shd w:val="clear" w:color="auto" w:fill="70AD47" w:themeFill="accent6"/>
            <w:vAlign w:val="center"/>
          </w:tcPr>
          <w:p w14:paraId="3A8CF03A" w14:textId="50C6CB13" w:rsidR="001C0BF0" w:rsidRPr="00A1396D" w:rsidRDefault="001C0BF0" w:rsidP="001C0BF0">
            <w:pPr>
              <w:pStyle w:val="Corpsdetexte"/>
              <w:jc w:val="center"/>
              <w:rPr>
                <w:sz w:val="18"/>
              </w:rPr>
            </w:pPr>
            <w:r w:rsidRPr="00A1396D">
              <w:rPr>
                <w:sz w:val="18"/>
              </w:rPr>
              <w:t>JIT</w:t>
            </w:r>
          </w:p>
        </w:tc>
        <w:tc>
          <w:tcPr>
            <w:tcW w:w="1729" w:type="dxa"/>
            <w:shd w:val="clear" w:color="auto" w:fill="70AD47" w:themeFill="accent6"/>
            <w:vAlign w:val="center"/>
          </w:tcPr>
          <w:p w14:paraId="4BE8BBA9" w14:textId="7B048905" w:rsidR="001C0BF0" w:rsidRPr="00A1396D" w:rsidRDefault="001C0BF0" w:rsidP="001C0BF0">
            <w:pPr>
              <w:pStyle w:val="Corpsdetexte"/>
              <w:jc w:val="center"/>
              <w:rPr>
                <w:sz w:val="18"/>
              </w:rPr>
            </w:pPr>
            <w:r w:rsidRPr="00A1396D">
              <w:rPr>
                <w:sz w:val="18"/>
              </w:rPr>
              <w:t>JIT</w:t>
            </w:r>
          </w:p>
        </w:tc>
        <w:tc>
          <w:tcPr>
            <w:tcW w:w="1729" w:type="dxa"/>
            <w:tcBorders>
              <w:top w:val="nil"/>
            </w:tcBorders>
            <w:shd w:val="clear" w:color="auto" w:fill="70AD47" w:themeFill="accent6"/>
            <w:vAlign w:val="center"/>
          </w:tcPr>
          <w:p w14:paraId="3A740D06" w14:textId="011893A4" w:rsidR="001C0BF0" w:rsidRPr="00A1396D" w:rsidRDefault="001C0BF0" w:rsidP="001C0BF0">
            <w:pPr>
              <w:pStyle w:val="Corpsdetexte"/>
              <w:jc w:val="center"/>
              <w:rPr>
                <w:sz w:val="18"/>
              </w:rPr>
            </w:pPr>
            <w:r w:rsidRPr="00A1396D">
              <w:rPr>
                <w:sz w:val="18"/>
              </w:rPr>
              <w:t>JIT</w:t>
            </w:r>
          </w:p>
        </w:tc>
      </w:tr>
      <w:tr w:rsidR="001C0BF0" w14:paraId="2EBEE2F0" w14:textId="77777777" w:rsidTr="00DC7507">
        <w:tc>
          <w:tcPr>
            <w:tcW w:w="2235" w:type="dxa"/>
            <w:vMerge w:val="restart"/>
            <w:vAlign w:val="center"/>
          </w:tcPr>
          <w:p w14:paraId="3EC50C2E" w14:textId="5AEDD714" w:rsidR="001C0BF0" w:rsidRPr="00A1396D" w:rsidRDefault="001C0BF0" w:rsidP="00CE0F1F">
            <w:pPr>
              <w:pStyle w:val="Corpsdetexte"/>
              <w:jc w:val="left"/>
              <w:rPr>
                <w:sz w:val="18"/>
              </w:rPr>
            </w:pPr>
            <w:r w:rsidRPr="00A1396D">
              <w:rPr>
                <w:sz w:val="18"/>
              </w:rPr>
              <w:t>Support du 64-bit</w:t>
            </w:r>
          </w:p>
        </w:tc>
        <w:tc>
          <w:tcPr>
            <w:tcW w:w="1221" w:type="dxa"/>
            <w:vAlign w:val="center"/>
          </w:tcPr>
          <w:p w14:paraId="28710F9D" w14:textId="7EC127BD" w:rsidR="001C0BF0" w:rsidRPr="00CE252E" w:rsidRDefault="001C0BF0" w:rsidP="00CE0F1F">
            <w:pPr>
              <w:pStyle w:val="Corpsdetexte"/>
              <w:jc w:val="left"/>
              <w:rPr>
                <w:i/>
                <w:sz w:val="18"/>
              </w:rPr>
            </w:pPr>
            <w:r w:rsidRPr="00CE252E">
              <w:rPr>
                <w:i/>
                <w:sz w:val="18"/>
              </w:rPr>
              <w:t>IOS</w:t>
            </w:r>
          </w:p>
        </w:tc>
        <w:tc>
          <w:tcPr>
            <w:tcW w:w="1729" w:type="dxa"/>
            <w:shd w:val="clear" w:color="auto" w:fill="70AD47" w:themeFill="accent6"/>
            <w:vAlign w:val="center"/>
          </w:tcPr>
          <w:p w14:paraId="1470B7C7" w14:textId="0FD87FD3" w:rsidR="001C0BF0" w:rsidRPr="00A1396D" w:rsidRDefault="001C0BF0" w:rsidP="001C0BF0">
            <w:pPr>
              <w:pStyle w:val="Corpsdetexte"/>
              <w:jc w:val="center"/>
              <w:rPr>
                <w:sz w:val="18"/>
              </w:rPr>
            </w:pPr>
            <w:r w:rsidRPr="00A1396D">
              <w:rPr>
                <w:sz w:val="18"/>
              </w:rPr>
              <w:t>Oui</w:t>
            </w:r>
          </w:p>
        </w:tc>
        <w:tc>
          <w:tcPr>
            <w:tcW w:w="1729" w:type="dxa"/>
            <w:shd w:val="clear" w:color="auto" w:fill="70AD47" w:themeFill="accent6"/>
            <w:vAlign w:val="center"/>
          </w:tcPr>
          <w:p w14:paraId="43471A8B" w14:textId="462D0860" w:rsidR="001C0BF0" w:rsidRPr="00A1396D" w:rsidRDefault="001C0BF0" w:rsidP="001C0BF0">
            <w:pPr>
              <w:pStyle w:val="Corpsdetexte"/>
              <w:jc w:val="center"/>
              <w:rPr>
                <w:sz w:val="18"/>
              </w:rPr>
            </w:pPr>
            <w:r w:rsidRPr="00A1396D">
              <w:rPr>
                <w:sz w:val="18"/>
              </w:rPr>
              <w:t>Oui</w:t>
            </w:r>
          </w:p>
        </w:tc>
        <w:tc>
          <w:tcPr>
            <w:tcW w:w="1729" w:type="dxa"/>
            <w:shd w:val="clear" w:color="auto" w:fill="FFD966" w:themeFill="accent4" w:themeFillTint="99"/>
            <w:vAlign w:val="center"/>
          </w:tcPr>
          <w:p w14:paraId="19D22AC1" w14:textId="6CCD97B3" w:rsidR="001C0BF0" w:rsidRPr="00A1396D" w:rsidRDefault="00DC7507" w:rsidP="001C0BF0">
            <w:pPr>
              <w:pStyle w:val="Corpsdetexte"/>
              <w:jc w:val="center"/>
              <w:rPr>
                <w:sz w:val="18"/>
              </w:rPr>
            </w:pPr>
            <w:r w:rsidRPr="00A1396D">
              <w:rPr>
                <w:sz w:val="18"/>
              </w:rPr>
              <w:t>Surement (Apple force le 64 bits)</w:t>
            </w:r>
          </w:p>
        </w:tc>
      </w:tr>
      <w:tr w:rsidR="001C0BF0" w14:paraId="743CFCDD" w14:textId="77777777" w:rsidTr="001C0BF0">
        <w:tc>
          <w:tcPr>
            <w:tcW w:w="2235" w:type="dxa"/>
            <w:vMerge/>
            <w:vAlign w:val="center"/>
          </w:tcPr>
          <w:p w14:paraId="6C14ED32" w14:textId="77777777" w:rsidR="001C0BF0" w:rsidRPr="00A1396D" w:rsidRDefault="001C0BF0" w:rsidP="00CE0F1F">
            <w:pPr>
              <w:pStyle w:val="Corpsdetexte"/>
              <w:jc w:val="left"/>
              <w:rPr>
                <w:sz w:val="18"/>
              </w:rPr>
            </w:pPr>
          </w:p>
        </w:tc>
        <w:tc>
          <w:tcPr>
            <w:tcW w:w="1221" w:type="dxa"/>
            <w:vAlign w:val="center"/>
          </w:tcPr>
          <w:p w14:paraId="79DC9976" w14:textId="15518791" w:rsidR="001C0BF0" w:rsidRPr="00CE252E" w:rsidRDefault="001C0BF0" w:rsidP="00CE0F1F">
            <w:pPr>
              <w:pStyle w:val="Corpsdetexte"/>
              <w:jc w:val="left"/>
              <w:rPr>
                <w:i/>
                <w:sz w:val="18"/>
              </w:rPr>
            </w:pPr>
            <w:r w:rsidRPr="00CE252E">
              <w:rPr>
                <w:i/>
                <w:sz w:val="18"/>
              </w:rPr>
              <w:t>Android</w:t>
            </w:r>
          </w:p>
        </w:tc>
        <w:tc>
          <w:tcPr>
            <w:tcW w:w="1729" w:type="dxa"/>
            <w:vAlign w:val="center"/>
          </w:tcPr>
          <w:p w14:paraId="1EF83F47" w14:textId="6F2F0D22" w:rsidR="001C0BF0" w:rsidRPr="00A1396D" w:rsidRDefault="00A1396D" w:rsidP="001C0BF0">
            <w:pPr>
              <w:pStyle w:val="Corpsdetexte"/>
              <w:jc w:val="center"/>
              <w:rPr>
                <w:sz w:val="18"/>
              </w:rPr>
            </w:pPr>
            <w:r w:rsidRPr="00A1396D">
              <w:rPr>
                <w:sz w:val="18"/>
              </w:rPr>
              <w:t>Aucune informations</w:t>
            </w:r>
          </w:p>
        </w:tc>
        <w:tc>
          <w:tcPr>
            <w:tcW w:w="1729" w:type="dxa"/>
            <w:shd w:val="clear" w:color="auto" w:fill="70AD47" w:themeFill="accent6"/>
            <w:vAlign w:val="center"/>
          </w:tcPr>
          <w:p w14:paraId="34A04090" w14:textId="503D5E43" w:rsidR="001C0BF0" w:rsidRPr="00A1396D" w:rsidRDefault="001C0BF0" w:rsidP="001C0BF0">
            <w:pPr>
              <w:pStyle w:val="Corpsdetexte"/>
              <w:jc w:val="center"/>
              <w:rPr>
                <w:sz w:val="18"/>
              </w:rPr>
            </w:pPr>
            <w:r w:rsidRPr="00A1396D">
              <w:rPr>
                <w:sz w:val="18"/>
              </w:rPr>
              <w:t>Oui</w:t>
            </w:r>
          </w:p>
        </w:tc>
        <w:tc>
          <w:tcPr>
            <w:tcW w:w="1729" w:type="dxa"/>
            <w:shd w:val="clear" w:color="auto" w:fill="FC6A6A"/>
            <w:vAlign w:val="center"/>
          </w:tcPr>
          <w:p w14:paraId="02D9AFE1" w14:textId="15E149C8" w:rsidR="001C0BF0" w:rsidRPr="00A1396D" w:rsidRDefault="001C0BF0" w:rsidP="001C0BF0">
            <w:pPr>
              <w:pStyle w:val="Corpsdetexte"/>
              <w:jc w:val="center"/>
              <w:rPr>
                <w:sz w:val="18"/>
              </w:rPr>
            </w:pPr>
            <w:r w:rsidRPr="00A1396D">
              <w:rPr>
                <w:sz w:val="18"/>
              </w:rPr>
              <w:t>Non</w:t>
            </w:r>
            <w:r w:rsidR="00DC7507" w:rsidRPr="00A1396D">
              <w:rPr>
                <w:sz w:val="18"/>
              </w:rPr>
              <w:t xml:space="preserve"> (prévu en ao</w:t>
            </w:r>
            <w:r w:rsidR="00875191">
              <w:rPr>
                <w:sz w:val="18"/>
              </w:rPr>
              <w:t>û</w:t>
            </w:r>
            <w:r w:rsidR="00DC7507" w:rsidRPr="00A1396D">
              <w:rPr>
                <w:sz w:val="18"/>
              </w:rPr>
              <w:t>t 2019)</w:t>
            </w:r>
          </w:p>
        </w:tc>
      </w:tr>
      <w:tr w:rsidR="00CE0F1F" w14:paraId="4CF5267D" w14:textId="77777777" w:rsidTr="001C0BF0">
        <w:tc>
          <w:tcPr>
            <w:tcW w:w="2235" w:type="dxa"/>
            <w:vAlign w:val="center"/>
          </w:tcPr>
          <w:p w14:paraId="62BD97FB" w14:textId="132B5C10" w:rsidR="00CE0F1F" w:rsidRPr="00A1396D" w:rsidRDefault="001C0BF0" w:rsidP="00CE0F1F">
            <w:pPr>
              <w:pStyle w:val="Corpsdetexte"/>
              <w:jc w:val="left"/>
              <w:rPr>
                <w:sz w:val="18"/>
              </w:rPr>
            </w:pPr>
            <w:r w:rsidRPr="00A1396D">
              <w:rPr>
                <w:sz w:val="18"/>
              </w:rPr>
              <w:t>UI</w:t>
            </w:r>
            <w:r w:rsidR="00DC7507" w:rsidRPr="00A1396D">
              <w:rPr>
                <w:sz w:val="18"/>
              </w:rPr>
              <w:t xml:space="preserve"> performance</w:t>
            </w:r>
          </w:p>
        </w:tc>
        <w:tc>
          <w:tcPr>
            <w:tcW w:w="1221" w:type="dxa"/>
            <w:vAlign w:val="center"/>
          </w:tcPr>
          <w:p w14:paraId="1E7C661B" w14:textId="7625FE89" w:rsidR="00CE0F1F" w:rsidRPr="00CE252E" w:rsidRDefault="001C0BF0" w:rsidP="00CE0F1F">
            <w:pPr>
              <w:pStyle w:val="Corpsdetexte"/>
              <w:jc w:val="left"/>
              <w:rPr>
                <w:i/>
                <w:sz w:val="18"/>
              </w:rPr>
            </w:pPr>
            <w:r w:rsidRPr="00CE252E">
              <w:rPr>
                <w:i/>
                <w:sz w:val="18"/>
              </w:rPr>
              <w:t>IOS et Android</w:t>
            </w:r>
          </w:p>
        </w:tc>
        <w:tc>
          <w:tcPr>
            <w:tcW w:w="1729" w:type="dxa"/>
            <w:shd w:val="clear" w:color="auto" w:fill="FC6A6A"/>
            <w:vAlign w:val="center"/>
          </w:tcPr>
          <w:p w14:paraId="2565DF32" w14:textId="1ABD9339" w:rsidR="00CE0F1F" w:rsidRPr="00A1396D" w:rsidRDefault="001C0BF0" w:rsidP="001C0BF0">
            <w:pPr>
              <w:pStyle w:val="Corpsdetexte"/>
              <w:jc w:val="center"/>
              <w:rPr>
                <w:sz w:val="18"/>
              </w:rPr>
            </w:pPr>
            <w:r w:rsidRPr="00A1396D">
              <w:rPr>
                <w:sz w:val="18"/>
              </w:rPr>
              <w:t>HTML</w:t>
            </w:r>
          </w:p>
        </w:tc>
        <w:tc>
          <w:tcPr>
            <w:tcW w:w="1729" w:type="dxa"/>
            <w:shd w:val="clear" w:color="auto" w:fill="70AD47" w:themeFill="accent6"/>
            <w:vAlign w:val="center"/>
          </w:tcPr>
          <w:p w14:paraId="50303C48" w14:textId="77075C44" w:rsidR="00CE0F1F" w:rsidRPr="00A1396D" w:rsidRDefault="001C0BF0" w:rsidP="001C0BF0">
            <w:pPr>
              <w:pStyle w:val="Corpsdetexte"/>
              <w:jc w:val="center"/>
              <w:rPr>
                <w:sz w:val="18"/>
              </w:rPr>
            </w:pPr>
            <w:r w:rsidRPr="00A1396D">
              <w:rPr>
                <w:sz w:val="18"/>
              </w:rPr>
              <w:t>Composants natifs</w:t>
            </w:r>
          </w:p>
        </w:tc>
        <w:tc>
          <w:tcPr>
            <w:tcW w:w="1729" w:type="dxa"/>
            <w:shd w:val="clear" w:color="auto" w:fill="70AD47" w:themeFill="accent6"/>
            <w:vAlign w:val="center"/>
          </w:tcPr>
          <w:p w14:paraId="65857C0F" w14:textId="61CCDF93" w:rsidR="00CE0F1F" w:rsidRPr="00A1396D" w:rsidRDefault="001C0BF0" w:rsidP="001C0BF0">
            <w:pPr>
              <w:pStyle w:val="Corpsdetexte"/>
              <w:jc w:val="center"/>
              <w:rPr>
                <w:sz w:val="18"/>
              </w:rPr>
            </w:pPr>
            <w:r w:rsidRPr="00A1396D">
              <w:rPr>
                <w:sz w:val="18"/>
              </w:rPr>
              <w:t>Composants natifs</w:t>
            </w:r>
          </w:p>
        </w:tc>
      </w:tr>
    </w:tbl>
    <w:p w14:paraId="52A14717" w14:textId="64CFC1A5" w:rsidR="00CE0F1F" w:rsidRPr="006A66B0" w:rsidRDefault="001C0BF0" w:rsidP="006A66B0">
      <w:pPr>
        <w:pStyle w:val="source"/>
      </w:pPr>
      <w:r w:rsidRPr="006A66B0">
        <w:fldChar w:fldCharType="begin"/>
      </w:r>
      <w:r w:rsidRPr="006A66B0">
        <w:instrText xml:space="preserve"> ADDIN ZOTERO_ITEM CSL_CITATION {"citationID":"sgWIprlG","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w:t>
      </w:r>
      <w:proofErr w:type="spellStart"/>
      <w:r w:rsidRPr="006A66B0">
        <w:t>Cruxlab</w:t>
      </w:r>
      <w:proofErr w:type="spellEnd"/>
      <w:r w:rsidRPr="006A66B0">
        <w:t>, 2017)</w:t>
      </w:r>
      <w:r w:rsidRPr="006A66B0">
        <w:fldChar w:fldCharType="end"/>
      </w:r>
    </w:p>
    <w:p w14:paraId="3F8BFF62" w14:textId="52258B99" w:rsidR="00996B77" w:rsidRDefault="00DC7507" w:rsidP="00F72F0C">
      <w:pPr>
        <w:pStyle w:val="Texte"/>
      </w:pPr>
      <w:r>
        <w:t>Question performance, Xamarin remporte haut la main la première place</w:t>
      </w:r>
      <w:r w:rsidR="003B6464">
        <w:t xml:space="preserve">. En raison de </w:t>
      </w:r>
      <w:r>
        <w:t xml:space="preserve">son propre environnement de runtime et </w:t>
      </w:r>
      <w:r w:rsidR="003B6464">
        <w:t xml:space="preserve">de son </w:t>
      </w:r>
      <w:r>
        <w:t>interface utilisateur</w:t>
      </w:r>
      <w:r w:rsidR="003B6464">
        <w:t xml:space="preserve"> qui</w:t>
      </w:r>
      <w:r>
        <w:t xml:space="preserve"> peut être écrite en code natif, il est bien plus rapide. </w:t>
      </w:r>
      <w:r w:rsidR="00A1396D">
        <w:t xml:space="preserve">En </w:t>
      </w:r>
      <w:r w:rsidR="00417CBD">
        <w:t>deuxième</w:t>
      </w:r>
      <w:r w:rsidR="00A1396D">
        <w:t xml:space="preserve"> place</w:t>
      </w:r>
      <w:r w:rsidR="003B6464">
        <w:t xml:space="preserve"> se trouve </w:t>
      </w:r>
      <w:r w:rsidR="00A1396D">
        <w:t xml:space="preserve">React Native. Bien que le 64 bits ne soit pas </w:t>
      </w:r>
      <w:r w:rsidR="003B6464">
        <w:t xml:space="preserve">encore </w:t>
      </w:r>
      <w:r w:rsidR="00A1396D">
        <w:t xml:space="preserve">supporté, il reste plus performant car il utilise les composants natifs du système d’exploitation. Le fonctionnement d’Ionic </w:t>
      </w:r>
      <w:r w:rsidR="003B6464">
        <w:t xml:space="preserve">place ce Framework </w:t>
      </w:r>
      <w:r w:rsidR="00A1396D">
        <w:t>bon dernier au niveau des performances.</w:t>
      </w:r>
      <w:r w:rsidR="007A27C1">
        <w:t xml:space="preserve"> </w:t>
      </w:r>
    </w:p>
    <w:p w14:paraId="459C4628" w14:textId="5D5AC4C1" w:rsidR="000D374B" w:rsidRDefault="007A27C1" w:rsidP="00F72F0C">
      <w:pPr>
        <w:pStyle w:val="Texte"/>
        <w:rPr>
          <w:sz w:val="24"/>
          <w:szCs w:val="20"/>
        </w:rPr>
      </w:pPr>
      <w:r>
        <w:lastRenderedPageBreak/>
        <w:t xml:space="preserve">Il est cependant important de noter que Google va exiger dès </w:t>
      </w:r>
      <w:r w:rsidR="009C5DBF">
        <w:t>a</w:t>
      </w:r>
      <w:r>
        <w:t>o</w:t>
      </w:r>
      <w:r w:rsidR="009C5DBF">
        <w:t>û</w:t>
      </w:r>
      <w:r>
        <w:t>t 2019 que toutes les applications sur le Play Store puissent supporter des libraires 64 bits en plus des 32 bits. Les applications déjà existantes devront alors être misent à jour et les Frameworks, tel</w:t>
      </w:r>
      <w:r w:rsidR="00AB34E9">
        <w:t>s</w:t>
      </w:r>
      <w:r>
        <w:t xml:space="preserve"> que React Native, devront </w:t>
      </w:r>
      <w:r w:rsidR="00AB34E9">
        <w:t>alors</w:t>
      </w:r>
      <w:r>
        <w:t xml:space="preserve"> ajouter le 64 bits à leur fonctionnement.</w:t>
      </w:r>
    </w:p>
    <w:p w14:paraId="282CAEF9" w14:textId="15033A52" w:rsidR="00856448" w:rsidRDefault="00856448" w:rsidP="00856448">
      <w:pPr>
        <w:pStyle w:val="Lgende"/>
        <w:keepNext/>
      </w:pPr>
      <w:bookmarkStart w:id="44" w:name="_Toc523409347"/>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437BB1">
        <w:rPr>
          <w:noProof/>
        </w:rPr>
        <w:t>3</w:t>
      </w:r>
      <w:r w:rsidR="0092739D">
        <w:rPr>
          <w:noProof/>
        </w:rPr>
        <w:fldChar w:fldCharType="end"/>
      </w:r>
      <w:r>
        <w:t xml:space="preserve"> - Résumé des aspects de développement des Frameworks</w:t>
      </w:r>
      <w:bookmarkEnd w:id="44"/>
    </w:p>
    <w:tbl>
      <w:tblPr>
        <w:tblStyle w:val="Grilledutableau"/>
        <w:tblW w:w="0" w:type="auto"/>
        <w:tblLook w:val="04A0" w:firstRow="1" w:lastRow="0" w:firstColumn="1" w:lastColumn="0" w:noHBand="0" w:noVBand="1"/>
      </w:tblPr>
      <w:tblGrid>
        <w:gridCol w:w="1757"/>
        <w:gridCol w:w="1389"/>
        <w:gridCol w:w="1386"/>
        <w:gridCol w:w="1415"/>
        <w:gridCol w:w="1397"/>
        <w:gridCol w:w="1375"/>
      </w:tblGrid>
      <w:tr w:rsidR="001C0BF0" w14:paraId="2D5B0232" w14:textId="77777777" w:rsidTr="00F36743">
        <w:tc>
          <w:tcPr>
            <w:tcW w:w="1757" w:type="dxa"/>
            <w:vAlign w:val="center"/>
          </w:tcPr>
          <w:p w14:paraId="3E771107" w14:textId="77777777" w:rsidR="001C0BF0" w:rsidRPr="00F36743" w:rsidRDefault="001C0BF0" w:rsidP="00F36743">
            <w:pPr>
              <w:pStyle w:val="Corpsdetexte"/>
              <w:jc w:val="left"/>
              <w:rPr>
                <w:b/>
                <w:sz w:val="18"/>
              </w:rPr>
            </w:pPr>
          </w:p>
        </w:tc>
        <w:tc>
          <w:tcPr>
            <w:tcW w:w="1389" w:type="dxa"/>
            <w:vAlign w:val="center"/>
          </w:tcPr>
          <w:p w14:paraId="78D514F4" w14:textId="52658D30" w:rsidR="001C0BF0" w:rsidRPr="00F36743" w:rsidRDefault="00F36743" w:rsidP="00F36743">
            <w:pPr>
              <w:pStyle w:val="Corpsdetexte"/>
              <w:jc w:val="center"/>
              <w:rPr>
                <w:i/>
                <w:sz w:val="18"/>
              </w:rPr>
            </w:pPr>
            <w:r w:rsidRPr="00F36743">
              <w:rPr>
                <w:i/>
                <w:sz w:val="18"/>
              </w:rPr>
              <w:t>Plateformes</w:t>
            </w:r>
          </w:p>
        </w:tc>
        <w:tc>
          <w:tcPr>
            <w:tcW w:w="1386" w:type="dxa"/>
            <w:vAlign w:val="center"/>
          </w:tcPr>
          <w:p w14:paraId="2191DC90" w14:textId="0707F580" w:rsidR="001C0BF0" w:rsidRPr="00F36743" w:rsidRDefault="001C0BF0" w:rsidP="006A66B0">
            <w:pPr>
              <w:pStyle w:val="Corpsdetexte"/>
              <w:jc w:val="center"/>
              <w:rPr>
                <w:b/>
                <w:sz w:val="18"/>
              </w:rPr>
            </w:pPr>
            <w:r w:rsidRPr="00F36743">
              <w:rPr>
                <w:b/>
                <w:sz w:val="18"/>
              </w:rPr>
              <w:t>Outils officiels</w:t>
            </w:r>
          </w:p>
        </w:tc>
        <w:tc>
          <w:tcPr>
            <w:tcW w:w="1415" w:type="dxa"/>
            <w:vAlign w:val="center"/>
          </w:tcPr>
          <w:p w14:paraId="73C746F8" w14:textId="604A57EF" w:rsidR="001C0BF0" w:rsidRPr="00F36743" w:rsidRDefault="001C0BF0" w:rsidP="006A66B0">
            <w:pPr>
              <w:pStyle w:val="Corpsdetexte"/>
              <w:jc w:val="center"/>
              <w:rPr>
                <w:b/>
                <w:sz w:val="18"/>
              </w:rPr>
            </w:pPr>
            <w:r w:rsidRPr="00F36743">
              <w:rPr>
                <w:b/>
                <w:sz w:val="18"/>
              </w:rPr>
              <w:t>Ionic</w:t>
            </w:r>
          </w:p>
        </w:tc>
        <w:tc>
          <w:tcPr>
            <w:tcW w:w="1397" w:type="dxa"/>
            <w:vAlign w:val="center"/>
          </w:tcPr>
          <w:p w14:paraId="3EFA7CF3" w14:textId="5F05B70F" w:rsidR="001C0BF0" w:rsidRPr="00F36743" w:rsidRDefault="001C0BF0" w:rsidP="006A66B0">
            <w:pPr>
              <w:pStyle w:val="Corpsdetexte"/>
              <w:jc w:val="center"/>
              <w:rPr>
                <w:b/>
                <w:sz w:val="18"/>
              </w:rPr>
            </w:pPr>
            <w:r w:rsidRPr="00F36743">
              <w:rPr>
                <w:b/>
                <w:sz w:val="18"/>
              </w:rPr>
              <w:t>Xamarin</w:t>
            </w:r>
          </w:p>
        </w:tc>
        <w:tc>
          <w:tcPr>
            <w:tcW w:w="1375" w:type="dxa"/>
            <w:vAlign w:val="center"/>
          </w:tcPr>
          <w:p w14:paraId="2A983CA3" w14:textId="5D852AFE" w:rsidR="001C0BF0" w:rsidRPr="00F36743" w:rsidRDefault="001C0BF0" w:rsidP="006A66B0">
            <w:pPr>
              <w:pStyle w:val="Corpsdetexte"/>
              <w:jc w:val="center"/>
              <w:rPr>
                <w:b/>
                <w:sz w:val="18"/>
              </w:rPr>
            </w:pPr>
            <w:r w:rsidRPr="00F36743">
              <w:rPr>
                <w:b/>
                <w:sz w:val="18"/>
              </w:rPr>
              <w:t>React Native</w:t>
            </w:r>
          </w:p>
        </w:tc>
      </w:tr>
      <w:tr w:rsidR="00856448" w14:paraId="798313DA" w14:textId="77777777" w:rsidTr="00F36743">
        <w:tc>
          <w:tcPr>
            <w:tcW w:w="1757" w:type="dxa"/>
            <w:vAlign w:val="center"/>
          </w:tcPr>
          <w:p w14:paraId="17700EDC" w14:textId="5F0A3BC8" w:rsidR="001C0BF0" w:rsidRPr="00F36743" w:rsidRDefault="001C0BF0" w:rsidP="00F36743">
            <w:pPr>
              <w:pStyle w:val="Corpsdetexte"/>
              <w:jc w:val="left"/>
              <w:rPr>
                <w:sz w:val="18"/>
              </w:rPr>
            </w:pPr>
            <w:r w:rsidRPr="00F36743">
              <w:rPr>
                <w:sz w:val="18"/>
              </w:rPr>
              <w:t>Lancement manuel</w:t>
            </w:r>
          </w:p>
        </w:tc>
        <w:tc>
          <w:tcPr>
            <w:tcW w:w="1389" w:type="dxa"/>
          </w:tcPr>
          <w:p w14:paraId="40F6C778" w14:textId="77777777" w:rsidR="001C0BF0" w:rsidRPr="008730D0" w:rsidRDefault="001C0BF0" w:rsidP="00A06D2C">
            <w:pPr>
              <w:pStyle w:val="Corpsdetexte"/>
              <w:rPr>
                <w:i/>
                <w:sz w:val="18"/>
              </w:rPr>
            </w:pPr>
          </w:p>
        </w:tc>
        <w:tc>
          <w:tcPr>
            <w:tcW w:w="1386" w:type="dxa"/>
            <w:shd w:val="clear" w:color="auto" w:fill="70AD47" w:themeFill="accent6"/>
            <w:vAlign w:val="center"/>
          </w:tcPr>
          <w:p w14:paraId="564F0D40" w14:textId="41917DB1"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31BC351B" w14:textId="191C2691"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1C4E1305" w14:textId="6206EF8F"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7A3C61DB" w14:textId="517AD5A5" w:rsidR="001C0BF0" w:rsidRPr="00F36743" w:rsidRDefault="001C0BF0" w:rsidP="006A66B0">
            <w:pPr>
              <w:pStyle w:val="Corpsdetexte"/>
              <w:jc w:val="center"/>
              <w:rPr>
                <w:sz w:val="18"/>
              </w:rPr>
            </w:pPr>
            <w:r w:rsidRPr="00F36743">
              <w:rPr>
                <w:sz w:val="18"/>
              </w:rPr>
              <w:t>Oui</w:t>
            </w:r>
          </w:p>
        </w:tc>
      </w:tr>
      <w:tr w:rsidR="00856448" w14:paraId="171FD3C5" w14:textId="77777777" w:rsidTr="00F36743">
        <w:tc>
          <w:tcPr>
            <w:tcW w:w="1757" w:type="dxa"/>
            <w:vAlign w:val="center"/>
          </w:tcPr>
          <w:p w14:paraId="60CA0490" w14:textId="3C8F760C" w:rsidR="001C0BF0" w:rsidRPr="00F36743" w:rsidRDefault="001C0BF0" w:rsidP="00F36743">
            <w:pPr>
              <w:pStyle w:val="Corpsdetexte"/>
              <w:jc w:val="left"/>
              <w:rPr>
                <w:sz w:val="18"/>
              </w:rPr>
            </w:pPr>
            <w:r w:rsidRPr="00F36743">
              <w:rPr>
                <w:sz w:val="18"/>
              </w:rPr>
              <w:t>Lancement automatique</w:t>
            </w:r>
          </w:p>
        </w:tc>
        <w:tc>
          <w:tcPr>
            <w:tcW w:w="1389" w:type="dxa"/>
          </w:tcPr>
          <w:p w14:paraId="411DEE71" w14:textId="77777777" w:rsidR="001C0BF0" w:rsidRPr="008730D0" w:rsidRDefault="001C0BF0" w:rsidP="00A06D2C">
            <w:pPr>
              <w:pStyle w:val="Corpsdetexte"/>
              <w:rPr>
                <w:i/>
                <w:sz w:val="18"/>
              </w:rPr>
            </w:pPr>
          </w:p>
        </w:tc>
        <w:tc>
          <w:tcPr>
            <w:tcW w:w="1386" w:type="dxa"/>
            <w:shd w:val="clear" w:color="auto" w:fill="FC6A6A"/>
            <w:vAlign w:val="center"/>
          </w:tcPr>
          <w:p w14:paraId="34512EA2" w14:textId="494E7EB8"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2976BE91" w14:textId="2D0C2037"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4B797F9D" w14:textId="3E0B204A"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0F219A0E" w14:textId="150B8EAE" w:rsidR="001C0BF0" w:rsidRPr="00F36743" w:rsidRDefault="001C0BF0" w:rsidP="006A66B0">
            <w:pPr>
              <w:pStyle w:val="Corpsdetexte"/>
              <w:jc w:val="center"/>
              <w:rPr>
                <w:sz w:val="18"/>
              </w:rPr>
            </w:pPr>
            <w:r w:rsidRPr="00F36743">
              <w:rPr>
                <w:sz w:val="18"/>
              </w:rPr>
              <w:t>Oui</w:t>
            </w:r>
          </w:p>
        </w:tc>
      </w:tr>
      <w:tr w:rsidR="001C0BF0" w14:paraId="713225AE" w14:textId="77777777" w:rsidTr="00F36743">
        <w:tc>
          <w:tcPr>
            <w:tcW w:w="1757" w:type="dxa"/>
            <w:vMerge w:val="restart"/>
            <w:vAlign w:val="center"/>
          </w:tcPr>
          <w:p w14:paraId="4B0E0B3C" w14:textId="60FB591C" w:rsidR="001C0BF0" w:rsidRPr="00F36743" w:rsidRDefault="001C0BF0" w:rsidP="00F36743">
            <w:pPr>
              <w:pStyle w:val="Corpsdetexte"/>
              <w:jc w:val="left"/>
              <w:rPr>
                <w:sz w:val="18"/>
              </w:rPr>
            </w:pPr>
            <w:r w:rsidRPr="00F36743">
              <w:rPr>
                <w:sz w:val="18"/>
              </w:rPr>
              <w:t>Permutation du code à chaud</w:t>
            </w:r>
          </w:p>
        </w:tc>
        <w:tc>
          <w:tcPr>
            <w:tcW w:w="1389" w:type="dxa"/>
          </w:tcPr>
          <w:p w14:paraId="74D1CE2B" w14:textId="615D0647" w:rsidR="001C0BF0" w:rsidRPr="008730D0" w:rsidRDefault="001C0BF0" w:rsidP="00A06D2C">
            <w:pPr>
              <w:pStyle w:val="Corpsdetexte"/>
              <w:rPr>
                <w:i/>
                <w:sz w:val="18"/>
              </w:rPr>
            </w:pPr>
            <w:r w:rsidRPr="008730D0">
              <w:rPr>
                <w:i/>
                <w:sz w:val="18"/>
              </w:rPr>
              <w:t>IOS</w:t>
            </w:r>
          </w:p>
        </w:tc>
        <w:tc>
          <w:tcPr>
            <w:tcW w:w="1386" w:type="dxa"/>
            <w:shd w:val="clear" w:color="auto" w:fill="FC6A6A"/>
            <w:vAlign w:val="center"/>
          </w:tcPr>
          <w:p w14:paraId="2FDF2B80" w14:textId="07F85F4C" w:rsidR="001C0BF0" w:rsidRPr="00F36743" w:rsidRDefault="001C0BF0" w:rsidP="006A66B0">
            <w:pPr>
              <w:pStyle w:val="Corpsdetexte"/>
              <w:jc w:val="center"/>
              <w:rPr>
                <w:sz w:val="18"/>
              </w:rPr>
            </w:pPr>
            <w:r w:rsidRPr="00F36743">
              <w:rPr>
                <w:sz w:val="18"/>
              </w:rPr>
              <w:t>Non</w:t>
            </w:r>
          </w:p>
        </w:tc>
        <w:tc>
          <w:tcPr>
            <w:tcW w:w="1415" w:type="dxa"/>
            <w:shd w:val="clear" w:color="auto" w:fill="FC6A6A"/>
            <w:vAlign w:val="center"/>
          </w:tcPr>
          <w:p w14:paraId="1F94AC49" w14:textId="1EAF4790"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25A23DBE" w14:textId="1A05EBFE"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C2777F7" w14:textId="08BAAF2B" w:rsidR="001C0BF0" w:rsidRPr="00F36743" w:rsidRDefault="001C0BF0" w:rsidP="006A66B0">
            <w:pPr>
              <w:pStyle w:val="Corpsdetexte"/>
              <w:jc w:val="center"/>
              <w:rPr>
                <w:sz w:val="18"/>
              </w:rPr>
            </w:pPr>
            <w:r w:rsidRPr="00F36743">
              <w:rPr>
                <w:sz w:val="18"/>
              </w:rPr>
              <w:t>Oui</w:t>
            </w:r>
          </w:p>
        </w:tc>
      </w:tr>
      <w:tr w:rsidR="00856448" w14:paraId="4AECFAA4" w14:textId="77777777" w:rsidTr="00F36743">
        <w:tc>
          <w:tcPr>
            <w:tcW w:w="1757" w:type="dxa"/>
            <w:vMerge/>
            <w:vAlign w:val="center"/>
          </w:tcPr>
          <w:p w14:paraId="1B770D3B" w14:textId="77777777" w:rsidR="001C0BF0" w:rsidRPr="00F36743" w:rsidRDefault="001C0BF0" w:rsidP="00F36743">
            <w:pPr>
              <w:pStyle w:val="Corpsdetexte"/>
              <w:jc w:val="left"/>
              <w:rPr>
                <w:sz w:val="18"/>
              </w:rPr>
            </w:pPr>
          </w:p>
        </w:tc>
        <w:tc>
          <w:tcPr>
            <w:tcW w:w="1389" w:type="dxa"/>
          </w:tcPr>
          <w:p w14:paraId="414357FE" w14:textId="135DCA03" w:rsidR="001C0BF0" w:rsidRPr="008730D0" w:rsidRDefault="001C0BF0" w:rsidP="00A06D2C">
            <w:pPr>
              <w:pStyle w:val="Corpsdetexte"/>
              <w:rPr>
                <w:i/>
                <w:sz w:val="18"/>
              </w:rPr>
            </w:pPr>
            <w:r w:rsidRPr="008730D0">
              <w:rPr>
                <w:i/>
                <w:sz w:val="18"/>
              </w:rPr>
              <w:t>Android</w:t>
            </w:r>
          </w:p>
        </w:tc>
        <w:tc>
          <w:tcPr>
            <w:tcW w:w="1386" w:type="dxa"/>
            <w:shd w:val="clear" w:color="auto" w:fill="70AD47" w:themeFill="accent6"/>
            <w:vAlign w:val="center"/>
          </w:tcPr>
          <w:p w14:paraId="4F9370A8" w14:textId="00CB6031" w:rsidR="001C0BF0" w:rsidRPr="00F36743" w:rsidRDefault="001C0BF0" w:rsidP="006A66B0">
            <w:pPr>
              <w:pStyle w:val="Corpsdetexte"/>
              <w:jc w:val="center"/>
              <w:rPr>
                <w:sz w:val="18"/>
              </w:rPr>
            </w:pPr>
            <w:r w:rsidRPr="00F36743">
              <w:rPr>
                <w:sz w:val="18"/>
              </w:rPr>
              <w:t>Oui</w:t>
            </w:r>
          </w:p>
        </w:tc>
        <w:tc>
          <w:tcPr>
            <w:tcW w:w="1415" w:type="dxa"/>
            <w:shd w:val="clear" w:color="auto" w:fill="FC6A6A"/>
            <w:vAlign w:val="center"/>
          </w:tcPr>
          <w:p w14:paraId="6655BE83" w14:textId="5F084042"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027A8D7F" w14:textId="6829E788"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3292F5D0" w14:textId="25107909" w:rsidR="001C0BF0" w:rsidRPr="00F36743" w:rsidRDefault="001C0BF0" w:rsidP="006A66B0">
            <w:pPr>
              <w:pStyle w:val="Corpsdetexte"/>
              <w:jc w:val="center"/>
              <w:rPr>
                <w:sz w:val="18"/>
              </w:rPr>
            </w:pPr>
            <w:r w:rsidRPr="00F36743">
              <w:rPr>
                <w:sz w:val="18"/>
              </w:rPr>
              <w:t>Oui</w:t>
            </w:r>
          </w:p>
        </w:tc>
      </w:tr>
      <w:tr w:rsidR="00856448" w14:paraId="5DCCDD64" w14:textId="77777777" w:rsidTr="00F36743">
        <w:tc>
          <w:tcPr>
            <w:tcW w:w="1757" w:type="dxa"/>
            <w:vMerge w:val="restart"/>
            <w:vAlign w:val="center"/>
          </w:tcPr>
          <w:p w14:paraId="61E2E6CA" w14:textId="131B4DAB" w:rsidR="001C0BF0" w:rsidRPr="00F36743" w:rsidRDefault="001C0BF0" w:rsidP="00F36743">
            <w:pPr>
              <w:pStyle w:val="Corpsdetexte"/>
              <w:jc w:val="left"/>
              <w:rPr>
                <w:sz w:val="18"/>
              </w:rPr>
            </w:pPr>
            <w:r w:rsidRPr="00F36743">
              <w:rPr>
                <w:sz w:val="18"/>
              </w:rPr>
              <w:t>Permutation du code à froid</w:t>
            </w:r>
          </w:p>
        </w:tc>
        <w:tc>
          <w:tcPr>
            <w:tcW w:w="1389" w:type="dxa"/>
          </w:tcPr>
          <w:p w14:paraId="58BCAB1F" w14:textId="5F4CB3E3" w:rsidR="001C0BF0" w:rsidRPr="008730D0" w:rsidRDefault="001C0BF0" w:rsidP="00A06D2C">
            <w:pPr>
              <w:pStyle w:val="Corpsdetexte"/>
              <w:rPr>
                <w:i/>
                <w:sz w:val="18"/>
              </w:rPr>
            </w:pPr>
            <w:r w:rsidRPr="008730D0">
              <w:rPr>
                <w:i/>
                <w:sz w:val="18"/>
              </w:rPr>
              <w:t>IOS</w:t>
            </w:r>
          </w:p>
        </w:tc>
        <w:tc>
          <w:tcPr>
            <w:tcW w:w="1386" w:type="dxa"/>
            <w:shd w:val="clear" w:color="auto" w:fill="FC6A6A"/>
            <w:vAlign w:val="center"/>
          </w:tcPr>
          <w:p w14:paraId="58FDB900" w14:textId="1A15C576"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18AF0EB1" w14:textId="15B0ED5B"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0ED3600A" w14:textId="2770C990"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E181AE6" w14:textId="59963961" w:rsidR="001C0BF0" w:rsidRPr="00F36743" w:rsidRDefault="001C0BF0" w:rsidP="006A66B0">
            <w:pPr>
              <w:pStyle w:val="Corpsdetexte"/>
              <w:jc w:val="center"/>
              <w:rPr>
                <w:sz w:val="18"/>
              </w:rPr>
            </w:pPr>
            <w:r w:rsidRPr="00F36743">
              <w:rPr>
                <w:sz w:val="18"/>
              </w:rPr>
              <w:t>Oui</w:t>
            </w:r>
          </w:p>
        </w:tc>
      </w:tr>
      <w:tr w:rsidR="00856448" w14:paraId="595E121C" w14:textId="77777777" w:rsidTr="00F36743">
        <w:tc>
          <w:tcPr>
            <w:tcW w:w="1757" w:type="dxa"/>
            <w:vMerge/>
            <w:vAlign w:val="center"/>
          </w:tcPr>
          <w:p w14:paraId="59C7C402" w14:textId="77777777" w:rsidR="001C0BF0" w:rsidRPr="00F36743" w:rsidRDefault="001C0BF0" w:rsidP="00F36743">
            <w:pPr>
              <w:pStyle w:val="Corpsdetexte"/>
              <w:jc w:val="left"/>
              <w:rPr>
                <w:sz w:val="18"/>
              </w:rPr>
            </w:pPr>
          </w:p>
        </w:tc>
        <w:tc>
          <w:tcPr>
            <w:tcW w:w="1389" w:type="dxa"/>
          </w:tcPr>
          <w:p w14:paraId="5FB75ACA" w14:textId="3844C6B0" w:rsidR="001C0BF0" w:rsidRPr="008730D0" w:rsidRDefault="001C0BF0" w:rsidP="00A06D2C">
            <w:pPr>
              <w:pStyle w:val="Corpsdetexte"/>
              <w:rPr>
                <w:i/>
                <w:sz w:val="18"/>
              </w:rPr>
            </w:pPr>
            <w:r w:rsidRPr="008730D0">
              <w:rPr>
                <w:i/>
                <w:sz w:val="18"/>
              </w:rPr>
              <w:t>Android</w:t>
            </w:r>
          </w:p>
        </w:tc>
        <w:tc>
          <w:tcPr>
            <w:tcW w:w="1386" w:type="dxa"/>
            <w:shd w:val="clear" w:color="auto" w:fill="70AD47" w:themeFill="accent6"/>
            <w:vAlign w:val="center"/>
          </w:tcPr>
          <w:p w14:paraId="1822DDF6" w14:textId="2DCE9D0A"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0CA9F366" w14:textId="05696F70"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6EEB390A" w14:textId="3B3BD89D"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50F81C2F" w14:textId="75820888" w:rsidR="001C0BF0" w:rsidRPr="00F36743" w:rsidRDefault="001C0BF0" w:rsidP="006A66B0">
            <w:pPr>
              <w:pStyle w:val="Corpsdetexte"/>
              <w:jc w:val="center"/>
              <w:rPr>
                <w:sz w:val="18"/>
              </w:rPr>
            </w:pPr>
            <w:r w:rsidRPr="00F36743">
              <w:rPr>
                <w:sz w:val="18"/>
              </w:rPr>
              <w:t>Oui</w:t>
            </w:r>
          </w:p>
        </w:tc>
      </w:tr>
      <w:tr w:rsidR="00856448" w14:paraId="11C38079" w14:textId="77777777" w:rsidTr="00F36743">
        <w:tc>
          <w:tcPr>
            <w:tcW w:w="1757" w:type="dxa"/>
            <w:vAlign w:val="center"/>
          </w:tcPr>
          <w:p w14:paraId="3D9A8554" w14:textId="5E755380" w:rsidR="001C0BF0" w:rsidRPr="00F36743" w:rsidRDefault="001C0BF0" w:rsidP="00F36743">
            <w:pPr>
              <w:pStyle w:val="Corpsdetexte"/>
              <w:jc w:val="left"/>
              <w:rPr>
                <w:sz w:val="18"/>
              </w:rPr>
            </w:pPr>
            <w:r w:rsidRPr="00F36743">
              <w:rPr>
                <w:sz w:val="18"/>
              </w:rPr>
              <w:t>Développement dans le navigateur</w:t>
            </w:r>
          </w:p>
        </w:tc>
        <w:tc>
          <w:tcPr>
            <w:tcW w:w="1389" w:type="dxa"/>
          </w:tcPr>
          <w:p w14:paraId="6BF9BBBC" w14:textId="77777777" w:rsidR="001C0BF0" w:rsidRPr="008730D0" w:rsidRDefault="001C0BF0" w:rsidP="00A06D2C">
            <w:pPr>
              <w:pStyle w:val="Corpsdetexte"/>
              <w:rPr>
                <w:i/>
                <w:sz w:val="18"/>
              </w:rPr>
            </w:pPr>
          </w:p>
        </w:tc>
        <w:tc>
          <w:tcPr>
            <w:tcW w:w="1386" w:type="dxa"/>
            <w:shd w:val="clear" w:color="auto" w:fill="FC6A6A"/>
            <w:vAlign w:val="center"/>
          </w:tcPr>
          <w:p w14:paraId="66A3FB6E" w14:textId="3133DBD3" w:rsidR="001C0BF0" w:rsidRPr="00F36743" w:rsidRDefault="001C0BF0" w:rsidP="006A66B0">
            <w:pPr>
              <w:pStyle w:val="Corpsdetexte"/>
              <w:jc w:val="center"/>
              <w:rPr>
                <w:sz w:val="18"/>
              </w:rPr>
            </w:pPr>
            <w:r w:rsidRPr="00F36743">
              <w:rPr>
                <w:sz w:val="18"/>
              </w:rPr>
              <w:t>Non</w:t>
            </w:r>
          </w:p>
        </w:tc>
        <w:tc>
          <w:tcPr>
            <w:tcW w:w="1415" w:type="dxa"/>
            <w:shd w:val="clear" w:color="auto" w:fill="FFD966" w:themeFill="accent4" w:themeFillTint="99"/>
            <w:vAlign w:val="center"/>
          </w:tcPr>
          <w:p w14:paraId="3BF18699" w14:textId="386BAF51" w:rsidR="001C0BF0" w:rsidRPr="00F36743" w:rsidRDefault="001C0BF0" w:rsidP="006A66B0">
            <w:pPr>
              <w:pStyle w:val="Corpsdetexte"/>
              <w:jc w:val="center"/>
              <w:rPr>
                <w:sz w:val="18"/>
              </w:rPr>
            </w:pPr>
            <w:r w:rsidRPr="00F36743">
              <w:rPr>
                <w:sz w:val="18"/>
              </w:rPr>
              <w:t>Oui (aspect différent !)</w:t>
            </w:r>
          </w:p>
        </w:tc>
        <w:tc>
          <w:tcPr>
            <w:tcW w:w="1397" w:type="dxa"/>
            <w:shd w:val="clear" w:color="auto" w:fill="FC6A6A"/>
            <w:vAlign w:val="center"/>
          </w:tcPr>
          <w:p w14:paraId="3BC57B0B" w14:textId="6906DA19" w:rsidR="001C0BF0" w:rsidRPr="00F36743" w:rsidRDefault="001C0BF0" w:rsidP="006A66B0">
            <w:pPr>
              <w:pStyle w:val="Corpsdetexte"/>
              <w:jc w:val="center"/>
              <w:rPr>
                <w:sz w:val="18"/>
              </w:rPr>
            </w:pPr>
            <w:r w:rsidRPr="00F36743">
              <w:rPr>
                <w:sz w:val="18"/>
              </w:rPr>
              <w:t>Non</w:t>
            </w:r>
          </w:p>
        </w:tc>
        <w:tc>
          <w:tcPr>
            <w:tcW w:w="1375" w:type="dxa"/>
            <w:shd w:val="clear" w:color="auto" w:fill="FC6A6A"/>
            <w:vAlign w:val="center"/>
          </w:tcPr>
          <w:p w14:paraId="220E1835" w14:textId="7A537A5A" w:rsidR="001C0BF0" w:rsidRPr="00F36743" w:rsidRDefault="001C0BF0" w:rsidP="006A66B0">
            <w:pPr>
              <w:pStyle w:val="Corpsdetexte"/>
              <w:jc w:val="center"/>
              <w:rPr>
                <w:sz w:val="18"/>
              </w:rPr>
            </w:pPr>
            <w:r w:rsidRPr="00F36743">
              <w:rPr>
                <w:sz w:val="18"/>
              </w:rPr>
              <w:t>Non</w:t>
            </w:r>
          </w:p>
        </w:tc>
      </w:tr>
      <w:tr w:rsidR="00856448" w14:paraId="03814D3B" w14:textId="77777777" w:rsidTr="00F36743">
        <w:tc>
          <w:tcPr>
            <w:tcW w:w="1757" w:type="dxa"/>
            <w:vAlign w:val="center"/>
          </w:tcPr>
          <w:p w14:paraId="4549B211" w14:textId="722D9F3E" w:rsidR="001C0BF0" w:rsidRPr="00F36743" w:rsidRDefault="001C0BF0" w:rsidP="00F36743">
            <w:pPr>
              <w:pStyle w:val="Corpsdetexte"/>
              <w:jc w:val="left"/>
              <w:rPr>
                <w:sz w:val="18"/>
              </w:rPr>
            </w:pPr>
            <w:r w:rsidRPr="00F36743">
              <w:rPr>
                <w:sz w:val="18"/>
              </w:rPr>
              <w:t>Mise-à-jour instantanées</w:t>
            </w:r>
          </w:p>
        </w:tc>
        <w:tc>
          <w:tcPr>
            <w:tcW w:w="1389" w:type="dxa"/>
          </w:tcPr>
          <w:p w14:paraId="37410B98" w14:textId="77777777" w:rsidR="001C0BF0" w:rsidRPr="008730D0" w:rsidRDefault="001C0BF0" w:rsidP="00A06D2C">
            <w:pPr>
              <w:pStyle w:val="Corpsdetexte"/>
              <w:rPr>
                <w:i/>
                <w:sz w:val="18"/>
              </w:rPr>
            </w:pPr>
          </w:p>
        </w:tc>
        <w:tc>
          <w:tcPr>
            <w:tcW w:w="1386" w:type="dxa"/>
            <w:shd w:val="clear" w:color="auto" w:fill="FC6A6A"/>
            <w:vAlign w:val="center"/>
          </w:tcPr>
          <w:p w14:paraId="5566A2C1" w14:textId="2BD7764B" w:rsidR="001C0BF0" w:rsidRPr="00F36743" w:rsidRDefault="001C0BF0" w:rsidP="001C0BF0">
            <w:pPr>
              <w:pStyle w:val="Corpsdetexte"/>
              <w:jc w:val="center"/>
              <w:rPr>
                <w:sz w:val="18"/>
              </w:rPr>
            </w:pPr>
            <w:r w:rsidRPr="00F36743">
              <w:rPr>
                <w:sz w:val="18"/>
              </w:rPr>
              <w:t>Non</w:t>
            </w:r>
          </w:p>
        </w:tc>
        <w:tc>
          <w:tcPr>
            <w:tcW w:w="1415" w:type="dxa"/>
            <w:shd w:val="clear" w:color="auto" w:fill="70AD47" w:themeFill="accent6"/>
            <w:vAlign w:val="center"/>
          </w:tcPr>
          <w:p w14:paraId="5D7EAC77" w14:textId="62BA860A" w:rsidR="001C0BF0" w:rsidRPr="00F36743" w:rsidRDefault="001C0BF0" w:rsidP="001C0BF0">
            <w:pPr>
              <w:pStyle w:val="Corpsdetexte"/>
              <w:jc w:val="center"/>
              <w:rPr>
                <w:sz w:val="18"/>
              </w:rPr>
            </w:pPr>
            <w:r w:rsidRPr="00F36743">
              <w:rPr>
                <w:sz w:val="18"/>
              </w:rPr>
              <w:t>Oui</w:t>
            </w:r>
          </w:p>
        </w:tc>
        <w:tc>
          <w:tcPr>
            <w:tcW w:w="1397" w:type="dxa"/>
            <w:shd w:val="clear" w:color="auto" w:fill="FC6A6A"/>
            <w:vAlign w:val="center"/>
          </w:tcPr>
          <w:p w14:paraId="5FAB2FB7" w14:textId="4B16435D" w:rsidR="001C0BF0" w:rsidRPr="00F36743" w:rsidRDefault="001C0BF0" w:rsidP="001C0BF0">
            <w:pPr>
              <w:pStyle w:val="Corpsdetexte"/>
              <w:jc w:val="center"/>
              <w:rPr>
                <w:sz w:val="18"/>
              </w:rPr>
            </w:pPr>
            <w:r w:rsidRPr="00F36743">
              <w:rPr>
                <w:sz w:val="18"/>
              </w:rPr>
              <w:t>Non</w:t>
            </w:r>
          </w:p>
        </w:tc>
        <w:tc>
          <w:tcPr>
            <w:tcW w:w="1375" w:type="dxa"/>
            <w:shd w:val="clear" w:color="auto" w:fill="70AD47" w:themeFill="accent6"/>
            <w:vAlign w:val="center"/>
          </w:tcPr>
          <w:p w14:paraId="45525B31" w14:textId="4CDEBEDF" w:rsidR="001C0BF0" w:rsidRPr="00F36743" w:rsidRDefault="001C0BF0" w:rsidP="001C0BF0">
            <w:pPr>
              <w:pStyle w:val="Corpsdetexte"/>
              <w:jc w:val="center"/>
              <w:rPr>
                <w:sz w:val="18"/>
              </w:rPr>
            </w:pPr>
            <w:r w:rsidRPr="00F36743">
              <w:rPr>
                <w:sz w:val="18"/>
              </w:rPr>
              <w:t>Oui</w:t>
            </w:r>
          </w:p>
        </w:tc>
      </w:tr>
      <w:tr w:rsidR="00F36743" w14:paraId="5336D5D4" w14:textId="77777777" w:rsidTr="00F36743">
        <w:tc>
          <w:tcPr>
            <w:tcW w:w="1757" w:type="dxa"/>
            <w:vAlign w:val="center"/>
          </w:tcPr>
          <w:p w14:paraId="6DD54A49" w14:textId="15CF945A" w:rsidR="00F36743" w:rsidRPr="00F36743" w:rsidRDefault="00F36743" w:rsidP="00F36743">
            <w:pPr>
              <w:pStyle w:val="Corpsdetexte"/>
              <w:jc w:val="left"/>
              <w:rPr>
                <w:sz w:val="18"/>
              </w:rPr>
            </w:pPr>
            <w:proofErr w:type="spellStart"/>
            <w:r w:rsidRPr="00F36743">
              <w:rPr>
                <w:sz w:val="18"/>
              </w:rPr>
              <w:t>Débugging</w:t>
            </w:r>
            <w:proofErr w:type="spellEnd"/>
            <w:r w:rsidRPr="00F36743">
              <w:rPr>
                <w:sz w:val="18"/>
              </w:rPr>
              <w:t xml:space="preserve"> en temps réel</w:t>
            </w:r>
          </w:p>
        </w:tc>
        <w:tc>
          <w:tcPr>
            <w:tcW w:w="1389" w:type="dxa"/>
          </w:tcPr>
          <w:p w14:paraId="2A8FB8F3" w14:textId="77777777" w:rsidR="00F36743" w:rsidRPr="008730D0" w:rsidRDefault="00F36743" w:rsidP="00A06D2C">
            <w:pPr>
              <w:pStyle w:val="Corpsdetexte"/>
              <w:rPr>
                <w:i/>
                <w:sz w:val="18"/>
              </w:rPr>
            </w:pPr>
          </w:p>
        </w:tc>
        <w:tc>
          <w:tcPr>
            <w:tcW w:w="1386" w:type="dxa"/>
            <w:shd w:val="clear" w:color="auto" w:fill="FFD966" w:themeFill="accent4" w:themeFillTint="99"/>
            <w:vAlign w:val="center"/>
          </w:tcPr>
          <w:p w14:paraId="66B70171" w14:textId="5326D234" w:rsidR="00F36743" w:rsidRPr="00F36743" w:rsidRDefault="00F36743" w:rsidP="001C0BF0">
            <w:pPr>
              <w:pStyle w:val="Corpsdetexte"/>
              <w:jc w:val="center"/>
              <w:rPr>
                <w:sz w:val="18"/>
              </w:rPr>
            </w:pPr>
            <w:r w:rsidRPr="00F36743">
              <w:rPr>
                <w:sz w:val="18"/>
              </w:rPr>
              <w:t>Log et break point</w:t>
            </w:r>
          </w:p>
        </w:tc>
        <w:tc>
          <w:tcPr>
            <w:tcW w:w="1415" w:type="dxa"/>
            <w:shd w:val="clear" w:color="auto" w:fill="70AD47" w:themeFill="accent6"/>
            <w:vAlign w:val="center"/>
          </w:tcPr>
          <w:p w14:paraId="15BF2A9D" w14:textId="6A76421D" w:rsidR="00F36743" w:rsidRPr="00F36743" w:rsidRDefault="00F36743" w:rsidP="001C0BF0">
            <w:pPr>
              <w:pStyle w:val="Corpsdetexte"/>
              <w:jc w:val="center"/>
              <w:rPr>
                <w:sz w:val="18"/>
              </w:rPr>
            </w:pPr>
            <w:r w:rsidRPr="00F36743">
              <w:rPr>
                <w:sz w:val="18"/>
              </w:rPr>
              <w:t>Console et modification de l’UI en temps réel</w:t>
            </w:r>
          </w:p>
        </w:tc>
        <w:tc>
          <w:tcPr>
            <w:tcW w:w="1397" w:type="dxa"/>
            <w:shd w:val="clear" w:color="auto" w:fill="FFD966" w:themeFill="accent4" w:themeFillTint="99"/>
            <w:vAlign w:val="center"/>
          </w:tcPr>
          <w:p w14:paraId="61D2855A" w14:textId="4F165523" w:rsidR="00F36743" w:rsidRPr="00F36743" w:rsidRDefault="00F36743" w:rsidP="001C0BF0">
            <w:pPr>
              <w:pStyle w:val="Corpsdetexte"/>
              <w:jc w:val="center"/>
              <w:rPr>
                <w:sz w:val="18"/>
              </w:rPr>
            </w:pPr>
            <w:r w:rsidRPr="00F36743">
              <w:rPr>
                <w:sz w:val="18"/>
              </w:rPr>
              <w:t>Log et break point</w:t>
            </w:r>
          </w:p>
        </w:tc>
        <w:tc>
          <w:tcPr>
            <w:tcW w:w="1375" w:type="dxa"/>
            <w:shd w:val="clear" w:color="auto" w:fill="70AD47" w:themeFill="accent6"/>
            <w:vAlign w:val="center"/>
          </w:tcPr>
          <w:p w14:paraId="6452B000" w14:textId="3BD75BE3" w:rsidR="00F36743" w:rsidRPr="00F36743" w:rsidRDefault="00F36743" w:rsidP="001C0BF0">
            <w:pPr>
              <w:pStyle w:val="Corpsdetexte"/>
              <w:jc w:val="center"/>
              <w:rPr>
                <w:sz w:val="18"/>
              </w:rPr>
            </w:pPr>
            <w:r w:rsidRPr="00F36743">
              <w:rPr>
                <w:sz w:val="18"/>
              </w:rPr>
              <w:t xml:space="preserve">Console, modification de l’UI en temps réel et affichage des state / </w:t>
            </w:r>
            <w:proofErr w:type="spellStart"/>
            <w:r w:rsidRPr="00F36743">
              <w:rPr>
                <w:sz w:val="18"/>
              </w:rPr>
              <w:t>props</w:t>
            </w:r>
            <w:proofErr w:type="spellEnd"/>
          </w:p>
        </w:tc>
      </w:tr>
    </w:tbl>
    <w:p w14:paraId="62E5854A" w14:textId="1888E4B0" w:rsidR="001C0BF0" w:rsidRPr="006A66B0" w:rsidRDefault="00856448" w:rsidP="006A66B0">
      <w:pPr>
        <w:pStyle w:val="source"/>
      </w:pPr>
      <w:r w:rsidRPr="006A66B0">
        <w:fldChar w:fldCharType="begin"/>
      </w:r>
      <w:r w:rsidRPr="006A66B0">
        <w:instrText xml:space="preserve"> ADDIN ZOTERO_ITEM CSL_CITATION {"citationID":"fHApqLVH","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w:t>
      </w:r>
      <w:proofErr w:type="spellStart"/>
      <w:r w:rsidRPr="006A66B0">
        <w:t>Cruxlab</w:t>
      </w:r>
      <w:proofErr w:type="spellEnd"/>
      <w:r w:rsidRPr="006A66B0">
        <w:t>, 2017)</w:t>
      </w:r>
      <w:r w:rsidRPr="006A66B0">
        <w:fldChar w:fldCharType="end"/>
      </w:r>
    </w:p>
    <w:p w14:paraId="004D2634" w14:textId="327A0CFB" w:rsidR="000D374B" w:rsidRDefault="00A1396D" w:rsidP="00A1396D">
      <w:pPr>
        <w:pStyle w:val="Texte"/>
        <w:rPr>
          <w:sz w:val="24"/>
          <w:szCs w:val="20"/>
        </w:rPr>
      </w:pPr>
      <w:r>
        <w:t xml:space="preserve">Au niveau des aides </w:t>
      </w:r>
      <w:r w:rsidR="005201AD">
        <w:t>au</w:t>
      </w:r>
      <w:r>
        <w:t xml:space="preserve"> développement, React Native passe premier et de loin. </w:t>
      </w:r>
      <w:r w:rsidR="00F36743">
        <w:t xml:space="preserve">En effet, </w:t>
      </w:r>
      <w:r>
        <w:t xml:space="preserve">Xamarin ne change en rien du développement natif. Au niveau d’Ionic, </w:t>
      </w:r>
      <w:r w:rsidR="0027165D">
        <w:t>seules</w:t>
      </w:r>
      <w:r>
        <w:t xml:space="preserve"> la permutation du code à froid et la possibilité de visualiser </w:t>
      </w:r>
      <w:r w:rsidR="00E76587">
        <w:t>l’</w:t>
      </w:r>
      <w:r>
        <w:t xml:space="preserve">application dans un navigateur ont été ajoutés. Il faut </w:t>
      </w:r>
      <w:r w:rsidR="00A3681E">
        <w:t>être néanmoins attentif</w:t>
      </w:r>
      <w:r>
        <w:t xml:space="preserve"> à cette deuxième option car l’application n’aura pas exactement le même design que sur le téléphone et les </w:t>
      </w:r>
      <w:r>
        <w:lastRenderedPageBreak/>
        <w:t xml:space="preserve">fonctionnalités natives </w:t>
      </w:r>
      <w:r w:rsidR="00DC7517">
        <w:t>ne sont pas prisent en compte</w:t>
      </w:r>
      <w:r>
        <w:t xml:space="preserve"> (géolocalisation, </w:t>
      </w:r>
      <w:r w:rsidR="00F36743">
        <w:t xml:space="preserve">accéléromètre, appareil photo, etc.). React Native, de son coté, ajoute énormément d’aide au développement qui facilite grandement la création de </w:t>
      </w:r>
      <w:r w:rsidR="004871FB">
        <w:t>l’</w:t>
      </w:r>
      <w:r w:rsidR="00F36743">
        <w:t>application.</w:t>
      </w:r>
    </w:p>
    <w:p w14:paraId="295A35C2" w14:textId="0CD4B0C2" w:rsidR="006A66B0" w:rsidRPr="007E1761" w:rsidRDefault="006A66B0" w:rsidP="006A66B0">
      <w:pPr>
        <w:pStyle w:val="Lgende"/>
        <w:keepNext/>
        <w:rPr>
          <w:szCs w:val="24"/>
        </w:rPr>
      </w:pPr>
      <w:bookmarkStart w:id="45" w:name="_Toc523409348"/>
      <w:r w:rsidRPr="007E1761">
        <w:rPr>
          <w:szCs w:val="24"/>
        </w:rPr>
        <w:t xml:space="preserve">Tableau </w:t>
      </w:r>
      <w:r w:rsidR="0092739D" w:rsidRPr="007E1761">
        <w:rPr>
          <w:noProof/>
          <w:szCs w:val="24"/>
        </w:rPr>
        <w:fldChar w:fldCharType="begin"/>
      </w:r>
      <w:r w:rsidR="0092739D" w:rsidRPr="007E1761">
        <w:rPr>
          <w:noProof/>
          <w:szCs w:val="24"/>
        </w:rPr>
        <w:instrText xml:space="preserve"> SEQ Tableau \* ARABIC </w:instrText>
      </w:r>
      <w:r w:rsidR="0092739D" w:rsidRPr="007E1761">
        <w:rPr>
          <w:noProof/>
          <w:szCs w:val="24"/>
        </w:rPr>
        <w:fldChar w:fldCharType="separate"/>
      </w:r>
      <w:r w:rsidR="00437BB1">
        <w:rPr>
          <w:noProof/>
          <w:szCs w:val="24"/>
        </w:rPr>
        <w:t>4</w:t>
      </w:r>
      <w:r w:rsidR="0092739D" w:rsidRPr="007E1761">
        <w:rPr>
          <w:noProof/>
          <w:szCs w:val="24"/>
        </w:rPr>
        <w:fldChar w:fldCharType="end"/>
      </w:r>
      <w:r w:rsidRPr="007E1761">
        <w:rPr>
          <w:szCs w:val="24"/>
        </w:rPr>
        <w:t xml:space="preserve"> - Résumé des aspects techniques des Frameworks</w:t>
      </w:r>
      <w:bookmarkEnd w:id="45"/>
    </w:p>
    <w:tbl>
      <w:tblPr>
        <w:tblStyle w:val="Grilledutableau"/>
        <w:tblW w:w="8982" w:type="dxa"/>
        <w:tblLook w:val="04A0" w:firstRow="1" w:lastRow="0" w:firstColumn="1" w:lastColumn="0" w:noHBand="0" w:noVBand="1"/>
      </w:tblPr>
      <w:tblGrid>
        <w:gridCol w:w="1514"/>
        <w:gridCol w:w="1855"/>
        <w:gridCol w:w="1871"/>
        <w:gridCol w:w="1871"/>
        <w:gridCol w:w="1871"/>
      </w:tblGrid>
      <w:tr w:rsidR="00856448" w14:paraId="227CB505" w14:textId="77777777" w:rsidTr="006A66B0">
        <w:tc>
          <w:tcPr>
            <w:tcW w:w="1514" w:type="dxa"/>
          </w:tcPr>
          <w:p w14:paraId="23554DB7" w14:textId="77777777" w:rsidR="00856448" w:rsidRPr="007E1761" w:rsidRDefault="00856448" w:rsidP="00856448">
            <w:pPr>
              <w:pStyle w:val="Corpsdetexte"/>
              <w:rPr>
                <w:b/>
                <w:sz w:val="17"/>
                <w:szCs w:val="17"/>
              </w:rPr>
            </w:pPr>
          </w:p>
        </w:tc>
        <w:tc>
          <w:tcPr>
            <w:tcW w:w="1855" w:type="dxa"/>
          </w:tcPr>
          <w:p w14:paraId="1A93332F" w14:textId="77777777" w:rsidR="00856448" w:rsidRPr="007E1761" w:rsidRDefault="00856448" w:rsidP="00856448">
            <w:pPr>
              <w:pStyle w:val="Corpsdetexte"/>
              <w:rPr>
                <w:b/>
                <w:sz w:val="17"/>
                <w:szCs w:val="17"/>
              </w:rPr>
            </w:pPr>
          </w:p>
        </w:tc>
        <w:tc>
          <w:tcPr>
            <w:tcW w:w="1871" w:type="dxa"/>
            <w:vAlign w:val="center"/>
          </w:tcPr>
          <w:p w14:paraId="1C1F536A" w14:textId="0C80626F" w:rsidR="00856448" w:rsidRPr="007E1761" w:rsidRDefault="00856448" w:rsidP="00856448">
            <w:pPr>
              <w:pStyle w:val="Corpsdetexte"/>
              <w:jc w:val="center"/>
              <w:rPr>
                <w:b/>
                <w:sz w:val="17"/>
                <w:szCs w:val="17"/>
              </w:rPr>
            </w:pPr>
            <w:r w:rsidRPr="007E1761">
              <w:rPr>
                <w:b/>
                <w:sz w:val="17"/>
                <w:szCs w:val="17"/>
              </w:rPr>
              <w:t>Ionic</w:t>
            </w:r>
          </w:p>
        </w:tc>
        <w:tc>
          <w:tcPr>
            <w:tcW w:w="1871" w:type="dxa"/>
            <w:vAlign w:val="center"/>
          </w:tcPr>
          <w:p w14:paraId="78CFCBF7" w14:textId="09BCFFC8" w:rsidR="00856448" w:rsidRPr="007E1761" w:rsidRDefault="00856448" w:rsidP="00856448">
            <w:pPr>
              <w:pStyle w:val="Corpsdetexte"/>
              <w:jc w:val="center"/>
              <w:rPr>
                <w:b/>
                <w:sz w:val="17"/>
                <w:szCs w:val="17"/>
              </w:rPr>
            </w:pPr>
            <w:r w:rsidRPr="007E1761">
              <w:rPr>
                <w:b/>
                <w:sz w:val="17"/>
                <w:szCs w:val="17"/>
              </w:rPr>
              <w:t>Xamarin</w:t>
            </w:r>
          </w:p>
        </w:tc>
        <w:tc>
          <w:tcPr>
            <w:tcW w:w="1871" w:type="dxa"/>
            <w:vAlign w:val="center"/>
          </w:tcPr>
          <w:p w14:paraId="56D0C75A" w14:textId="5A2D91F8" w:rsidR="00856448" w:rsidRPr="007E1761" w:rsidRDefault="00856448" w:rsidP="00856448">
            <w:pPr>
              <w:pStyle w:val="Corpsdetexte"/>
              <w:jc w:val="center"/>
              <w:rPr>
                <w:b/>
                <w:sz w:val="17"/>
                <w:szCs w:val="17"/>
              </w:rPr>
            </w:pPr>
            <w:r w:rsidRPr="007E1761">
              <w:rPr>
                <w:b/>
                <w:sz w:val="17"/>
                <w:szCs w:val="17"/>
              </w:rPr>
              <w:t>React Native</w:t>
            </w:r>
          </w:p>
        </w:tc>
      </w:tr>
      <w:tr w:rsidR="00856448" w14:paraId="667E46EE" w14:textId="77777777" w:rsidTr="004B0083">
        <w:tc>
          <w:tcPr>
            <w:tcW w:w="1514" w:type="dxa"/>
            <w:vMerge w:val="restart"/>
            <w:vAlign w:val="center"/>
          </w:tcPr>
          <w:p w14:paraId="253934D2" w14:textId="783655A7" w:rsidR="00856448" w:rsidRPr="007E1761" w:rsidRDefault="00856448" w:rsidP="004B0083">
            <w:pPr>
              <w:pStyle w:val="Corpsdetexte"/>
              <w:jc w:val="left"/>
              <w:rPr>
                <w:sz w:val="17"/>
                <w:szCs w:val="17"/>
              </w:rPr>
            </w:pPr>
            <w:r w:rsidRPr="007E1761">
              <w:rPr>
                <w:sz w:val="17"/>
                <w:szCs w:val="17"/>
              </w:rPr>
              <w:t>Capacités de liaison de code</w:t>
            </w:r>
          </w:p>
        </w:tc>
        <w:tc>
          <w:tcPr>
            <w:tcW w:w="1855" w:type="dxa"/>
            <w:vAlign w:val="center"/>
          </w:tcPr>
          <w:p w14:paraId="1EAC1204" w14:textId="63126D7C" w:rsidR="00856448" w:rsidRPr="007E1761" w:rsidRDefault="00856448" w:rsidP="004B0083">
            <w:pPr>
              <w:pStyle w:val="Texte"/>
              <w:jc w:val="left"/>
              <w:rPr>
                <w:i/>
                <w:sz w:val="17"/>
                <w:szCs w:val="17"/>
              </w:rPr>
            </w:pPr>
            <w:r w:rsidRPr="007E1761">
              <w:rPr>
                <w:i/>
                <w:sz w:val="17"/>
                <w:szCs w:val="17"/>
              </w:rPr>
              <w:t>Utiliser les classes Java, Objective-C et @</w:t>
            </w:r>
            <w:proofErr w:type="spellStart"/>
            <w:r w:rsidRPr="007E1761">
              <w:rPr>
                <w:i/>
                <w:sz w:val="17"/>
                <w:szCs w:val="17"/>
              </w:rPr>
              <w:t>objc</w:t>
            </w:r>
            <w:proofErr w:type="spellEnd"/>
            <w:r w:rsidRPr="007E1761">
              <w:rPr>
                <w:i/>
                <w:sz w:val="17"/>
                <w:szCs w:val="17"/>
              </w:rPr>
              <w:t xml:space="preserve"> Swift à partir d'un Framework multi-plateforme</w:t>
            </w:r>
          </w:p>
        </w:tc>
        <w:tc>
          <w:tcPr>
            <w:tcW w:w="1871" w:type="dxa"/>
            <w:shd w:val="clear" w:color="auto" w:fill="FFD966" w:themeFill="accent4" w:themeFillTint="99"/>
            <w:vAlign w:val="center"/>
          </w:tcPr>
          <w:p w14:paraId="4A3BDFFF" w14:textId="064386AE" w:rsidR="00856448" w:rsidRPr="007E1761" w:rsidRDefault="00856448" w:rsidP="00856448">
            <w:pPr>
              <w:pStyle w:val="Corpsdetexte"/>
              <w:jc w:val="center"/>
              <w:rPr>
                <w:sz w:val="17"/>
                <w:szCs w:val="17"/>
              </w:rPr>
            </w:pPr>
            <w:r w:rsidRPr="007E1761">
              <w:rPr>
                <w:sz w:val="17"/>
                <w:szCs w:val="17"/>
              </w:rPr>
              <w:t>Nécessité d’avoir un adaptateur</w:t>
            </w:r>
          </w:p>
        </w:tc>
        <w:tc>
          <w:tcPr>
            <w:tcW w:w="1871" w:type="dxa"/>
            <w:shd w:val="clear" w:color="auto" w:fill="70AD47" w:themeFill="accent6"/>
            <w:vAlign w:val="center"/>
          </w:tcPr>
          <w:p w14:paraId="760D0A7B" w14:textId="011C7875" w:rsidR="00856448" w:rsidRPr="007E1761" w:rsidRDefault="00856448" w:rsidP="00856448">
            <w:pPr>
              <w:pStyle w:val="Corpsdetexte"/>
              <w:jc w:val="center"/>
              <w:rPr>
                <w:sz w:val="17"/>
                <w:szCs w:val="17"/>
              </w:rPr>
            </w:pPr>
            <w:r w:rsidRPr="007E1761">
              <w:rPr>
                <w:sz w:val="17"/>
                <w:szCs w:val="17"/>
              </w:rPr>
              <w:t>Toutes les libraires binaires</w:t>
            </w:r>
          </w:p>
        </w:tc>
        <w:tc>
          <w:tcPr>
            <w:tcW w:w="1871" w:type="dxa"/>
            <w:shd w:val="clear" w:color="auto" w:fill="FFD966" w:themeFill="accent4" w:themeFillTint="99"/>
            <w:vAlign w:val="center"/>
          </w:tcPr>
          <w:p w14:paraId="6D581082" w14:textId="4BE8D4E1" w:rsidR="00856448" w:rsidRPr="007E1761" w:rsidRDefault="00856448" w:rsidP="00856448">
            <w:pPr>
              <w:pStyle w:val="Corpsdetexte"/>
              <w:jc w:val="center"/>
              <w:rPr>
                <w:sz w:val="17"/>
                <w:szCs w:val="17"/>
              </w:rPr>
            </w:pPr>
            <w:r w:rsidRPr="007E1761">
              <w:rPr>
                <w:sz w:val="17"/>
                <w:szCs w:val="17"/>
              </w:rPr>
              <w:t>Nécessité d’avoir un adaptateur</w:t>
            </w:r>
          </w:p>
        </w:tc>
      </w:tr>
      <w:tr w:rsidR="00856448" w14:paraId="1320FFA1" w14:textId="77777777" w:rsidTr="004B0083">
        <w:tc>
          <w:tcPr>
            <w:tcW w:w="1514" w:type="dxa"/>
            <w:vMerge/>
            <w:vAlign w:val="center"/>
          </w:tcPr>
          <w:p w14:paraId="15741478" w14:textId="77777777" w:rsidR="00856448" w:rsidRPr="007E1761" w:rsidRDefault="00856448" w:rsidP="004B0083">
            <w:pPr>
              <w:pStyle w:val="Corpsdetexte"/>
              <w:jc w:val="left"/>
              <w:rPr>
                <w:sz w:val="17"/>
                <w:szCs w:val="17"/>
              </w:rPr>
            </w:pPr>
          </w:p>
        </w:tc>
        <w:tc>
          <w:tcPr>
            <w:tcW w:w="1855" w:type="dxa"/>
            <w:vAlign w:val="center"/>
          </w:tcPr>
          <w:p w14:paraId="21420AAD" w14:textId="54FF28FE" w:rsidR="00856448" w:rsidRPr="007E1761" w:rsidRDefault="00856448" w:rsidP="004B0083">
            <w:pPr>
              <w:pStyle w:val="Texte"/>
              <w:jc w:val="left"/>
              <w:rPr>
                <w:i/>
                <w:sz w:val="17"/>
                <w:szCs w:val="17"/>
              </w:rPr>
            </w:pPr>
            <w:r w:rsidRPr="007E1761">
              <w:rPr>
                <w:i/>
                <w:sz w:val="17"/>
                <w:szCs w:val="17"/>
              </w:rPr>
              <w:t>Utilisation de classes multi-plateformes à partir d'un code traditionnel</w:t>
            </w:r>
          </w:p>
        </w:tc>
        <w:tc>
          <w:tcPr>
            <w:tcW w:w="1871" w:type="dxa"/>
            <w:shd w:val="clear" w:color="auto" w:fill="FC6A6A"/>
            <w:vAlign w:val="center"/>
          </w:tcPr>
          <w:p w14:paraId="7DA04278" w14:textId="60AD2FA5" w:rsidR="00856448" w:rsidRPr="007E1761" w:rsidRDefault="00856448" w:rsidP="00856448">
            <w:pPr>
              <w:pStyle w:val="Corpsdetexte"/>
              <w:jc w:val="center"/>
              <w:rPr>
                <w:sz w:val="17"/>
                <w:szCs w:val="17"/>
              </w:rPr>
            </w:pPr>
            <w:r w:rsidRPr="007E1761">
              <w:rPr>
                <w:sz w:val="17"/>
                <w:szCs w:val="17"/>
              </w:rPr>
              <w:t>Non</w:t>
            </w:r>
          </w:p>
        </w:tc>
        <w:tc>
          <w:tcPr>
            <w:tcW w:w="1871" w:type="dxa"/>
            <w:shd w:val="clear" w:color="auto" w:fill="FFD966" w:themeFill="accent4" w:themeFillTint="99"/>
            <w:vAlign w:val="center"/>
          </w:tcPr>
          <w:p w14:paraId="0822FB92" w14:textId="19B20A77" w:rsidR="00856448" w:rsidRPr="007E1761" w:rsidRDefault="00856448" w:rsidP="00856448">
            <w:pPr>
              <w:pStyle w:val="Corpsdetexte"/>
              <w:jc w:val="center"/>
              <w:rPr>
                <w:sz w:val="17"/>
                <w:szCs w:val="17"/>
              </w:rPr>
            </w:pPr>
            <w:r w:rsidRPr="007E1761">
              <w:rPr>
                <w:sz w:val="17"/>
                <w:szCs w:val="17"/>
              </w:rPr>
              <w:t xml:space="preserve">Compliqué mais </w:t>
            </w:r>
            <w:r w:rsidR="006A66B0" w:rsidRPr="007E1761">
              <w:rPr>
                <w:sz w:val="17"/>
                <w:szCs w:val="17"/>
              </w:rPr>
              <w:t>faisable</w:t>
            </w:r>
          </w:p>
        </w:tc>
        <w:tc>
          <w:tcPr>
            <w:tcW w:w="1871" w:type="dxa"/>
            <w:shd w:val="clear" w:color="auto" w:fill="70AD47" w:themeFill="accent6"/>
            <w:vAlign w:val="center"/>
          </w:tcPr>
          <w:p w14:paraId="4119BAD3" w14:textId="134D144C" w:rsidR="00856448" w:rsidRPr="007E1761" w:rsidRDefault="00856448" w:rsidP="00856448">
            <w:pPr>
              <w:pStyle w:val="Corpsdetexte"/>
              <w:jc w:val="center"/>
              <w:rPr>
                <w:sz w:val="17"/>
                <w:szCs w:val="17"/>
              </w:rPr>
            </w:pPr>
            <w:r w:rsidRPr="007E1761">
              <w:rPr>
                <w:sz w:val="17"/>
                <w:szCs w:val="17"/>
              </w:rPr>
              <w:t>Oui</w:t>
            </w:r>
          </w:p>
        </w:tc>
      </w:tr>
      <w:tr w:rsidR="00856448" w14:paraId="07489828" w14:textId="77777777" w:rsidTr="004B0083">
        <w:tc>
          <w:tcPr>
            <w:tcW w:w="1514" w:type="dxa"/>
            <w:vMerge w:val="restart"/>
            <w:vAlign w:val="center"/>
          </w:tcPr>
          <w:p w14:paraId="73FB8832" w14:textId="7E531B10" w:rsidR="00856448" w:rsidRPr="007E1761" w:rsidRDefault="00856448" w:rsidP="004B0083">
            <w:pPr>
              <w:pStyle w:val="Corpsdetexte"/>
              <w:jc w:val="left"/>
              <w:rPr>
                <w:sz w:val="17"/>
                <w:szCs w:val="17"/>
              </w:rPr>
            </w:pPr>
            <w:r w:rsidRPr="007E1761">
              <w:rPr>
                <w:sz w:val="17"/>
                <w:szCs w:val="17"/>
              </w:rPr>
              <w:t xml:space="preserve">Liaison </w:t>
            </w:r>
            <w:r w:rsidR="00C01319" w:rsidRPr="007E1761">
              <w:rPr>
                <w:sz w:val="17"/>
                <w:szCs w:val="17"/>
              </w:rPr>
              <w:t>à</w:t>
            </w:r>
            <w:r w:rsidRPr="007E1761">
              <w:rPr>
                <w:sz w:val="17"/>
                <w:szCs w:val="17"/>
              </w:rPr>
              <w:t xml:space="preserve"> des bibliothèques standards</w:t>
            </w:r>
          </w:p>
        </w:tc>
        <w:tc>
          <w:tcPr>
            <w:tcW w:w="1855" w:type="dxa"/>
            <w:vAlign w:val="center"/>
          </w:tcPr>
          <w:p w14:paraId="13A4D5A9" w14:textId="741F3519" w:rsidR="00856448" w:rsidRPr="007E1761" w:rsidRDefault="00856448" w:rsidP="004B0083">
            <w:pPr>
              <w:pStyle w:val="Corpsdetexte"/>
              <w:jc w:val="left"/>
              <w:rPr>
                <w:i/>
                <w:sz w:val="17"/>
                <w:szCs w:val="17"/>
              </w:rPr>
            </w:pPr>
            <w:r w:rsidRPr="007E1761">
              <w:rPr>
                <w:i/>
                <w:sz w:val="17"/>
                <w:szCs w:val="17"/>
              </w:rPr>
              <w:t>Set de fonctionnalités supporté</w:t>
            </w:r>
            <w:r w:rsidR="00C057C8" w:rsidRPr="007E1761">
              <w:rPr>
                <w:i/>
                <w:sz w:val="17"/>
                <w:szCs w:val="17"/>
              </w:rPr>
              <w:t>es</w:t>
            </w:r>
          </w:p>
        </w:tc>
        <w:tc>
          <w:tcPr>
            <w:tcW w:w="1871" w:type="dxa"/>
            <w:shd w:val="clear" w:color="auto" w:fill="FFD966" w:themeFill="accent4" w:themeFillTint="99"/>
            <w:vAlign w:val="center"/>
          </w:tcPr>
          <w:p w14:paraId="35A572A9" w14:textId="0677AAC8" w:rsidR="00856448" w:rsidRPr="007E1761" w:rsidRDefault="00856448" w:rsidP="00856448">
            <w:pPr>
              <w:pStyle w:val="Corpsdetexte"/>
              <w:jc w:val="center"/>
              <w:rPr>
                <w:sz w:val="17"/>
                <w:szCs w:val="17"/>
              </w:rPr>
            </w:pPr>
            <w:r w:rsidRPr="007E1761">
              <w:rPr>
                <w:sz w:val="17"/>
                <w:szCs w:val="17"/>
              </w:rPr>
              <w:t>Partiel</w:t>
            </w:r>
          </w:p>
        </w:tc>
        <w:tc>
          <w:tcPr>
            <w:tcW w:w="1871" w:type="dxa"/>
            <w:shd w:val="clear" w:color="auto" w:fill="70AD47" w:themeFill="accent6"/>
            <w:vAlign w:val="center"/>
          </w:tcPr>
          <w:p w14:paraId="272C9510" w14:textId="6828A00D" w:rsidR="00856448" w:rsidRPr="007E1761" w:rsidRDefault="00856448" w:rsidP="00856448">
            <w:pPr>
              <w:pStyle w:val="Corpsdetexte"/>
              <w:jc w:val="center"/>
              <w:rPr>
                <w:sz w:val="17"/>
                <w:szCs w:val="17"/>
              </w:rPr>
            </w:pPr>
            <w:r w:rsidRPr="007E1761">
              <w:rPr>
                <w:sz w:val="17"/>
                <w:szCs w:val="17"/>
              </w:rPr>
              <w:t>Complet</w:t>
            </w:r>
          </w:p>
        </w:tc>
        <w:tc>
          <w:tcPr>
            <w:tcW w:w="1871" w:type="dxa"/>
            <w:shd w:val="clear" w:color="auto" w:fill="FFD966" w:themeFill="accent4" w:themeFillTint="99"/>
            <w:vAlign w:val="center"/>
          </w:tcPr>
          <w:p w14:paraId="745F4E37" w14:textId="0E5222BC" w:rsidR="00856448" w:rsidRPr="007E1761" w:rsidRDefault="00856448" w:rsidP="00856448">
            <w:pPr>
              <w:pStyle w:val="Corpsdetexte"/>
              <w:jc w:val="center"/>
              <w:rPr>
                <w:sz w:val="17"/>
                <w:szCs w:val="17"/>
              </w:rPr>
            </w:pPr>
            <w:r w:rsidRPr="007E1761">
              <w:rPr>
                <w:sz w:val="17"/>
                <w:szCs w:val="17"/>
              </w:rPr>
              <w:t>Partiel</w:t>
            </w:r>
          </w:p>
        </w:tc>
      </w:tr>
      <w:tr w:rsidR="00856448" w14:paraId="5EE06E7D" w14:textId="77777777" w:rsidTr="004B0083">
        <w:tc>
          <w:tcPr>
            <w:tcW w:w="1514" w:type="dxa"/>
            <w:vMerge/>
            <w:vAlign w:val="center"/>
          </w:tcPr>
          <w:p w14:paraId="53A9B15C" w14:textId="77777777" w:rsidR="00856448" w:rsidRPr="007E1761" w:rsidRDefault="00856448" w:rsidP="004B0083">
            <w:pPr>
              <w:pStyle w:val="Corpsdetexte"/>
              <w:jc w:val="left"/>
              <w:rPr>
                <w:sz w:val="17"/>
                <w:szCs w:val="17"/>
              </w:rPr>
            </w:pPr>
          </w:p>
        </w:tc>
        <w:tc>
          <w:tcPr>
            <w:tcW w:w="1855" w:type="dxa"/>
            <w:vAlign w:val="center"/>
          </w:tcPr>
          <w:p w14:paraId="3005E82C" w14:textId="53F47AEA" w:rsidR="00856448" w:rsidRPr="007E1761" w:rsidRDefault="00856448" w:rsidP="004B0083">
            <w:pPr>
              <w:pStyle w:val="Corpsdetexte"/>
              <w:jc w:val="left"/>
              <w:rPr>
                <w:i/>
                <w:sz w:val="17"/>
                <w:szCs w:val="17"/>
              </w:rPr>
            </w:pPr>
            <w:r w:rsidRPr="007E1761">
              <w:rPr>
                <w:i/>
                <w:sz w:val="17"/>
                <w:szCs w:val="17"/>
              </w:rPr>
              <w:t>Type de liaison</w:t>
            </w:r>
          </w:p>
        </w:tc>
        <w:tc>
          <w:tcPr>
            <w:tcW w:w="1871" w:type="dxa"/>
            <w:shd w:val="clear" w:color="auto" w:fill="FFD966" w:themeFill="accent4" w:themeFillTint="99"/>
            <w:vAlign w:val="center"/>
          </w:tcPr>
          <w:p w14:paraId="6DA899FA" w14:textId="7545A40F" w:rsidR="00856448" w:rsidRPr="007E1761" w:rsidRDefault="00856448" w:rsidP="00856448">
            <w:pPr>
              <w:pStyle w:val="Corpsdetexte"/>
              <w:jc w:val="center"/>
              <w:rPr>
                <w:sz w:val="17"/>
                <w:szCs w:val="17"/>
              </w:rPr>
            </w:pPr>
            <w:r w:rsidRPr="007E1761">
              <w:rPr>
                <w:sz w:val="17"/>
                <w:szCs w:val="17"/>
              </w:rPr>
              <w:t>Couche d’abstraction</w:t>
            </w:r>
          </w:p>
        </w:tc>
        <w:tc>
          <w:tcPr>
            <w:tcW w:w="1871" w:type="dxa"/>
            <w:shd w:val="clear" w:color="auto" w:fill="70AD47" w:themeFill="accent6"/>
            <w:vAlign w:val="center"/>
          </w:tcPr>
          <w:p w14:paraId="7827FC49" w14:textId="1B79B3EB" w:rsidR="00856448" w:rsidRPr="007E1761" w:rsidRDefault="00856448" w:rsidP="00856448">
            <w:pPr>
              <w:pStyle w:val="Corpsdetexte"/>
              <w:jc w:val="center"/>
              <w:rPr>
                <w:sz w:val="17"/>
                <w:szCs w:val="17"/>
              </w:rPr>
            </w:pPr>
            <w:r w:rsidRPr="007E1761">
              <w:rPr>
                <w:sz w:val="17"/>
                <w:szCs w:val="17"/>
              </w:rPr>
              <w:t>One-to-one</w:t>
            </w:r>
          </w:p>
        </w:tc>
        <w:tc>
          <w:tcPr>
            <w:tcW w:w="1871" w:type="dxa"/>
            <w:shd w:val="clear" w:color="auto" w:fill="FFD966" w:themeFill="accent4" w:themeFillTint="99"/>
            <w:vAlign w:val="center"/>
          </w:tcPr>
          <w:p w14:paraId="31066F16" w14:textId="0E8150E7" w:rsidR="00856448" w:rsidRPr="007E1761" w:rsidRDefault="00856448" w:rsidP="00856448">
            <w:pPr>
              <w:pStyle w:val="Corpsdetexte"/>
              <w:jc w:val="center"/>
              <w:rPr>
                <w:sz w:val="17"/>
                <w:szCs w:val="17"/>
              </w:rPr>
            </w:pPr>
            <w:r w:rsidRPr="007E1761">
              <w:rPr>
                <w:sz w:val="17"/>
                <w:szCs w:val="17"/>
              </w:rPr>
              <w:t>Couche d’abstraction</w:t>
            </w:r>
          </w:p>
        </w:tc>
      </w:tr>
      <w:tr w:rsidR="00ED04CA" w14:paraId="7C6500B3" w14:textId="77777777" w:rsidTr="004B0083">
        <w:trPr>
          <w:trHeight w:val="1437"/>
        </w:trPr>
        <w:tc>
          <w:tcPr>
            <w:tcW w:w="1514" w:type="dxa"/>
            <w:vMerge w:val="restart"/>
            <w:vAlign w:val="center"/>
          </w:tcPr>
          <w:p w14:paraId="2A291F26" w14:textId="632153F2" w:rsidR="00ED04CA" w:rsidRPr="007E1761" w:rsidRDefault="00ED04CA" w:rsidP="004B0083">
            <w:pPr>
              <w:pStyle w:val="Corpsdetexte"/>
              <w:jc w:val="left"/>
              <w:rPr>
                <w:sz w:val="17"/>
                <w:szCs w:val="17"/>
              </w:rPr>
            </w:pPr>
            <w:r w:rsidRPr="007E1761">
              <w:rPr>
                <w:sz w:val="17"/>
                <w:szCs w:val="17"/>
              </w:rPr>
              <w:t>UI</w:t>
            </w:r>
          </w:p>
        </w:tc>
        <w:tc>
          <w:tcPr>
            <w:tcW w:w="1855" w:type="dxa"/>
            <w:vAlign w:val="center"/>
          </w:tcPr>
          <w:p w14:paraId="069CCC7A" w14:textId="6C44EB3A" w:rsidR="00ED04CA" w:rsidRPr="007E1761" w:rsidRDefault="00ED04CA" w:rsidP="004B0083">
            <w:pPr>
              <w:pStyle w:val="Corpsdetexte"/>
              <w:jc w:val="left"/>
              <w:rPr>
                <w:i/>
                <w:sz w:val="17"/>
                <w:szCs w:val="17"/>
              </w:rPr>
            </w:pPr>
            <w:r w:rsidRPr="007E1761">
              <w:rPr>
                <w:i/>
                <w:sz w:val="17"/>
                <w:szCs w:val="17"/>
              </w:rPr>
              <w:t>Set complet de composants disponible</w:t>
            </w:r>
            <w:r w:rsidR="00C057C8" w:rsidRPr="007E1761">
              <w:rPr>
                <w:i/>
                <w:sz w:val="17"/>
                <w:szCs w:val="17"/>
              </w:rPr>
              <w:t>s</w:t>
            </w:r>
          </w:p>
        </w:tc>
        <w:tc>
          <w:tcPr>
            <w:tcW w:w="1871" w:type="dxa"/>
            <w:shd w:val="clear" w:color="auto" w:fill="FC6A6A"/>
            <w:vAlign w:val="center"/>
          </w:tcPr>
          <w:p w14:paraId="485D055D" w14:textId="1E623BB3" w:rsidR="00ED04CA" w:rsidRPr="007E1761" w:rsidRDefault="00ED04CA" w:rsidP="00856448">
            <w:pPr>
              <w:pStyle w:val="Corpsdetexte"/>
              <w:jc w:val="center"/>
              <w:rPr>
                <w:sz w:val="17"/>
                <w:szCs w:val="17"/>
              </w:rPr>
            </w:pPr>
            <w:r w:rsidRPr="007E1761">
              <w:rPr>
                <w:sz w:val="17"/>
                <w:szCs w:val="17"/>
              </w:rPr>
              <w:t>Non</w:t>
            </w:r>
          </w:p>
        </w:tc>
        <w:tc>
          <w:tcPr>
            <w:tcW w:w="1871" w:type="dxa"/>
            <w:shd w:val="clear" w:color="auto" w:fill="70AD47" w:themeFill="accent6"/>
            <w:vAlign w:val="center"/>
          </w:tcPr>
          <w:p w14:paraId="33A39E99" w14:textId="3FCB0F2E" w:rsidR="00ED04CA" w:rsidRPr="007E1761" w:rsidRDefault="00ED04CA" w:rsidP="00856448">
            <w:pPr>
              <w:pStyle w:val="Corpsdetexte"/>
              <w:jc w:val="center"/>
              <w:rPr>
                <w:sz w:val="17"/>
                <w:szCs w:val="17"/>
              </w:rPr>
            </w:pPr>
            <w:r w:rsidRPr="007E1761">
              <w:rPr>
                <w:sz w:val="17"/>
                <w:szCs w:val="17"/>
              </w:rPr>
              <w:t>Oui</w:t>
            </w:r>
          </w:p>
        </w:tc>
        <w:tc>
          <w:tcPr>
            <w:tcW w:w="1871" w:type="dxa"/>
            <w:shd w:val="clear" w:color="auto" w:fill="FC6A6A"/>
            <w:vAlign w:val="center"/>
          </w:tcPr>
          <w:p w14:paraId="270816F2" w14:textId="5EB09BEA" w:rsidR="00ED04CA" w:rsidRPr="007E1761" w:rsidRDefault="00ED04CA" w:rsidP="006A66B0">
            <w:pPr>
              <w:pStyle w:val="Corpsdetexte"/>
              <w:rPr>
                <w:sz w:val="17"/>
                <w:szCs w:val="17"/>
              </w:rPr>
            </w:pPr>
            <w:r w:rsidRPr="007E1761">
              <w:rPr>
                <w:sz w:val="17"/>
                <w:szCs w:val="17"/>
              </w:rPr>
              <w:t>Non</w:t>
            </w:r>
          </w:p>
        </w:tc>
      </w:tr>
      <w:tr w:rsidR="00ED04CA" w14:paraId="48902B8A" w14:textId="77777777" w:rsidTr="004B0083">
        <w:tc>
          <w:tcPr>
            <w:tcW w:w="1514" w:type="dxa"/>
            <w:vMerge/>
            <w:vAlign w:val="center"/>
          </w:tcPr>
          <w:p w14:paraId="032515E9" w14:textId="77777777" w:rsidR="00ED04CA" w:rsidRPr="007E1761" w:rsidRDefault="00ED04CA" w:rsidP="004B0083">
            <w:pPr>
              <w:pStyle w:val="Corpsdetexte"/>
              <w:jc w:val="left"/>
              <w:rPr>
                <w:sz w:val="17"/>
                <w:szCs w:val="17"/>
              </w:rPr>
            </w:pPr>
          </w:p>
        </w:tc>
        <w:tc>
          <w:tcPr>
            <w:tcW w:w="1855" w:type="dxa"/>
            <w:vAlign w:val="center"/>
          </w:tcPr>
          <w:p w14:paraId="40C637A1" w14:textId="0EF6BEB9" w:rsidR="00ED04CA" w:rsidRPr="007E1761" w:rsidRDefault="00ED04CA" w:rsidP="004B0083">
            <w:pPr>
              <w:pStyle w:val="Corpsdetexte"/>
              <w:jc w:val="left"/>
              <w:rPr>
                <w:i/>
                <w:sz w:val="17"/>
                <w:szCs w:val="17"/>
              </w:rPr>
            </w:pPr>
            <w:r w:rsidRPr="007E1761">
              <w:rPr>
                <w:i/>
                <w:sz w:val="17"/>
                <w:szCs w:val="17"/>
              </w:rPr>
              <w:t>Design ressemblant au design natif</w:t>
            </w:r>
          </w:p>
        </w:tc>
        <w:tc>
          <w:tcPr>
            <w:tcW w:w="1871" w:type="dxa"/>
            <w:shd w:val="clear" w:color="auto" w:fill="70AD47" w:themeFill="accent6"/>
            <w:vAlign w:val="center"/>
          </w:tcPr>
          <w:p w14:paraId="0F50E6DF" w14:textId="11EF4D98" w:rsidR="00ED04CA" w:rsidRPr="007E1761" w:rsidRDefault="00ED04CA" w:rsidP="00856448">
            <w:pPr>
              <w:pStyle w:val="Corpsdetexte"/>
              <w:jc w:val="center"/>
              <w:rPr>
                <w:sz w:val="17"/>
                <w:szCs w:val="17"/>
              </w:rPr>
            </w:pPr>
            <w:r w:rsidRPr="007E1761">
              <w:rPr>
                <w:sz w:val="17"/>
                <w:szCs w:val="17"/>
              </w:rPr>
              <w:t>Oui</w:t>
            </w:r>
          </w:p>
        </w:tc>
        <w:tc>
          <w:tcPr>
            <w:tcW w:w="1871" w:type="dxa"/>
            <w:shd w:val="clear" w:color="auto" w:fill="FFD966" w:themeFill="accent4" w:themeFillTint="99"/>
            <w:vAlign w:val="center"/>
          </w:tcPr>
          <w:p w14:paraId="2DB5B927" w14:textId="20D31E5D" w:rsidR="00ED04CA" w:rsidRPr="007E1761" w:rsidRDefault="00ED04CA" w:rsidP="00856448">
            <w:pPr>
              <w:pStyle w:val="Corpsdetexte"/>
              <w:jc w:val="center"/>
              <w:rPr>
                <w:sz w:val="17"/>
                <w:szCs w:val="17"/>
              </w:rPr>
            </w:pPr>
            <w:r w:rsidRPr="007E1761">
              <w:rPr>
                <w:sz w:val="17"/>
                <w:szCs w:val="17"/>
              </w:rPr>
              <w:t>Partiel</w:t>
            </w:r>
          </w:p>
        </w:tc>
        <w:tc>
          <w:tcPr>
            <w:tcW w:w="1871" w:type="dxa"/>
            <w:shd w:val="clear" w:color="auto" w:fill="FFD966" w:themeFill="accent4" w:themeFillTint="99"/>
            <w:vAlign w:val="center"/>
          </w:tcPr>
          <w:p w14:paraId="2F8CD33A" w14:textId="69913CF7" w:rsidR="00ED04CA" w:rsidRPr="007E1761" w:rsidRDefault="00ED04CA" w:rsidP="006A66B0">
            <w:pPr>
              <w:pStyle w:val="Corpsdetexte"/>
              <w:rPr>
                <w:sz w:val="17"/>
                <w:szCs w:val="17"/>
              </w:rPr>
            </w:pPr>
            <w:r w:rsidRPr="007E1761">
              <w:rPr>
                <w:sz w:val="17"/>
                <w:szCs w:val="17"/>
              </w:rPr>
              <w:t>Partiel</w:t>
            </w:r>
          </w:p>
        </w:tc>
      </w:tr>
      <w:tr w:rsidR="006A66B0" w14:paraId="3AB74C3D" w14:textId="77777777" w:rsidTr="004B0083">
        <w:tc>
          <w:tcPr>
            <w:tcW w:w="1514" w:type="dxa"/>
            <w:vMerge w:val="restart"/>
            <w:vAlign w:val="center"/>
          </w:tcPr>
          <w:p w14:paraId="5F3B2F28" w14:textId="196942ED" w:rsidR="006A66B0" w:rsidRPr="007E1761" w:rsidRDefault="00ED04CA" w:rsidP="004B0083">
            <w:pPr>
              <w:pStyle w:val="Corpsdetexte"/>
              <w:jc w:val="left"/>
              <w:rPr>
                <w:sz w:val="17"/>
                <w:szCs w:val="17"/>
              </w:rPr>
            </w:pPr>
            <w:r w:rsidRPr="007E1761">
              <w:rPr>
                <w:sz w:val="17"/>
                <w:szCs w:val="17"/>
              </w:rPr>
              <w:t>Exécution</w:t>
            </w:r>
            <w:r w:rsidR="006A66B0" w:rsidRPr="007E1761">
              <w:rPr>
                <w:sz w:val="17"/>
                <w:szCs w:val="17"/>
              </w:rPr>
              <w:t xml:space="preserve"> du code en tâche de fond</w:t>
            </w:r>
          </w:p>
        </w:tc>
        <w:tc>
          <w:tcPr>
            <w:tcW w:w="1855" w:type="dxa"/>
            <w:vAlign w:val="center"/>
          </w:tcPr>
          <w:p w14:paraId="7C8D04C5" w14:textId="1388A1BE" w:rsidR="006A66B0" w:rsidRPr="007E1761" w:rsidRDefault="006A66B0" w:rsidP="004B0083">
            <w:pPr>
              <w:pStyle w:val="Corpsdetexte"/>
              <w:jc w:val="left"/>
              <w:rPr>
                <w:i/>
                <w:sz w:val="17"/>
                <w:szCs w:val="17"/>
              </w:rPr>
            </w:pPr>
            <w:r w:rsidRPr="007E1761">
              <w:rPr>
                <w:i/>
                <w:sz w:val="17"/>
                <w:szCs w:val="17"/>
              </w:rPr>
              <w:t>IOS</w:t>
            </w:r>
          </w:p>
        </w:tc>
        <w:tc>
          <w:tcPr>
            <w:tcW w:w="1871" w:type="dxa"/>
            <w:shd w:val="clear" w:color="auto" w:fill="FFD966" w:themeFill="accent4" w:themeFillTint="99"/>
            <w:vAlign w:val="center"/>
          </w:tcPr>
          <w:p w14:paraId="48FCE158" w14:textId="58796E53" w:rsidR="006A66B0" w:rsidRPr="007E1761" w:rsidRDefault="006A66B0" w:rsidP="006A66B0">
            <w:pPr>
              <w:pStyle w:val="Corpsdetexte"/>
              <w:jc w:val="center"/>
              <w:rPr>
                <w:sz w:val="17"/>
                <w:szCs w:val="17"/>
              </w:rPr>
            </w:pPr>
            <w:r w:rsidRPr="007E1761">
              <w:rPr>
                <w:sz w:val="17"/>
                <w:szCs w:val="17"/>
              </w:rPr>
              <w:t>Uniquement prévention de sommeil du téléphone</w:t>
            </w:r>
          </w:p>
        </w:tc>
        <w:tc>
          <w:tcPr>
            <w:tcW w:w="1871" w:type="dxa"/>
            <w:shd w:val="clear" w:color="auto" w:fill="70AD47" w:themeFill="accent6"/>
            <w:vAlign w:val="center"/>
          </w:tcPr>
          <w:p w14:paraId="285DB67A" w14:textId="29BE9C6C" w:rsidR="006A66B0" w:rsidRPr="007E1761" w:rsidRDefault="006A66B0" w:rsidP="006A66B0">
            <w:pPr>
              <w:pStyle w:val="Corpsdetexte"/>
              <w:jc w:val="center"/>
              <w:rPr>
                <w:sz w:val="17"/>
                <w:szCs w:val="17"/>
              </w:rPr>
            </w:pPr>
            <w:r w:rsidRPr="007E1761">
              <w:rPr>
                <w:sz w:val="17"/>
                <w:szCs w:val="17"/>
              </w:rPr>
              <w:t>Semblable à du code natif</w:t>
            </w:r>
          </w:p>
        </w:tc>
        <w:tc>
          <w:tcPr>
            <w:tcW w:w="1871" w:type="dxa"/>
            <w:shd w:val="clear" w:color="auto" w:fill="FC6A6A"/>
            <w:vAlign w:val="center"/>
          </w:tcPr>
          <w:p w14:paraId="2E2E2111" w14:textId="55095376" w:rsidR="006A66B0" w:rsidRPr="007E1761" w:rsidRDefault="006A66B0" w:rsidP="006A66B0">
            <w:pPr>
              <w:pStyle w:val="Corpsdetexte"/>
              <w:jc w:val="center"/>
              <w:rPr>
                <w:sz w:val="17"/>
                <w:szCs w:val="17"/>
              </w:rPr>
            </w:pPr>
            <w:r w:rsidRPr="007E1761">
              <w:rPr>
                <w:sz w:val="17"/>
                <w:szCs w:val="17"/>
              </w:rPr>
              <w:t>Non</w:t>
            </w:r>
          </w:p>
        </w:tc>
      </w:tr>
      <w:tr w:rsidR="006A66B0" w14:paraId="55F7F9A4" w14:textId="77777777" w:rsidTr="004B0083">
        <w:tc>
          <w:tcPr>
            <w:tcW w:w="1514" w:type="dxa"/>
            <w:vMerge/>
            <w:vAlign w:val="center"/>
          </w:tcPr>
          <w:p w14:paraId="29AF25CF" w14:textId="77777777" w:rsidR="006A66B0" w:rsidRPr="007E1761" w:rsidRDefault="006A66B0" w:rsidP="004B0083">
            <w:pPr>
              <w:pStyle w:val="Corpsdetexte"/>
              <w:jc w:val="left"/>
              <w:rPr>
                <w:sz w:val="17"/>
                <w:szCs w:val="17"/>
              </w:rPr>
            </w:pPr>
          </w:p>
        </w:tc>
        <w:tc>
          <w:tcPr>
            <w:tcW w:w="1855" w:type="dxa"/>
            <w:vAlign w:val="center"/>
          </w:tcPr>
          <w:p w14:paraId="3F4A47DF" w14:textId="52146946" w:rsidR="006A66B0" w:rsidRPr="007E1761" w:rsidRDefault="006A66B0" w:rsidP="004B0083">
            <w:pPr>
              <w:pStyle w:val="Corpsdetexte"/>
              <w:jc w:val="left"/>
              <w:rPr>
                <w:i/>
                <w:sz w:val="17"/>
                <w:szCs w:val="17"/>
              </w:rPr>
            </w:pPr>
            <w:r w:rsidRPr="007E1761">
              <w:rPr>
                <w:i/>
                <w:sz w:val="17"/>
                <w:szCs w:val="17"/>
              </w:rPr>
              <w:t>Android</w:t>
            </w:r>
          </w:p>
        </w:tc>
        <w:tc>
          <w:tcPr>
            <w:tcW w:w="1871" w:type="dxa"/>
            <w:shd w:val="clear" w:color="auto" w:fill="FFD966" w:themeFill="accent4" w:themeFillTint="99"/>
            <w:vAlign w:val="center"/>
          </w:tcPr>
          <w:p w14:paraId="1FB40F67" w14:textId="440FD45A" w:rsidR="006A66B0" w:rsidRPr="007E1761" w:rsidRDefault="006A66B0" w:rsidP="006A66B0">
            <w:pPr>
              <w:pStyle w:val="Corpsdetexte"/>
              <w:jc w:val="center"/>
              <w:rPr>
                <w:sz w:val="17"/>
                <w:szCs w:val="17"/>
              </w:rPr>
            </w:pPr>
            <w:r w:rsidRPr="007E1761">
              <w:rPr>
                <w:sz w:val="17"/>
                <w:szCs w:val="17"/>
              </w:rPr>
              <w:t>Uniquement prévention de sommeil du téléphone</w:t>
            </w:r>
          </w:p>
        </w:tc>
        <w:tc>
          <w:tcPr>
            <w:tcW w:w="1871" w:type="dxa"/>
            <w:shd w:val="clear" w:color="auto" w:fill="70AD47" w:themeFill="accent6"/>
            <w:vAlign w:val="center"/>
          </w:tcPr>
          <w:p w14:paraId="59BFB0A4" w14:textId="0051689E" w:rsidR="006A66B0" w:rsidRPr="007E1761" w:rsidRDefault="006A66B0" w:rsidP="006A66B0">
            <w:pPr>
              <w:pStyle w:val="Texte"/>
              <w:jc w:val="center"/>
              <w:rPr>
                <w:sz w:val="17"/>
                <w:szCs w:val="17"/>
              </w:rPr>
            </w:pPr>
            <w:r w:rsidRPr="007E1761">
              <w:rPr>
                <w:sz w:val="17"/>
                <w:szCs w:val="17"/>
              </w:rPr>
              <w:t>Semblable à du code natif</w:t>
            </w:r>
          </w:p>
        </w:tc>
        <w:tc>
          <w:tcPr>
            <w:tcW w:w="1871" w:type="dxa"/>
            <w:shd w:val="clear" w:color="auto" w:fill="70AD47" w:themeFill="accent6"/>
            <w:vAlign w:val="center"/>
          </w:tcPr>
          <w:p w14:paraId="29E875B2" w14:textId="08D2D78A" w:rsidR="006A66B0" w:rsidRPr="007E1761" w:rsidRDefault="006A66B0" w:rsidP="006A66B0">
            <w:pPr>
              <w:pStyle w:val="Texte"/>
              <w:jc w:val="center"/>
              <w:rPr>
                <w:sz w:val="17"/>
                <w:szCs w:val="17"/>
              </w:rPr>
            </w:pPr>
            <w:proofErr w:type="spellStart"/>
            <w:r w:rsidRPr="007E1761">
              <w:rPr>
                <w:sz w:val="17"/>
                <w:szCs w:val="17"/>
              </w:rPr>
              <w:t>Headless</w:t>
            </w:r>
            <w:proofErr w:type="spellEnd"/>
            <w:r w:rsidRPr="007E1761">
              <w:rPr>
                <w:sz w:val="17"/>
                <w:szCs w:val="17"/>
              </w:rPr>
              <w:t xml:space="preserve"> JS</w:t>
            </w:r>
          </w:p>
        </w:tc>
      </w:tr>
    </w:tbl>
    <w:p w14:paraId="56B9E8C3" w14:textId="4FECF6E5" w:rsidR="00856448" w:rsidRDefault="006A66B0" w:rsidP="006A66B0">
      <w:pPr>
        <w:pStyle w:val="source"/>
      </w:pPr>
      <w:r w:rsidRPr="006A66B0">
        <w:fldChar w:fldCharType="begin"/>
      </w:r>
      <w:r w:rsidRPr="006A66B0">
        <w:instrText xml:space="preserve"> ADDIN ZOTERO_ITEM CSL_CITATION {"citationID":"uH9RJmoJ","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w:t>
      </w:r>
      <w:proofErr w:type="spellStart"/>
      <w:r w:rsidRPr="006A66B0">
        <w:t>Cruxlab</w:t>
      </w:r>
      <w:proofErr w:type="spellEnd"/>
      <w:r w:rsidRPr="006A66B0">
        <w:t>, 2017)</w:t>
      </w:r>
      <w:r w:rsidRPr="006A66B0">
        <w:fldChar w:fldCharType="end"/>
      </w:r>
    </w:p>
    <w:p w14:paraId="488A23E7" w14:textId="77777777" w:rsidR="007E1761" w:rsidRDefault="007E1761">
      <w:r>
        <w:br w:type="page"/>
      </w:r>
    </w:p>
    <w:p w14:paraId="50C88A74" w14:textId="0C4184A3" w:rsidR="00F36743" w:rsidRPr="00F36743" w:rsidRDefault="00F36743" w:rsidP="00752C8D">
      <w:pPr>
        <w:pStyle w:val="Texte"/>
      </w:pPr>
      <w:r>
        <w:lastRenderedPageBreak/>
        <w:t>Au niveau des aspects techniques, les Frameworks sont assez semblable</w:t>
      </w:r>
      <w:r w:rsidR="00B92E78">
        <w:t>s</w:t>
      </w:r>
      <w:r>
        <w:t>, Xamarin est légèrement au-dessus car il supporte mieux les composants natifs et l’ajout de libraire</w:t>
      </w:r>
      <w:r w:rsidR="00B92E78">
        <w:t>s</w:t>
      </w:r>
      <w:r>
        <w:t xml:space="preserve"> tierces. En ce qui concerne React Native et Ionic, la différence n’est pas notable.</w:t>
      </w:r>
    </w:p>
    <w:p w14:paraId="232295D9" w14:textId="5DABC353" w:rsidR="00856448" w:rsidRDefault="006A66B0" w:rsidP="00930F4A">
      <w:pPr>
        <w:pStyle w:val="Titre3"/>
      </w:pPr>
      <w:bookmarkStart w:id="46" w:name="_Toc523409326"/>
      <w:r>
        <w:t>Résumé</w:t>
      </w:r>
      <w:bookmarkEnd w:id="46"/>
    </w:p>
    <w:p w14:paraId="329C988C" w14:textId="769F29F5" w:rsidR="00930F4A" w:rsidRDefault="00930F4A" w:rsidP="00930F4A">
      <w:pPr>
        <w:pStyle w:val="Lgende"/>
        <w:keepNext/>
      </w:pPr>
      <w:bookmarkStart w:id="47" w:name="_Toc523409349"/>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437BB1">
        <w:rPr>
          <w:noProof/>
        </w:rPr>
        <w:t>5</w:t>
      </w:r>
      <w:r w:rsidR="0092739D">
        <w:rPr>
          <w:noProof/>
        </w:rPr>
        <w:fldChar w:fldCharType="end"/>
      </w:r>
      <w:r>
        <w:t xml:space="preserve"> - Résumé des </w:t>
      </w:r>
      <w:r w:rsidR="00674DEB">
        <w:t>Frameworks</w:t>
      </w:r>
      <w:bookmarkEnd w:id="47"/>
    </w:p>
    <w:tbl>
      <w:tblPr>
        <w:tblStyle w:val="Grilledutableau"/>
        <w:tblW w:w="0" w:type="auto"/>
        <w:tblLook w:val="04A0" w:firstRow="1" w:lastRow="0" w:firstColumn="1" w:lastColumn="0" w:noHBand="0" w:noVBand="1"/>
      </w:tblPr>
      <w:tblGrid>
        <w:gridCol w:w="2160"/>
        <w:gridCol w:w="2161"/>
        <w:gridCol w:w="2161"/>
        <w:gridCol w:w="2161"/>
      </w:tblGrid>
      <w:tr w:rsidR="006A66B0" w14:paraId="171DE46E" w14:textId="77777777" w:rsidTr="004B0083">
        <w:tc>
          <w:tcPr>
            <w:tcW w:w="2160" w:type="dxa"/>
          </w:tcPr>
          <w:p w14:paraId="7F0600B6" w14:textId="77777777" w:rsidR="006A66B0" w:rsidRPr="00ED04CA" w:rsidRDefault="006A66B0" w:rsidP="006A66B0">
            <w:pPr>
              <w:pStyle w:val="Corpsdetexte"/>
              <w:rPr>
                <w:b/>
              </w:rPr>
            </w:pPr>
          </w:p>
        </w:tc>
        <w:tc>
          <w:tcPr>
            <w:tcW w:w="2161" w:type="dxa"/>
            <w:vAlign w:val="center"/>
          </w:tcPr>
          <w:p w14:paraId="24563457" w14:textId="26537F0C" w:rsidR="006A66B0" w:rsidRPr="00ED04CA" w:rsidRDefault="006A66B0" w:rsidP="004B0083">
            <w:pPr>
              <w:pStyle w:val="Corpsdetexte"/>
              <w:jc w:val="center"/>
              <w:rPr>
                <w:b/>
              </w:rPr>
            </w:pPr>
            <w:r w:rsidRPr="00ED04CA">
              <w:rPr>
                <w:b/>
              </w:rPr>
              <w:t>Ionic</w:t>
            </w:r>
          </w:p>
        </w:tc>
        <w:tc>
          <w:tcPr>
            <w:tcW w:w="2161" w:type="dxa"/>
            <w:vAlign w:val="center"/>
          </w:tcPr>
          <w:p w14:paraId="1A22A894" w14:textId="74146B41" w:rsidR="006A66B0" w:rsidRPr="00ED04CA" w:rsidRDefault="006A66B0" w:rsidP="004B0083">
            <w:pPr>
              <w:pStyle w:val="Corpsdetexte"/>
              <w:jc w:val="center"/>
              <w:rPr>
                <w:b/>
              </w:rPr>
            </w:pPr>
            <w:r w:rsidRPr="00ED04CA">
              <w:rPr>
                <w:b/>
              </w:rPr>
              <w:t>Xamarin</w:t>
            </w:r>
          </w:p>
        </w:tc>
        <w:tc>
          <w:tcPr>
            <w:tcW w:w="2161" w:type="dxa"/>
            <w:vAlign w:val="center"/>
          </w:tcPr>
          <w:p w14:paraId="3EA9E75E" w14:textId="4CF81060" w:rsidR="006A66B0" w:rsidRPr="00ED04CA" w:rsidRDefault="006A66B0" w:rsidP="004B0083">
            <w:pPr>
              <w:pStyle w:val="Corpsdetexte"/>
              <w:jc w:val="center"/>
              <w:rPr>
                <w:b/>
              </w:rPr>
            </w:pPr>
            <w:r w:rsidRPr="00ED04CA">
              <w:rPr>
                <w:b/>
              </w:rPr>
              <w:t>React Native</w:t>
            </w:r>
          </w:p>
        </w:tc>
      </w:tr>
      <w:tr w:rsidR="006A66B0" w14:paraId="5662D554" w14:textId="77777777" w:rsidTr="004B0083">
        <w:tc>
          <w:tcPr>
            <w:tcW w:w="2160" w:type="dxa"/>
            <w:vAlign w:val="center"/>
          </w:tcPr>
          <w:p w14:paraId="70D11D49" w14:textId="67A2957B" w:rsidR="006A66B0" w:rsidRDefault="006A66B0" w:rsidP="004B0083">
            <w:pPr>
              <w:pStyle w:val="Corpsdetexte"/>
              <w:jc w:val="left"/>
            </w:pPr>
            <w:r>
              <w:t>Performances</w:t>
            </w:r>
          </w:p>
        </w:tc>
        <w:tc>
          <w:tcPr>
            <w:tcW w:w="2161" w:type="dxa"/>
            <w:shd w:val="clear" w:color="auto" w:fill="FC6A6A"/>
            <w:vAlign w:val="center"/>
          </w:tcPr>
          <w:p w14:paraId="215D64BE" w14:textId="647BE519" w:rsidR="006A66B0" w:rsidRDefault="006A66B0" w:rsidP="004B0083">
            <w:pPr>
              <w:pStyle w:val="Corpsdetexte"/>
              <w:jc w:val="center"/>
            </w:pPr>
            <w:r>
              <w:t>Mauvaises / Moyennes</w:t>
            </w:r>
          </w:p>
        </w:tc>
        <w:tc>
          <w:tcPr>
            <w:tcW w:w="2161" w:type="dxa"/>
            <w:shd w:val="clear" w:color="auto" w:fill="70AD47" w:themeFill="accent6"/>
            <w:vAlign w:val="center"/>
          </w:tcPr>
          <w:p w14:paraId="16EEA42B" w14:textId="6247A476" w:rsidR="006A66B0" w:rsidRDefault="006A66B0" w:rsidP="004B0083">
            <w:pPr>
              <w:pStyle w:val="Corpsdetexte"/>
              <w:jc w:val="center"/>
            </w:pPr>
            <w:r>
              <w:t>Bonnes</w:t>
            </w:r>
          </w:p>
        </w:tc>
        <w:tc>
          <w:tcPr>
            <w:tcW w:w="2161" w:type="dxa"/>
            <w:shd w:val="clear" w:color="auto" w:fill="70AD47" w:themeFill="accent6"/>
            <w:vAlign w:val="center"/>
          </w:tcPr>
          <w:p w14:paraId="5C1CC29D" w14:textId="316057DE" w:rsidR="006A66B0" w:rsidRDefault="006A66B0" w:rsidP="004B0083">
            <w:pPr>
              <w:pStyle w:val="Corpsdetexte"/>
              <w:jc w:val="center"/>
            </w:pPr>
            <w:r>
              <w:t>Bonnes</w:t>
            </w:r>
          </w:p>
        </w:tc>
      </w:tr>
      <w:tr w:rsidR="006A66B0" w14:paraId="5E7858C8" w14:textId="77777777" w:rsidTr="004B0083">
        <w:tc>
          <w:tcPr>
            <w:tcW w:w="2160" w:type="dxa"/>
            <w:vAlign w:val="center"/>
          </w:tcPr>
          <w:p w14:paraId="0DBBC2F7" w14:textId="3536ECE4" w:rsidR="006A66B0" w:rsidRDefault="006A66B0" w:rsidP="004B0083">
            <w:pPr>
              <w:pStyle w:val="Corpsdetexte"/>
              <w:jc w:val="left"/>
            </w:pPr>
            <w:r>
              <w:t>Look natif</w:t>
            </w:r>
          </w:p>
        </w:tc>
        <w:tc>
          <w:tcPr>
            <w:tcW w:w="2161" w:type="dxa"/>
            <w:shd w:val="clear" w:color="auto" w:fill="70AD47" w:themeFill="accent6"/>
            <w:vAlign w:val="center"/>
          </w:tcPr>
          <w:p w14:paraId="77332BA9" w14:textId="0BEB0433" w:rsidR="006A66B0" w:rsidRDefault="006A66B0" w:rsidP="004B0083">
            <w:pPr>
              <w:pStyle w:val="Corpsdetexte"/>
              <w:jc w:val="center"/>
            </w:pPr>
            <w:r>
              <w:t>Oui</w:t>
            </w:r>
          </w:p>
        </w:tc>
        <w:tc>
          <w:tcPr>
            <w:tcW w:w="2161" w:type="dxa"/>
            <w:shd w:val="clear" w:color="auto" w:fill="FFD966" w:themeFill="accent4" w:themeFillTint="99"/>
            <w:vAlign w:val="center"/>
          </w:tcPr>
          <w:p w14:paraId="011EE500" w14:textId="110378C9" w:rsidR="006A66B0" w:rsidRDefault="00930F4A" w:rsidP="004B0083">
            <w:pPr>
              <w:pStyle w:val="Corpsdetexte"/>
              <w:jc w:val="center"/>
            </w:pPr>
            <w:r>
              <w:t>Partiel</w:t>
            </w:r>
          </w:p>
        </w:tc>
        <w:tc>
          <w:tcPr>
            <w:tcW w:w="2161" w:type="dxa"/>
            <w:shd w:val="clear" w:color="auto" w:fill="FFD966" w:themeFill="accent4" w:themeFillTint="99"/>
            <w:vAlign w:val="center"/>
          </w:tcPr>
          <w:p w14:paraId="1943F0C4" w14:textId="50E7FC28" w:rsidR="006A66B0" w:rsidRDefault="00930F4A" w:rsidP="004B0083">
            <w:pPr>
              <w:pStyle w:val="Corpsdetexte"/>
              <w:jc w:val="center"/>
            </w:pPr>
            <w:r>
              <w:t>Partiel</w:t>
            </w:r>
          </w:p>
        </w:tc>
      </w:tr>
      <w:tr w:rsidR="00930F4A" w14:paraId="43EBD43B" w14:textId="77777777" w:rsidTr="004B0083">
        <w:tc>
          <w:tcPr>
            <w:tcW w:w="2160" w:type="dxa"/>
            <w:vAlign w:val="center"/>
          </w:tcPr>
          <w:p w14:paraId="1AC42FEE" w14:textId="5EDDF721" w:rsidR="00930F4A" w:rsidRDefault="00930F4A" w:rsidP="004B0083">
            <w:pPr>
              <w:pStyle w:val="Corpsdetexte"/>
              <w:jc w:val="left"/>
            </w:pPr>
            <w:r>
              <w:t xml:space="preserve">Outils de développement </w:t>
            </w:r>
            <w:r w:rsidR="004B0083">
              <w:t>modernes</w:t>
            </w:r>
          </w:p>
        </w:tc>
        <w:tc>
          <w:tcPr>
            <w:tcW w:w="2161" w:type="dxa"/>
            <w:shd w:val="clear" w:color="auto" w:fill="FFD966" w:themeFill="accent4" w:themeFillTint="99"/>
            <w:vAlign w:val="center"/>
          </w:tcPr>
          <w:p w14:paraId="736F785A" w14:textId="326BA53A" w:rsidR="00930F4A" w:rsidRDefault="00930F4A" w:rsidP="004B0083">
            <w:pPr>
              <w:pStyle w:val="Corpsdetexte"/>
              <w:jc w:val="center"/>
            </w:pPr>
            <w:r>
              <w:t>Partiel</w:t>
            </w:r>
          </w:p>
        </w:tc>
        <w:tc>
          <w:tcPr>
            <w:tcW w:w="2161" w:type="dxa"/>
            <w:shd w:val="clear" w:color="auto" w:fill="FC6A6A"/>
            <w:vAlign w:val="center"/>
          </w:tcPr>
          <w:p w14:paraId="16690C0F" w14:textId="14C6E19E" w:rsidR="00930F4A" w:rsidRDefault="00930F4A" w:rsidP="004B0083">
            <w:pPr>
              <w:pStyle w:val="Corpsdetexte"/>
              <w:jc w:val="center"/>
            </w:pPr>
            <w:r>
              <w:t>Non</w:t>
            </w:r>
          </w:p>
        </w:tc>
        <w:tc>
          <w:tcPr>
            <w:tcW w:w="2161" w:type="dxa"/>
            <w:shd w:val="clear" w:color="auto" w:fill="70AD47" w:themeFill="accent6"/>
            <w:vAlign w:val="center"/>
          </w:tcPr>
          <w:p w14:paraId="57005C90" w14:textId="273761B2" w:rsidR="00930F4A" w:rsidRDefault="00930F4A" w:rsidP="004B0083">
            <w:pPr>
              <w:pStyle w:val="Corpsdetexte"/>
              <w:jc w:val="center"/>
            </w:pPr>
            <w:r>
              <w:t>Oui</w:t>
            </w:r>
          </w:p>
        </w:tc>
      </w:tr>
      <w:tr w:rsidR="00930F4A" w14:paraId="2B33A69A" w14:textId="77777777" w:rsidTr="004B0083">
        <w:tc>
          <w:tcPr>
            <w:tcW w:w="2160" w:type="dxa"/>
            <w:vAlign w:val="center"/>
          </w:tcPr>
          <w:p w14:paraId="37355BDD" w14:textId="31D50705" w:rsidR="00930F4A" w:rsidRDefault="00A1396D" w:rsidP="004B0083">
            <w:pPr>
              <w:pStyle w:val="Corpsdetexte"/>
              <w:jc w:val="left"/>
            </w:pPr>
            <w:r>
              <w:t>Support des fonctionnalités natives</w:t>
            </w:r>
          </w:p>
        </w:tc>
        <w:tc>
          <w:tcPr>
            <w:tcW w:w="2161" w:type="dxa"/>
            <w:shd w:val="clear" w:color="auto" w:fill="FFD966" w:themeFill="accent4" w:themeFillTint="99"/>
            <w:vAlign w:val="center"/>
          </w:tcPr>
          <w:p w14:paraId="151209D3" w14:textId="48674505" w:rsidR="00930F4A" w:rsidRDefault="00930F4A" w:rsidP="004B0083">
            <w:pPr>
              <w:pStyle w:val="Corpsdetexte"/>
              <w:jc w:val="center"/>
            </w:pPr>
            <w:r>
              <w:t>Partiel</w:t>
            </w:r>
          </w:p>
        </w:tc>
        <w:tc>
          <w:tcPr>
            <w:tcW w:w="2161" w:type="dxa"/>
            <w:shd w:val="clear" w:color="auto" w:fill="70AD47" w:themeFill="accent6"/>
            <w:vAlign w:val="center"/>
          </w:tcPr>
          <w:p w14:paraId="700FA3A3" w14:textId="7D5308C3" w:rsidR="00930F4A" w:rsidRDefault="00930F4A" w:rsidP="004B0083">
            <w:pPr>
              <w:pStyle w:val="Corpsdetexte"/>
              <w:jc w:val="center"/>
            </w:pPr>
            <w:r>
              <w:t>Oui</w:t>
            </w:r>
          </w:p>
        </w:tc>
        <w:tc>
          <w:tcPr>
            <w:tcW w:w="2161" w:type="dxa"/>
            <w:shd w:val="clear" w:color="auto" w:fill="FFD966" w:themeFill="accent4" w:themeFillTint="99"/>
            <w:vAlign w:val="center"/>
          </w:tcPr>
          <w:p w14:paraId="2305A911" w14:textId="010A09ED" w:rsidR="00930F4A" w:rsidRDefault="00930F4A" w:rsidP="004B0083">
            <w:pPr>
              <w:pStyle w:val="Corpsdetexte"/>
              <w:jc w:val="center"/>
            </w:pPr>
            <w:r>
              <w:t>Partiel</w:t>
            </w:r>
          </w:p>
        </w:tc>
      </w:tr>
      <w:tr w:rsidR="00930F4A" w14:paraId="2920D16C" w14:textId="77777777" w:rsidTr="004B0083">
        <w:tc>
          <w:tcPr>
            <w:tcW w:w="2160" w:type="dxa"/>
            <w:vAlign w:val="center"/>
          </w:tcPr>
          <w:p w14:paraId="35893DEE" w14:textId="658992A6" w:rsidR="00930F4A" w:rsidRDefault="00930F4A" w:rsidP="004B0083">
            <w:pPr>
              <w:pStyle w:val="Corpsdetexte"/>
              <w:jc w:val="left"/>
            </w:pPr>
            <w:r>
              <w:t>Connaissances nécessaires</w:t>
            </w:r>
          </w:p>
        </w:tc>
        <w:tc>
          <w:tcPr>
            <w:tcW w:w="2161" w:type="dxa"/>
            <w:shd w:val="clear" w:color="auto" w:fill="70AD47" w:themeFill="accent6"/>
            <w:vAlign w:val="center"/>
          </w:tcPr>
          <w:p w14:paraId="6D19A5A8" w14:textId="03B68D0A" w:rsidR="00930F4A" w:rsidRDefault="00930F4A" w:rsidP="004B0083">
            <w:pPr>
              <w:pStyle w:val="Corpsdetexte"/>
              <w:jc w:val="center"/>
            </w:pPr>
            <w:r>
              <w:t>Faibles</w:t>
            </w:r>
          </w:p>
        </w:tc>
        <w:tc>
          <w:tcPr>
            <w:tcW w:w="2161" w:type="dxa"/>
            <w:shd w:val="clear" w:color="auto" w:fill="FC6A6A"/>
            <w:vAlign w:val="center"/>
          </w:tcPr>
          <w:p w14:paraId="0BF501D7" w14:textId="2F0F968C" w:rsidR="00930F4A" w:rsidRDefault="00930F4A" w:rsidP="004B0083">
            <w:pPr>
              <w:pStyle w:val="Corpsdetexte"/>
              <w:jc w:val="center"/>
            </w:pPr>
            <w:r>
              <w:t>Hautes</w:t>
            </w:r>
          </w:p>
        </w:tc>
        <w:tc>
          <w:tcPr>
            <w:tcW w:w="2161" w:type="dxa"/>
            <w:shd w:val="clear" w:color="auto" w:fill="FFD966" w:themeFill="accent4" w:themeFillTint="99"/>
            <w:vAlign w:val="center"/>
          </w:tcPr>
          <w:p w14:paraId="5154467C" w14:textId="46B49A79" w:rsidR="00930F4A" w:rsidRDefault="00930F4A" w:rsidP="004B0083">
            <w:pPr>
              <w:pStyle w:val="Corpsdetexte"/>
              <w:jc w:val="center"/>
            </w:pPr>
            <w:r>
              <w:t>Moyennes</w:t>
            </w:r>
          </w:p>
        </w:tc>
      </w:tr>
    </w:tbl>
    <w:p w14:paraId="21712E8E" w14:textId="066433BE" w:rsidR="006A66B0" w:rsidRPr="00D65A68" w:rsidRDefault="00D65A68" w:rsidP="00D65A68">
      <w:pPr>
        <w:pStyle w:val="source"/>
      </w:pPr>
      <w:r w:rsidRPr="00D65A68">
        <w:t xml:space="preserve">Inspiré de </w:t>
      </w:r>
      <w:r w:rsidRPr="00D65A68">
        <w:fldChar w:fldCharType="begin"/>
      </w:r>
      <w:r w:rsidRPr="00D65A68">
        <w:instrText xml:space="preserve"> ADDIN ZOTERO_ITEM CSL_CITATION {"citationID":"jy8yBLZQ","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D65A68">
        <w:fldChar w:fldCharType="separate"/>
      </w:r>
      <w:r w:rsidRPr="00D65A68">
        <w:t>(</w:t>
      </w:r>
      <w:proofErr w:type="spellStart"/>
      <w:r w:rsidRPr="00D65A68">
        <w:t>Cruxlab</w:t>
      </w:r>
      <w:proofErr w:type="spellEnd"/>
      <w:r w:rsidRPr="00D65A68">
        <w:t>, 2017)</w:t>
      </w:r>
      <w:r w:rsidRPr="00D65A68">
        <w:fldChar w:fldCharType="end"/>
      </w:r>
    </w:p>
    <w:p w14:paraId="341FEA78" w14:textId="07722CF8" w:rsidR="003D7B28" w:rsidRDefault="00752C8D" w:rsidP="00752C8D">
      <w:pPr>
        <w:pStyle w:val="Texte"/>
      </w:pPr>
      <w:r>
        <w:t xml:space="preserve">On peut </w:t>
      </w:r>
      <w:r w:rsidR="00791ACA">
        <w:t>comprendre</w:t>
      </w:r>
      <w:r w:rsidR="00153968">
        <w:t xml:space="preserve"> ici</w:t>
      </w:r>
      <w:r>
        <w:t xml:space="preserve"> que chaque Framework à ses avantages et ses inconvénient</w:t>
      </w:r>
      <w:r w:rsidR="00791ACA">
        <w:t>s</w:t>
      </w:r>
      <w:r w:rsidR="003D7B28">
        <w:t xml:space="preserve"> : </w:t>
      </w:r>
    </w:p>
    <w:p w14:paraId="3FAC647D" w14:textId="79FC3C51" w:rsidR="003D7B28" w:rsidRDefault="003D7B28" w:rsidP="003D7B28">
      <w:pPr>
        <w:pStyle w:val="puceTB"/>
      </w:pPr>
      <w:r>
        <w:t>Xamarin est destiné à des développeurs confirmés connaissant bien le langage C#. Il est également le Framework idéal pour des projets nécessitant des performances accrues mais sans interface utilisateur compliqué.</w:t>
      </w:r>
    </w:p>
    <w:p w14:paraId="5CA2F6E5" w14:textId="5147E7D6" w:rsidR="003D7B28" w:rsidRDefault="003D7B28" w:rsidP="003D7B28">
      <w:pPr>
        <w:pStyle w:val="puceTB"/>
      </w:pPr>
      <w:r>
        <w:t>React Native est un bon compris proposant de bonnes performances ainsi que des aides au développement poussées tout en ne nécessitant pas trop de connaissances supplémentaires aux technologies WEB.</w:t>
      </w:r>
    </w:p>
    <w:p w14:paraId="0D02D503" w14:textId="32598D96" w:rsidR="00752C8D" w:rsidRPr="00BB5EB9" w:rsidRDefault="003D7B28" w:rsidP="00BB5EB9">
      <w:pPr>
        <w:pStyle w:val="puceTB"/>
      </w:pPr>
      <w:r>
        <w:t xml:space="preserve">Ionic </w:t>
      </w:r>
      <w:r w:rsidR="00BB5EB9">
        <w:t>est le Framework le plus simple à prendre en main avec des possibilité de personnalisation énormes. Il est malheureusement aussi le moins performant des trois.</w:t>
      </w:r>
      <w:r w:rsidR="00752C8D">
        <w:br w:type="page"/>
      </w:r>
    </w:p>
    <w:p w14:paraId="52139BE3" w14:textId="7343D9AE" w:rsidR="0021190E" w:rsidRDefault="0021190E" w:rsidP="0021190E">
      <w:pPr>
        <w:pStyle w:val="Titre1"/>
      </w:pPr>
      <w:bookmarkStart w:id="48" w:name="_Toc523409327"/>
      <w:r>
        <w:lastRenderedPageBreak/>
        <w:t>Etude de l’application</w:t>
      </w:r>
      <w:bookmarkEnd w:id="48"/>
    </w:p>
    <w:p w14:paraId="1E33DFA5" w14:textId="5A5E111B" w:rsidR="0092739D" w:rsidRPr="0092739D" w:rsidRDefault="0092739D" w:rsidP="0092739D">
      <w:pPr>
        <w:pStyle w:val="Corpsdetexte"/>
      </w:pPr>
      <w:r>
        <w:t>L’application</w:t>
      </w:r>
      <w:r w:rsidR="000B2665">
        <w:t xml:space="preserve"> </w:t>
      </w:r>
      <w:proofErr w:type="spellStart"/>
      <w:r w:rsidR="000B2665">
        <w:t>Parkaps</w:t>
      </w:r>
      <w:proofErr w:type="spellEnd"/>
      <w:r>
        <w:t xml:space="preserve"> </w:t>
      </w:r>
      <w:r w:rsidR="000C0762">
        <w:t>offre une solution pour régler le problème du manque de place de parking</w:t>
      </w:r>
      <w:r>
        <w:t xml:space="preserve">. Elle </w:t>
      </w:r>
      <w:r w:rsidR="0073110A">
        <w:t>permet</w:t>
      </w:r>
      <w:r>
        <w:t xml:space="preserve"> à toute personne disposant d’une place de parking privée de la mettre en location et </w:t>
      </w:r>
      <w:r w:rsidR="00537EA6">
        <w:t xml:space="preserve">à </w:t>
      </w:r>
      <w:r w:rsidR="006353FE">
        <w:t xml:space="preserve">un </w:t>
      </w:r>
      <w:r w:rsidR="00537EA6">
        <w:t>utilisateur de la louer pour un laps de temps défini.</w:t>
      </w:r>
    </w:p>
    <w:p w14:paraId="555036D2" w14:textId="0A8AB90D" w:rsidR="00556725" w:rsidRDefault="00E41AC9" w:rsidP="00556725">
      <w:pPr>
        <w:pStyle w:val="Titre2"/>
      </w:pPr>
      <w:bookmarkStart w:id="49" w:name="_Toc523409328"/>
      <w:r>
        <w:t>Fonctionnalités de l’application</w:t>
      </w:r>
      <w:bookmarkEnd w:id="49"/>
    </w:p>
    <w:p w14:paraId="06E9ED7C" w14:textId="4AD3BF61" w:rsidR="0092739D" w:rsidRPr="0092739D" w:rsidRDefault="0092739D" w:rsidP="0092739D">
      <w:pPr>
        <w:pStyle w:val="Texte"/>
      </w:pPr>
      <w:r w:rsidRPr="0092739D">
        <w:t xml:space="preserve">L’application </w:t>
      </w:r>
      <w:r w:rsidR="00537EA6">
        <w:t>offre</w:t>
      </w:r>
      <w:r w:rsidRPr="0092739D">
        <w:t xml:space="preserve"> les fonctionnalités suivantes :</w:t>
      </w:r>
    </w:p>
    <w:p w14:paraId="2C3FA939" w14:textId="18BE382A" w:rsidR="0092739D" w:rsidRDefault="0092739D" w:rsidP="001E187E">
      <w:pPr>
        <w:pStyle w:val="puceTB"/>
      </w:pPr>
      <w:r w:rsidRPr="001E187E">
        <w:t>Enregistrement au sein de l’application</w:t>
      </w:r>
    </w:p>
    <w:p w14:paraId="547D4FC4" w14:textId="2EBCF547" w:rsidR="00B40F24" w:rsidRPr="001E187E" w:rsidRDefault="00B40F24" w:rsidP="00B40F24">
      <w:pPr>
        <w:pStyle w:val="puceTB"/>
      </w:pPr>
      <w:r w:rsidRPr="001E187E">
        <w:t>Connexion à son compte</w:t>
      </w:r>
    </w:p>
    <w:p w14:paraId="37CF1C67" w14:textId="3D0ECD22" w:rsidR="0092739D" w:rsidRDefault="0092739D" w:rsidP="001E187E">
      <w:pPr>
        <w:pStyle w:val="puceTB"/>
      </w:pPr>
      <w:r w:rsidRPr="001E187E">
        <w:t>Suppression de son compte</w:t>
      </w:r>
    </w:p>
    <w:p w14:paraId="7BE0644B" w14:textId="49ACE635" w:rsidR="00752C8D" w:rsidRPr="001E187E" w:rsidRDefault="00752C8D" w:rsidP="001E187E">
      <w:pPr>
        <w:pStyle w:val="puceTB"/>
      </w:pPr>
      <w:r>
        <w:t>Modification de son compte</w:t>
      </w:r>
    </w:p>
    <w:p w14:paraId="20713DD7" w14:textId="30F9C647" w:rsidR="00752C8D" w:rsidRDefault="00752C8D" w:rsidP="001E187E">
      <w:pPr>
        <w:pStyle w:val="puceTB"/>
      </w:pPr>
      <w:r>
        <w:t>Créer une place de parking</w:t>
      </w:r>
    </w:p>
    <w:p w14:paraId="79386B54" w14:textId="4CE4F6E8" w:rsidR="00B10E7E" w:rsidRDefault="00B10E7E" w:rsidP="001E187E">
      <w:pPr>
        <w:pStyle w:val="puceTB"/>
      </w:pPr>
      <w:r>
        <w:t>Modifier une place de parking</w:t>
      </w:r>
    </w:p>
    <w:p w14:paraId="06E0F5E8" w14:textId="3DD2E658" w:rsidR="00B10E7E" w:rsidRDefault="00B10E7E" w:rsidP="001E187E">
      <w:pPr>
        <w:pStyle w:val="puceTB"/>
      </w:pPr>
      <w:r>
        <w:t>Supprimer une place de parking</w:t>
      </w:r>
    </w:p>
    <w:p w14:paraId="3AC3B3FE" w14:textId="487A1ACE" w:rsidR="00752C8D" w:rsidRDefault="00752C8D" w:rsidP="001E187E">
      <w:pPr>
        <w:pStyle w:val="puceTB"/>
      </w:pPr>
      <w:r>
        <w:t xml:space="preserve">Ajouter </w:t>
      </w:r>
      <w:r w:rsidR="002C5724">
        <w:t>un horaire à une place de parking</w:t>
      </w:r>
    </w:p>
    <w:p w14:paraId="77A558FC" w14:textId="4D0BE48F" w:rsidR="002C5724" w:rsidRDefault="002C5724" w:rsidP="001E187E">
      <w:pPr>
        <w:pStyle w:val="puceTB"/>
      </w:pPr>
      <w:r>
        <w:t>Supprimer un horaire</w:t>
      </w:r>
    </w:p>
    <w:p w14:paraId="287A4A7C" w14:textId="469AEF14" w:rsidR="002C5724" w:rsidRPr="001E187E" w:rsidRDefault="002C5724" w:rsidP="001E187E">
      <w:pPr>
        <w:pStyle w:val="puceTB"/>
      </w:pPr>
      <w:r>
        <w:t>Modifier un horaire</w:t>
      </w:r>
    </w:p>
    <w:p w14:paraId="13D0ED94" w14:textId="2659A70E" w:rsidR="0092739D" w:rsidRPr="001E187E" w:rsidRDefault="0092739D" w:rsidP="001E187E">
      <w:pPr>
        <w:pStyle w:val="puceTB"/>
      </w:pPr>
      <w:r w:rsidRPr="001E187E">
        <w:t>Visualiser toutes les places de parking actuellement disponibles dans un cercle de recherche sur une carte</w:t>
      </w:r>
    </w:p>
    <w:p w14:paraId="586A9588" w14:textId="0F633A30" w:rsidR="0092739D" w:rsidRDefault="00752C8D" w:rsidP="001E187E">
      <w:pPr>
        <w:pStyle w:val="puceTB"/>
      </w:pPr>
      <w:r>
        <w:t>Louer une place de parking</w:t>
      </w:r>
      <w:r w:rsidR="007C0BF6">
        <w:t xml:space="preserve"> pour un certain horaire</w:t>
      </w:r>
    </w:p>
    <w:p w14:paraId="6CBC05BF" w14:textId="1662DE66" w:rsidR="002C5724" w:rsidRPr="001E187E" w:rsidRDefault="002C5724" w:rsidP="001E187E">
      <w:pPr>
        <w:pStyle w:val="puceTB"/>
      </w:pPr>
      <w:r>
        <w:t>Supprime une location</w:t>
      </w:r>
    </w:p>
    <w:p w14:paraId="0041E5F9" w14:textId="52BE90CB" w:rsidR="0092739D" w:rsidRDefault="00A46EE7" w:rsidP="0092739D">
      <w:pPr>
        <w:pStyle w:val="puceTB"/>
      </w:pPr>
      <w:r>
        <w:t>Visualiser</w:t>
      </w:r>
      <w:r w:rsidR="0092739D" w:rsidRPr="001E187E">
        <w:t xml:space="preserve"> </w:t>
      </w:r>
      <w:r w:rsidR="007C0BF6">
        <w:t>s</w:t>
      </w:r>
      <w:r w:rsidR="0092739D" w:rsidRPr="001E187E">
        <w:t>es places et réservations</w:t>
      </w:r>
    </w:p>
    <w:p w14:paraId="095C0DC2" w14:textId="77777777" w:rsidR="00CC5045" w:rsidRPr="0092739D" w:rsidRDefault="00CC5045" w:rsidP="00CC5045">
      <w:pPr>
        <w:pStyle w:val="puceTB"/>
        <w:numPr>
          <w:ilvl w:val="0"/>
          <w:numId w:val="0"/>
        </w:numPr>
        <w:ind w:left="720"/>
      </w:pPr>
    </w:p>
    <w:p w14:paraId="0153EA96" w14:textId="3042ABD3" w:rsidR="00556725" w:rsidRDefault="00556725" w:rsidP="00556725">
      <w:pPr>
        <w:pStyle w:val="Titre2"/>
      </w:pPr>
      <w:bookmarkStart w:id="50" w:name="_Toc523409329"/>
      <w:r>
        <w:t>Besoins techniques de l’application</w:t>
      </w:r>
      <w:bookmarkEnd w:id="50"/>
    </w:p>
    <w:p w14:paraId="08C68AAF" w14:textId="49C286DD" w:rsidR="0092739D" w:rsidRDefault="0092739D" w:rsidP="0092739D">
      <w:pPr>
        <w:pStyle w:val="Texte"/>
      </w:pPr>
      <w:r>
        <w:t xml:space="preserve">Cette application vise </w:t>
      </w:r>
      <w:r w:rsidR="00A442CD">
        <w:t>à</w:t>
      </w:r>
      <w:r>
        <w:t xml:space="preserve"> être utilisée </w:t>
      </w:r>
      <w:r w:rsidR="00B6158C">
        <w:t>en</w:t>
      </w:r>
      <w:r>
        <w:t xml:space="preserve"> tout temps. Il est donc essentiel qu’elle soit rapide, fluide et simple d’utilisation.</w:t>
      </w:r>
    </w:p>
    <w:p w14:paraId="6F648FB2" w14:textId="3277FCFD" w:rsidR="007C0BF6" w:rsidRDefault="007C0BF6" w:rsidP="007C0BF6">
      <w:pPr>
        <w:pStyle w:val="Corpsdetexte"/>
      </w:pPr>
      <w:r>
        <w:t xml:space="preserve">Après </w:t>
      </w:r>
      <w:r w:rsidR="007908C5">
        <w:t>que l’utilisateur se soit connecté</w:t>
      </w:r>
      <w:r>
        <w:t xml:space="preserve">, une carte s’affichera sur </w:t>
      </w:r>
      <w:r w:rsidR="00F95770">
        <w:t>son écran</w:t>
      </w:r>
      <w:r>
        <w:t>. Il pourra alors positionner une cercle de recherche et visualiser toutes les places disponibles</w:t>
      </w:r>
      <w:r w:rsidR="00F95770">
        <w:t xml:space="preserve"> à cet endroit</w:t>
      </w:r>
      <w:r>
        <w:t>. L’utilisateur pourra alors comparer les différentes places et en réserver une</w:t>
      </w:r>
      <w:r w:rsidR="003C0A95">
        <w:t xml:space="preserve"> en précisant ses horaires d’utilisation</w:t>
      </w:r>
      <w:r>
        <w:t>.</w:t>
      </w:r>
    </w:p>
    <w:p w14:paraId="50A68DE9" w14:textId="214C4561" w:rsidR="0092739D" w:rsidRDefault="007C0BF6" w:rsidP="0092739D">
      <w:pPr>
        <w:pStyle w:val="Texte"/>
      </w:pPr>
      <w:r>
        <w:t xml:space="preserve">L’application sera disponible sur le Play Store d’Android </w:t>
      </w:r>
      <w:r w:rsidR="003C0A95">
        <w:t xml:space="preserve">et, </w:t>
      </w:r>
      <w:r>
        <w:t>par la suite</w:t>
      </w:r>
      <w:r w:rsidR="003C0A95">
        <w:t>,</w:t>
      </w:r>
      <w:r>
        <w:t xml:space="preserve"> sur l’App Store d’IOS.</w:t>
      </w:r>
    </w:p>
    <w:p w14:paraId="61AC5ED4" w14:textId="1375828F" w:rsidR="0092739D" w:rsidRPr="0092739D" w:rsidRDefault="007C0BF6" w:rsidP="0092739D">
      <w:pPr>
        <w:pStyle w:val="Texte"/>
      </w:pPr>
      <w:r>
        <w:lastRenderedPageBreak/>
        <w:t xml:space="preserve">Comme l’intérêt de l’application réside dans la réservation rapide et instinctive d’une place de parking, il faut que les performances de l’application soient le plus proche </w:t>
      </w:r>
      <w:r w:rsidR="00993861">
        <w:t xml:space="preserve">de celles </w:t>
      </w:r>
      <w:r>
        <w:t>d’une application native.</w:t>
      </w:r>
    </w:p>
    <w:p w14:paraId="4FD12754" w14:textId="77777777" w:rsidR="0092739D" w:rsidRDefault="0092739D">
      <w:pPr>
        <w:rPr>
          <w:rFonts w:eastAsia="Times New Roman"/>
          <w:b/>
          <w:bCs/>
          <w:kern w:val="32"/>
          <w:sz w:val="32"/>
          <w:szCs w:val="32"/>
        </w:rPr>
      </w:pPr>
      <w:r>
        <w:br w:type="page"/>
      </w:r>
    </w:p>
    <w:p w14:paraId="0B5B3D3C" w14:textId="4E0C7AD5" w:rsidR="00556725" w:rsidRDefault="00556725" w:rsidP="00556725">
      <w:pPr>
        <w:pStyle w:val="Titre1"/>
      </w:pPr>
      <w:bookmarkStart w:id="51" w:name="_Toc523409330"/>
      <w:r>
        <w:lastRenderedPageBreak/>
        <w:t>Choix du Framework</w:t>
      </w:r>
      <w:bookmarkEnd w:id="51"/>
    </w:p>
    <w:p w14:paraId="1A6BBFE1" w14:textId="77336B3D" w:rsidR="001E187E" w:rsidRDefault="00637F03" w:rsidP="00C744C9">
      <w:pPr>
        <w:pStyle w:val="Texte"/>
      </w:pPr>
      <w:r>
        <w:t xml:space="preserve">Les trois Frameworks </w:t>
      </w:r>
      <w:r w:rsidR="00AE5085">
        <w:t xml:space="preserve">qui ont été présenté </w:t>
      </w:r>
      <w:proofErr w:type="spellStart"/>
      <w:r w:rsidR="00AE5085">
        <w:t>pécédemment</w:t>
      </w:r>
      <w:proofErr w:type="spellEnd"/>
      <w:r>
        <w:t xml:space="preserve"> sont très intéressants. Chacun </w:t>
      </w:r>
      <w:r w:rsidR="00F57217">
        <w:t>a</w:t>
      </w:r>
      <w:r>
        <w:t xml:space="preserve"> </w:t>
      </w:r>
      <w:r w:rsidR="00B859D4">
        <w:t>s</w:t>
      </w:r>
      <w:r>
        <w:t xml:space="preserve">es avantages et </w:t>
      </w:r>
      <w:r w:rsidR="00AA5872">
        <w:t>ses inconvénients</w:t>
      </w:r>
      <w:r>
        <w:t>.</w:t>
      </w:r>
    </w:p>
    <w:p w14:paraId="7A5A01C9" w14:textId="7894CC7F" w:rsidR="00C41636" w:rsidRPr="00B859D4" w:rsidRDefault="00637F03" w:rsidP="00B859D4">
      <w:pPr>
        <w:pStyle w:val="Texte"/>
      </w:pPr>
      <w:r>
        <w:t>Après avoir analysé</w:t>
      </w:r>
      <w:r w:rsidR="00C744C9">
        <w:t xml:space="preserve"> les fonctionnalités et besoins de l’application, j’ai estimé que React Native était le Framework le plus adapté</w:t>
      </w:r>
      <w:r w:rsidR="00B93058">
        <w:t xml:space="preserve"> aux besoins de l’application que je souhaite développer</w:t>
      </w:r>
      <w:r w:rsidR="00C744C9">
        <w:t xml:space="preserve">. Il offre des performances accrues ainsi que des accès aux fonctionnalités natives complètes. </w:t>
      </w:r>
      <w:r w:rsidR="00B859D4">
        <w:t xml:space="preserve">De plus, </w:t>
      </w:r>
      <w:r w:rsidR="00B93058">
        <w:t>des</w:t>
      </w:r>
      <w:r w:rsidR="00C744C9">
        <w:t xml:space="preserve"> libraires peuvent y être ajouté</w:t>
      </w:r>
      <w:r w:rsidR="00B62C26">
        <w:t>e</w:t>
      </w:r>
      <w:r w:rsidR="00C744C9">
        <w:t xml:space="preserve">s </w:t>
      </w:r>
      <w:r w:rsidR="00416CD8">
        <w:t>afin d’</w:t>
      </w:r>
      <w:r w:rsidR="00C744C9">
        <w:t>offrir une expérience utilisateurs améliorée.</w:t>
      </w:r>
    </w:p>
    <w:p w14:paraId="3F539B72" w14:textId="6E48C1F3" w:rsidR="00556725" w:rsidRDefault="00B859D4" w:rsidP="00556725">
      <w:pPr>
        <w:pStyle w:val="Titre2"/>
      </w:pPr>
      <w:bookmarkStart w:id="52" w:name="_Toc523409331"/>
      <w:r>
        <w:t>Analyse détaillé</w:t>
      </w:r>
      <w:r w:rsidR="007F1A02">
        <w:t>e</w:t>
      </w:r>
      <w:r>
        <w:t xml:space="preserve"> du choix</w:t>
      </w:r>
      <w:bookmarkEnd w:id="52"/>
    </w:p>
    <w:p w14:paraId="270B513E" w14:textId="724B1628" w:rsidR="001E187E" w:rsidRDefault="00605909" w:rsidP="001E187E">
      <w:pPr>
        <w:pStyle w:val="Corpsdetexte"/>
      </w:pPr>
      <w:r>
        <w:t xml:space="preserve">Pour sélectionner </w:t>
      </w:r>
      <w:r w:rsidR="007815DE">
        <w:t>le</w:t>
      </w:r>
      <w:r>
        <w:t xml:space="preserve"> Framework le plus approprié </w:t>
      </w:r>
      <w:r w:rsidR="00B120FC">
        <w:t>pour mon application</w:t>
      </w:r>
      <w:r w:rsidR="001E187E">
        <w:t>, j’ai utilisé une analyse multicritère</w:t>
      </w:r>
      <w:r w:rsidR="00F22C77">
        <w:t>s</w:t>
      </w:r>
      <w:r w:rsidR="001E187E">
        <w:t xml:space="preserve"> basée sur certains critères définis grâce à une matrice de préférence.</w:t>
      </w:r>
    </w:p>
    <w:p w14:paraId="1F9F33EA" w14:textId="57E02970" w:rsidR="00C41636" w:rsidRDefault="00C41636" w:rsidP="00C41636">
      <w:pPr>
        <w:pStyle w:val="puceTB"/>
        <w:numPr>
          <w:ilvl w:val="0"/>
          <w:numId w:val="0"/>
        </w:numPr>
      </w:pPr>
      <w:r>
        <w:t>Voici les différents critères sélectionnés :</w:t>
      </w:r>
    </w:p>
    <w:p w14:paraId="3760914A" w14:textId="2735BF69" w:rsidR="001E187E" w:rsidRDefault="00452318" w:rsidP="00C41636">
      <w:pPr>
        <w:pStyle w:val="puceTB"/>
        <w:numPr>
          <w:ilvl w:val="0"/>
          <w:numId w:val="15"/>
        </w:numPr>
        <w:ind w:left="567"/>
      </w:pPr>
      <w:r>
        <w:t>Connaissance du langage associé</w:t>
      </w:r>
    </w:p>
    <w:p w14:paraId="76FB2439" w14:textId="6D778DD2" w:rsidR="001E187E" w:rsidRDefault="00452318" w:rsidP="00C41636">
      <w:pPr>
        <w:pStyle w:val="puceTB"/>
        <w:numPr>
          <w:ilvl w:val="0"/>
          <w:numId w:val="15"/>
        </w:numPr>
        <w:ind w:left="567"/>
      </w:pPr>
      <w:r>
        <w:t>Accès aux fonctionnalités natives du téléphone</w:t>
      </w:r>
    </w:p>
    <w:p w14:paraId="0473D869" w14:textId="04B6976D" w:rsidR="001E187E" w:rsidRDefault="00452318" w:rsidP="00C41636">
      <w:pPr>
        <w:pStyle w:val="puceTB"/>
        <w:numPr>
          <w:ilvl w:val="0"/>
          <w:numId w:val="15"/>
        </w:numPr>
        <w:ind w:left="567"/>
      </w:pPr>
      <w:r>
        <w:t>Framework bien documenté</w:t>
      </w:r>
    </w:p>
    <w:p w14:paraId="738F28C5" w14:textId="3BD77A92" w:rsidR="00452318" w:rsidRDefault="00452318" w:rsidP="00C41636">
      <w:pPr>
        <w:pStyle w:val="puceTB"/>
        <w:numPr>
          <w:ilvl w:val="0"/>
          <w:numId w:val="15"/>
        </w:numPr>
        <w:ind w:left="567"/>
      </w:pPr>
      <w:r>
        <w:t>Performances</w:t>
      </w:r>
    </w:p>
    <w:p w14:paraId="3B67764B" w14:textId="02A405EB" w:rsidR="0086201F" w:rsidRDefault="00452318" w:rsidP="00C41636">
      <w:pPr>
        <w:pStyle w:val="puceTB"/>
        <w:numPr>
          <w:ilvl w:val="0"/>
          <w:numId w:val="15"/>
        </w:numPr>
        <w:ind w:left="567"/>
      </w:pPr>
      <w:r>
        <w:t>Maintenabilité</w:t>
      </w:r>
    </w:p>
    <w:p w14:paraId="6983C36A" w14:textId="7EEC9871" w:rsidR="003662D3" w:rsidRDefault="003662D3" w:rsidP="003662D3">
      <w:pPr>
        <w:pStyle w:val="puceTB"/>
        <w:numPr>
          <w:ilvl w:val="0"/>
          <w:numId w:val="0"/>
        </w:numPr>
        <w:ind w:left="720" w:hanging="360"/>
      </w:pPr>
    </w:p>
    <w:p w14:paraId="55A11D36" w14:textId="77777777" w:rsidR="003662D3" w:rsidRDefault="003662D3" w:rsidP="003662D3">
      <w:pPr>
        <w:pStyle w:val="puceTB"/>
        <w:numPr>
          <w:ilvl w:val="0"/>
          <w:numId w:val="0"/>
        </w:numPr>
        <w:ind w:left="720" w:hanging="360"/>
      </w:pPr>
    </w:p>
    <w:p w14:paraId="5D8624E7" w14:textId="16B50383" w:rsidR="00C41636" w:rsidRDefault="00C41636" w:rsidP="00C41636">
      <w:pPr>
        <w:pStyle w:val="Lgende"/>
        <w:keepNext/>
      </w:pPr>
      <w:bookmarkStart w:id="53" w:name="_Toc523409350"/>
      <w:r>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437BB1">
        <w:rPr>
          <w:noProof/>
        </w:rPr>
        <w:t>6</w:t>
      </w:r>
      <w:r w:rsidR="00B859D4">
        <w:rPr>
          <w:noProof/>
        </w:rPr>
        <w:fldChar w:fldCharType="end"/>
      </w:r>
      <w:r>
        <w:t xml:space="preserve"> - Matrice de préférence</w:t>
      </w:r>
      <w:r w:rsidR="0078646F">
        <w:t xml:space="preserve"> des critères de choix du Framework</w:t>
      </w:r>
      <w:bookmarkEnd w:id="53"/>
    </w:p>
    <w:tbl>
      <w:tblPr>
        <w:tblStyle w:val="Grilledutableau"/>
        <w:tblpPr w:leftFromText="141" w:rightFromText="141" w:vertAnchor="text" w:tblpY="1"/>
        <w:tblOverlap w:val="never"/>
        <w:tblW w:w="0" w:type="auto"/>
        <w:tblBorders>
          <w:top w:val="single" w:sz="12" w:space="0" w:color="auto"/>
          <w:left w:val="single" w:sz="12" w:space="0" w:color="auto"/>
          <w:bottom w:val="single" w:sz="12" w:space="0" w:color="auto"/>
          <w:right w:val="single" w:sz="12" w:space="0" w:color="auto"/>
          <w:insideH w:val="single" w:sz="12" w:space="0" w:color="auto"/>
        </w:tblBorders>
        <w:tblLook w:val="04A0" w:firstRow="1" w:lastRow="0" w:firstColumn="1" w:lastColumn="0" w:noHBand="0" w:noVBand="1"/>
      </w:tblPr>
      <w:tblGrid>
        <w:gridCol w:w="567"/>
      </w:tblGrid>
      <w:tr w:rsidR="0086201F" w14:paraId="18B22679" w14:textId="77777777" w:rsidTr="0086201F">
        <w:tc>
          <w:tcPr>
            <w:tcW w:w="567" w:type="dxa"/>
            <w:vAlign w:val="center"/>
          </w:tcPr>
          <w:p w14:paraId="2BAFF762" w14:textId="4E085253" w:rsidR="0086201F" w:rsidRDefault="0086201F" w:rsidP="0086201F">
            <w:pPr>
              <w:pStyle w:val="Corpsdetexte"/>
              <w:jc w:val="center"/>
            </w:pPr>
            <w:r>
              <w:t>1</w:t>
            </w:r>
          </w:p>
        </w:tc>
      </w:tr>
      <w:tr w:rsidR="0086201F" w14:paraId="4D9D4255" w14:textId="77777777" w:rsidTr="0086201F">
        <w:tc>
          <w:tcPr>
            <w:tcW w:w="567" w:type="dxa"/>
            <w:vAlign w:val="center"/>
          </w:tcPr>
          <w:p w14:paraId="057AA875" w14:textId="3AD726C5" w:rsidR="0086201F" w:rsidRDefault="0086201F" w:rsidP="0086201F">
            <w:pPr>
              <w:pStyle w:val="Corpsdetexte"/>
              <w:jc w:val="center"/>
            </w:pPr>
            <w:r>
              <w:t>2</w:t>
            </w:r>
          </w:p>
        </w:tc>
      </w:tr>
      <w:tr w:rsidR="0086201F" w14:paraId="06B7225B" w14:textId="77777777" w:rsidTr="0086201F">
        <w:tc>
          <w:tcPr>
            <w:tcW w:w="567" w:type="dxa"/>
            <w:vAlign w:val="center"/>
          </w:tcPr>
          <w:p w14:paraId="250688B4" w14:textId="18B165D2" w:rsidR="0086201F" w:rsidRDefault="0086201F" w:rsidP="0086201F">
            <w:pPr>
              <w:pStyle w:val="Corpsdetexte"/>
              <w:jc w:val="center"/>
            </w:pPr>
            <w:r>
              <w:t>3</w:t>
            </w:r>
          </w:p>
        </w:tc>
      </w:tr>
      <w:tr w:rsidR="0086201F" w14:paraId="37204980" w14:textId="77777777" w:rsidTr="0086201F">
        <w:tc>
          <w:tcPr>
            <w:tcW w:w="567" w:type="dxa"/>
            <w:vAlign w:val="center"/>
          </w:tcPr>
          <w:p w14:paraId="3AADC30B" w14:textId="689BD798" w:rsidR="0086201F" w:rsidRDefault="0086201F" w:rsidP="0086201F">
            <w:pPr>
              <w:pStyle w:val="Corpsdetexte"/>
              <w:jc w:val="center"/>
            </w:pPr>
            <w:r>
              <w:t>4</w:t>
            </w:r>
          </w:p>
        </w:tc>
      </w:tr>
      <w:tr w:rsidR="0086201F" w14:paraId="4909185C" w14:textId="77777777" w:rsidTr="0086201F">
        <w:tc>
          <w:tcPr>
            <w:tcW w:w="567" w:type="dxa"/>
            <w:vAlign w:val="center"/>
          </w:tcPr>
          <w:p w14:paraId="6CB0786E" w14:textId="3DAAC5CD" w:rsidR="0086201F" w:rsidRDefault="0086201F" w:rsidP="0086201F">
            <w:pPr>
              <w:pStyle w:val="Corpsdetexte"/>
              <w:jc w:val="center"/>
            </w:pPr>
            <w:r>
              <w:t>5</w:t>
            </w:r>
          </w:p>
        </w:tc>
      </w:tr>
    </w:tbl>
    <w:p w14:paraId="3B2EFA00" w14:textId="6E5BA18B" w:rsidR="0086201F" w:rsidRDefault="00705B4C" w:rsidP="007F492C">
      <w:pPr>
        <w:pStyle w:val="Texte"/>
      </w:pPr>
      <w:bookmarkStart w:id="54" w:name="_Toc518393743"/>
      <w:r>
        <w:rPr>
          <w:noProof/>
        </w:rPr>
        <mc:AlternateContent>
          <mc:Choice Requires="wps">
            <w:drawing>
              <wp:anchor distT="45720" distB="45720" distL="114300" distR="114300" simplePos="0" relativeHeight="251724800" behindDoc="0" locked="0" layoutInCell="1" allowOverlap="1" wp14:anchorId="3CBB4DA5" wp14:editId="06B5790A">
                <wp:simplePos x="0" y="0"/>
                <wp:positionH relativeFrom="column">
                  <wp:posOffset>769620</wp:posOffset>
                </wp:positionH>
                <wp:positionV relativeFrom="paragraph">
                  <wp:posOffset>1583639</wp:posOffset>
                </wp:positionV>
                <wp:extent cx="254000" cy="495300"/>
                <wp:effectExtent l="0" t="0" r="0" b="0"/>
                <wp:wrapSquare wrapText="bothSides"/>
                <wp:docPr id="5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46B7792" w14:textId="15BDBF01" w:rsidR="00033E04" w:rsidRDefault="00033E04"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B4DA5" id="Zone de texte 2" o:spid="_x0000_s1027" type="#_x0000_t202" style="position:absolute;left:0;text-align:left;margin-left:60.6pt;margin-top:124.7pt;width:20pt;height:39pt;z-index:251724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" filled="f" stroked="f">
                <v:textbox>
                  <w:txbxContent>
                    <w:p w14:paraId="346B7792" w14:textId="15BDBF01" w:rsidR="00033E04" w:rsidRDefault="00033E04"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713536" behindDoc="0" locked="0" layoutInCell="1" allowOverlap="1" wp14:anchorId="79DC2642" wp14:editId="7AF12E53">
                <wp:simplePos x="0" y="0"/>
                <wp:positionH relativeFrom="column">
                  <wp:posOffset>1741179</wp:posOffset>
                </wp:positionH>
                <wp:positionV relativeFrom="paragraph">
                  <wp:posOffset>1332865</wp:posOffset>
                </wp:positionV>
                <wp:extent cx="254000" cy="495300"/>
                <wp:effectExtent l="0" t="0" r="0" b="0"/>
                <wp:wrapSquare wrapText="bothSides"/>
                <wp:docPr id="5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05C5AFB7" w14:textId="0DC407CA" w:rsidR="00033E04" w:rsidRDefault="00033E04" w:rsidP="00705B4C">
                            <w:pPr>
                              <w:pStyle w:val="Texte"/>
                            </w:pPr>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DC2642" id="_x0000_s1028" type="#_x0000_t202" style="position:absolute;left:0;text-align:left;margin-left:137.1pt;margin-top:104.95pt;width:20pt;height:39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" filled="f" stroked="f">
                <v:textbox>
                  <w:txbxContent>
                    <w:p w14:paraId="05C5AFB7" w14:textId="0DC407CA" w:rsidR="00033E04" w:rsidRDefault="00033E04" w:rsidP="00705B4C">
                      <w:pPr>
                        <w:pStyle w:val="Texte"/>
                      </w:pPr>
                      <w:r>
                        <w:t>5</w:t>
                      </w:r>
                    </w:p>
                  </w:txbxContent>
                </v:textbox>
                <w10:wrap type="square"/>
              </v:shape>
            </w:pict>
          </mc:Fallback>
        </mc:AlternateContent>
      </w:r>
      <w:r>
        <w:rPr>
          <w:noProof/>
        </w:rPr>
        <mc:AlternateContent>
          <mc:Choice Requires="wps">
            <w:drawing>
              <wp:anchor distT="45720" distB="45720" distL="114300" distR="114300" simplePos="0" relativeHeight="251686912" behindDoc="0" locked="0" layoutInCell="1" allowOverlap="1" wp14:anchorId="006E21FF" wp14:editId="118B211D">
                <wp:simplePos x="0" y="0"/>
                <wp:positionH relativeFrom="column">
                  <wp:posOffset>767715</wp:posOffset>
                </wp:positionH>
                <wp:positionV relativeFrom="paragraph">
                  <wp:posOffset>1129665</wp:posOffset>
                </wp:positionV>
                <wp:extent cx="254000" cy="495300"/>
                <wp:effectExtent l="0" t="0" r="0" b="0"/>
                <wp:wrapSquare wrapText="bothSides"/>
                <wp:docPr id="5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67C5207B" w14:textId="541353A3" w:rsidR="00033E04" w:rsidRDefault="00033E04"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E21FF" id="_x0000_s1029" type="#_x0000_t202" style="position:absolute;left:0;text-align:left;margin-left:60.45pt;margin-top:88.95pt;width:20pt;height:39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" filled="f" stroked="f">
                <v:textbox>
                  <w:txbxContent>
                    <w:p w14:paraId="67C5207B" w14:textId="541353A3" w:rsidR="00033E04" w:rsidRDefault="00033E04"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75648" behindDoc="0" locked="0" layoutInCell="1" allowOverlap="1" wp14:anchorId="7A7588BC" wp14:editId="21820BDC">
                <wp:simplePos x="0" y="0"/>
                <wp:positionH relativeFrom="column">
                  <wp:posOffset>3763645</wp:posOffset>
                </wp:positionH>
                <wp:positionV relativeFrom="paragraph">
                  <wp:posOffset>913283</wp:posOffset>
                </wp:positionV>
                <wp:extent cx="254000" cy="495300"/>
                <wp:effectExtent l="0" t="0" r="0" b="0"/>
                <wp:wrapSquare wrapText="bothSides"/>
                <wp:docPr id="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02B1A7A" w14:textId="195DB609" w:rsidR="00033E04" w:rsidRDefault="00033E04"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7588BC" id="_x0000_s1030" type="#_x0000_t202" style="position:absolute;left:0;text-align:left;margin-left:296.35pt;margin-top:71.9pt;width:20pt;height:39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sH3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" filled="f" stroked="f">
                <v:textbox>
                  <w:txbxContent>
                    <w:p w14:paraId="102B1A7A" w14:textId="195DB609" w:rsidR="00033E04" w:rsidRDefault="00033E04"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45952" behindDoc="0" locked="0" layoutInCell="1" allowOverlap="1" wp14:anchorId="4E974CC6" wp14:editId="150DC4DA">
                <wp:simplePos x="0" y="0"/>
                <wp:positionH relativeFrom="column">
                  <wp:posOffset>2782655</wp:posOffset>
                </wp:positionH>
                <wp:positionV relativeFrom="paragraph">
                  <wp:posOffset>706527</wp:posOffset>
                </wp:positionV>
                <wp:extent cx="254000" cy="495300"/>
                <wp:effectExtent l="0" t="0" r="0" b="0"/>
                <wp:wrapSquare wrapText="bothSides"/>
                <wp:docPr id="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977DAC" w14:textId="72E503CB" w:rsidR="00033E04" w:rsidRDefault="00033E04"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74CC6" id="_x0000_s1031" type="#_x0000_t202" style="position:absolute;left:0;text-align:left;margin-left:219.1pt;margin-top:55.65pt;width:20pt;height:39pt;z-index:251645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9sM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" filled="f" stroked="f">
                <v:textbox>
                  <w:txbxContent>
                    <w:p w14:paraId="3A977DAC" w14:textId="72E503CB" w:rsidR="00033E04" w:rsidRDefault="00033E04"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34688" behindDoc="0" locked="0" layoutInCell="1" allowOverlap="1" wp14:anchorId="1ABE5CE2" wp14:editId="4C458F13">
                <wp:simplePos x="0" y="0"/>
                <wp:positionH relativeFrom="column">
                  <wp:posOffset>1744980</wp:posOffset>
                </wp:positionH>
                <wp:positionV relativeFrom="paragraph">
                  <wp:posOffset>434415</wp:posOffset>
                </wp:positionV>
                <wp:extent cx="254000" cy="495300"/>
                <wp:effectExtent l="0" t="0" r="0" b="0"/>
                <wp:wrapSquare wrapText="bothSides"/>
                <wp:docPr id="4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27241C9C" w14:textId="13A4F6A9" w:rsidR="00033E04" w:rsidRDefault="00033E04"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E5CE2" id="_x0000_s1032" type="#_x0000_t202" style="position:absolute;left:0;text-align:left;margin-left:137.4pt;margin-top:34.2pt;width:20pt;height:39pt;z-index:251634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" filled="f" stroked="f">
                <v:textbox>
                  <w:txbxContent>
                    <w:p w14:paraId="27241C9C" w14:textId="13A4F6A9" w:rsidR="00033E04" w:rsidRDefault="00033E04"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23424" behindDoc="0" locked="0" layoutInCell="1" allowOverlap="1" wp14:anchorId="4A0AA42B" wp14:editId="238EA85E">
                <wp:simplePos x="0" y="0"/>
                <wp:positionH relativeFrom="column">
                  <wp:posOffset>2747095</wp:posOffset>
                </wp:positionH>
                <wp:positionV relativeFrom="paragraph">
                  <wp:posOffset>1128973</wp:posOffset>
                </wp:positionV>
                <wp:extent cx="254000" cy="495300"/>
                <wp:effectExtent l="0" t="0" r="0" b="0"/>
                <wp:wrapSquare wrapText="bothSides"/>
                <wp:docPr id="4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4C995335" w14:textId="77777777" w:rsidR="00033E04" w:rsidRDefault="00033E04"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AA42B" id="_x0000_s1033" type="#_x0000_t202" style="position:absolute;left:0;text-align:left;margin-left:216.3pt;margin-top:88.9pt;width:20pt;height:39pt;z-index:251623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fCz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" filled="f" stroked="f">
                <v:textbox>
                  <w:txbxContent>
                    <w:p w14:paraId="4C995335" w14:textId="77777777" w:rsidR="00033E04" w:rsidRDefault="00033E04"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598848" behindDoc="0" locked="0" layoutInCell="1" allowOverlap="1" wp14:anchorId="32D7A221" wp14:editId="32DDD72C">
                <wp:simplePos x="0" y="0"/>
                <wp:positionH relativeFrom="column">
                  <wp:posOffset>1744980</wp:posOffset>
                </wp:positionH>
                <wp:positionV relativeFrom="paragraph">
                  <wp:posOffset>889000</wp:posOffset>
                </wp:positionV>
                <wp:extent cx="254000" cy="495300"/>
                <wp:effectExtent l="0" t="0" r="0" b="0"/>
                <wp:wrapSquare wrapText="bothSides"/>
                <wp:docPr id="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B526BA" w14:textId="38678D1D" w:rsidR="00033E04" w:rsidRDefault="00033E04"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D7A221" id="_x0000_s1034" type="#_x0000_t202" style="position:absolute;left:0;text-align:left;margin-left:137.4pt;margin-top:70pt;width:20pt;height:39pt;z-index:251598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" filled="f" stroked="f">
                <v:textbox>
                  <w:txbxContent>
                    <w:p w14:paraId="3AB526BA" w14:textId="38678D1D" w:rsidR="00033E04" w:rsidRDefault="00033E04"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587584" behindDoc="0" locked="0" layoutInCell="1" allowOverlap="1" wp14:anchorId="66B1B0C2" wp14:editId="03946F3B">
                <wp:simplePos x="0" y="0"/>
                <wp:positionH relativeFrom="column">
                  <wp:posOffset>774700</wp:posOffset>
                </wp:positionH>
                <wp:positionV relativeFrom="paragraph">
                  <wp:posOffset>662068</wp:posOffset>
                </wp:positionV>
                <wp:extent cx="254000" cy="495300"/>
                <wp:effectExtent l="0" t="0" r="0" b="0"/>
                <wp:wrapSquare wrapText="bothSides"/>
                <wp:docPr id="4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5037CFF2" w14:textId="77777777" w:rsidR="00033E04" w:rsidRDefault="00033E04"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1B0C2" id="_x0000_s1035" type="#_x0000_t202" style="position:absolute;left:0;text-align:left;margin-left:61pt;margin-top:52.15pt;width:20pt;height:39pt;z-index:251587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w8z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" filled="f" stroked="f">
                <v:textbox>
                  <w:txbxContent>
                    <w:p w14:paraId="5037CFF2" w14:textId="77777777" w:rsidR="00033E04" w:rsidRDefault="00033E04"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549696" behindDoc="0" locked="0" layoutInCell="1" allowOverlap="1" wp14:anchorId="500436F2" wp14:editId="707BDF68">
                <wp:simplePos x="0" y="0"/>
                <wp:positionH relativeFrom="column">
                  <wp:posOffset>774700</wp:posOffset>
                </wp:positionH>
                <wp:positionV relativeFrom="paragraph">
                  <wp:posOffset>218844</wp:posOffset>
                </wp:positionV>
                <wp:extent cx="254000" cy="49530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3EAFA10" w14:textId="582017C2" w:rsidR="00033E04" w:rsidRDefault="00033E04"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436F2" id="_x0000_s1036" type="#_x0000_t202" style="position:absolute;left:0;text-align:left;margin-left:61pt;margin-top:17.25pt;width:20pt;height:39pt;z-index:251549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" filled="f" stroked="f">
                <v:textbox>
                  <w:txbxContent>
                    <w:p w14:paraId="13EAFA10" w14:textId="582017C2" w:rsidR="00033E04" w:rsidRDefault="00033E04" w:rsidP="00705B4C">
                      <w:pPr>
                        <w:pStyle w:val="Texte"/>
                      </w:pPr>
                      <w:r>
                        <w:t>2</w:t>
                      </w:r>
                    </w:p>
                  </w:txbxContent>
                </v:textbox>
                <w10:wrap type="square"/>
              </v:shape>
            </w:pict>
          </mc:Fallback>
        </mc:AlternateContent>
      </w:r>
      <w:r>
        <w:rPr>
          <w:noProof/>
        </w:rPr>
        <mc:AlternateContent>
          <mc:Choice Requires="wpg">
            <w:drawing>
              <wp:anchor distT="0" distB="0" distL="114300" distR="114300" simplePos="0" relativeHeight="251538432" behindDoc="0" locked="0" layoutInCell="1" allowOverlap="1" wp14:anchorId="79CC6606" wp14:editId="5B3682BB">
                <wp:simplePos x="0" y="0"/>
                <wp:positionH relativeFrom="column">
                  <wp:posOffset>-107026</wp:posOffset>
                </wp:positionH>
                <wp:positionV relativeFrom="paragraph">
                  <wp:posOffset>8176</wp:posOffset>
                </wp:positionV>
                <wp:extent cx="4981192" cy="2258046"/>
                <wp:effectExtent l="0" t="19050" r="48260" b="47625"/>
                <wp:wrapNone/>
                <wp:docPr id="41" name="Groupe 41"/>
                <wp:cNvGraphicFramePr/>
                <a:graphic xmlns:a="http://schemas.openxmlformats.org/drawingml/2006/main">
                  <a:graphicData uri="http://schemas.microsoft.com/office/word/2010/wordprocessingGroup">
                    <wpg:wgp>
                      <wpg:cNvGrpSpPr/>
                      <wpg:grpSpPr>
                        <a:xfrm>
                          <a:off x="0" y="0"/>
                          <a:ext cx="4981192" cy="2258046"/>
                          <a:chOff x="0" y="0"/>
                          <a:chExt cx="4981192" cy="2258046"/>
                        </a:xfrm>
                      </wpg:grpSpPr>
                      <wps:wsp>
                        <wps:cNvPr id="10" name="Triangle isocèle 10"/>
                        <wps:cNvSpPr/>
                        <wps:spPr>
                          <a:xfrm rot="5400000">
                            <a:off x="1362017" y="-1361130"/>
                            <a:ext cx="2258046" cy="498030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78EABD2" w14:textId="77777777" w:rsidR="00033E04" w:rsidRDefault="00033E04"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riangle isocèle 12"/>
                        <wps:cNvSpPr/>
                        <wps:spPr>
                          <a:xfrm rot="5400000">
                            <a:off x="807835" y="-349748"/>
                            <a:ext cx="1347503" cy="2957830"/>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10697B4" w14:textId="77777777" w:rsidR="00033E04" w:rsidRDefault="00033E04"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riangle isocèle 13"/>
                        <wps:cNvSpPr/>
                        <wps:spPr>
                          <a:xfrm rot="5400000">
                            <a:off x="288290" y="620070"/>
                            <a:ext cx="449279" cy="102233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189C538C" w14:textId="77777777" w:rsidR="00033E04" w:rsidRDefault="00033E04"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riangle isocèle 14"/>
                        <wps:cNvSpPr/>
                        <wps:spPr>
                          <a:xfrm rot="5400000">
                            <a:off x="288290" y="-287403"/>
                            <a:ext cx="445135" cy="1021715"/>
                          </a:xfrm>
                          <a:prstGeom prst="triangle">
                            <a:avLst>
                              <a:gd name="adj" fmla="val 50937"/>
                            </a:avLst>
                          </a:prstGeom>
                          <a:ln/>
                        </wps:spPr>
                        <wps:style>
                          <a:lnRef idx="2">
                            <a:schemeClr val="dk1"/>
                          </a:lnRef>
                          <a:fillRef idx="1">
                            <a:schemeClr val="lt1"/>
                          </a:fillRef>
                          <a:effectRef idx="0">
                            <a:schemeClr val="dk1"/>
                          </a:effectRef>
                          <a:fontRef idx="minor">
                            <a:schemeClr val="dk1"/>
                          </a:fontRef>
                        </wps:style>
                        <wps:txbx>
                          <w:txbxContent>
                            <w:p w14:paraId="10D51BE3" w14:textId="77777777" w:rsidR="00033E04" w:rsidRDefault="00033E04"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riangle isocèle 29"/>
                        <wps:cNvSpPr/>
                        <wps:spPr>
                          <a:xfrm rot="5400000">
                            <a:off x="295217" y="169797"/>
                            <a:ext cx="445135" cy="1021715"/>
                          </a:xfrm>
                          <a:prstGeom prst="triangle">
                            <a:avLst>
                              <a:gd name="adj" fmla="val 53364"/>
                            </a:avLst>
                          </a:prstGeom>
                          <a:ln/>
                        </wps:spPr>
                        <wps:style>
                          <a:lnRef idx="2">
                            <a:schemeClr val="dk1"/>
                          </a:lnRef>
                          <a:fillRef idx="1">
                            <a:schemeClr val="lt1"/>
                          </a:fillRef>
                          <a:effectRef idx="0">
                            <a:schemeClr val="dk1"/>
                          </a:effectRef>
                          <a:fontRef idx="minor">
                            <a:schemeClr val="dk1"/>
                          </a:fontRef>
                        </wps:style>
                        <wps:txbx>
                          <w:txbxContent>
                            <w:p w14:paraId="063129D0" w14:textId="77777777" w:rsidR="00033E04" w:rsidRDefault="00033E04"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riangle isocèle 30"/>
                        <wps:cNvSpPr/>
                        <wps:spPr>
                          <a:xfrm rot="5400000">
                            <a:off x="295217" y="1063415"/>
                            <a:ext cx="445688" cy="102171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7CEA9C2F" w14:textId="77777777" w:rsidR="00033E04" w:rsidRDefault="00033E04"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riangle isocèle 31"/>
                        <wps:cNvSpPr/>
                        <wps:spPr>
                          <a:xfrm rot="5400000">
                            <a:off x="295217" y="1513688"/>
                            <a:ext cx="445135" cy="1021715"/>
                          </a:xfrm>
                          <a:prstGeom prst="triangle">
                            <a:avLst>
                              <a:gd name="adj" fmla="val 48882"/>
                            </a:avLst>
                          </a:prstGeom>
                          <a:ln/>
                        </wps:spPr>
                        <wps:style>
                          <a:lnRef idx="2">
                            <a:schemeClr val="dk1"/>
                          </a:lnRef>
                          <a:fillRef idx="1">
                            <a:schemeClr val="lt1"/>
                          </a:fillRef>
                          <a:effectRef idx="0">
                            <a:schemeClr val="dk1"/>
                          </a:effectRef>
                          <a:fontRef idx="minor">
                            <a:schemeClr val="dk1"/>
                          </a:fontRef>
                        </wps:style>
                        <wps:txbx>
                          <w:txbxContent>
                            <w:p w14:paraId="1643D241" w14:textId="77777777" w:rsidR="00033E04" w:rsidRDefault="00033E04"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onnecteur droit 33"/>
                        <wps:cNvCnPr/>
                        <wps:spPr>
                          <a:xfrm flipV="1">
                            <a:off x="1005262" y="907552"/>
                            <a:ext cx="1013460" cy="219964"/>
                          </a:xfrm>
                          <a:prstGeom prst="line">
                            <a:avLst/>
                          </a:prstGeom>
                        </wps:spPr>
                        <wps:style>
                          <a:lnRef idx="2">
                            <a:schemeClr val="dk1"/>
                          </a:lnRef>
                          <a:fillRef idx="0">
                            <a:schemeClr val="dk1"/>
                          </a:fillRef>
                          <a:effectRef idx="1">
                            <a:schemeClr val="dk1"/>
                          </a:effectRef>
                          <a:fontRef idx="minor">
                            <a:schemeClr val="tx1"/>
                          </a:fontRef>
                        </wps:style>
                        <wps:bodyPr/>
                      </wps:wsp>
                      <wps:wsp>
                        <wps:cNvPr id="34" name="Connecteur droit 34"/>
                        <wps:cNvCnPr/>
                        <wps:spPr>
                          <a:xfrm>
                            <a:off x="963699" y="1122297"/>
                            <a:ext cx="1012317" cy="233680"/>
                          </a:xfrm>
                          <a:prstGeom prst="line">
                            <a:avLst/>
                          </a:prstGeom>
                        </wps:spPr>
                        <wps:style>
                          <a:lnRef idx="2">
                            <a:schemeClr val="dk1"/>
                          </a:lnRef>
                          <a:fillRef idx="0">
                            <a:schemeClr val="dk1"/>
                          </a:fillRef>
                          <a:effectRef idx="1">
                            <a:schemeClr val="dk1"/>
                          </a:effectRef>
                          <a:fontRef idx="minor">
                            <a:schemeClr val="tx1"/>
                          </a:fontRef>
                        </wps:style>
                        <wps:bodyPr/>
                      </wps:wsp>
                      <wps:wsp>
                        <wps:cNvPr id="35" name="Connecteur droit 35"/>
                        <wps:cNvCnPr/>
                        <wps:spPr>
                          <a:xfrm flipV="1">
                            <a:off x="942917" y="4711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6" name="Connecteur droit 36"/>
                        <wps:cNvCnPr/>
                        <wps:spPr>
                          <a:xfrm flipV="1">
                            <a:off x="1926590" y="6997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7" name="Connecteur droit 37"/>
                        <wps:cNvCnPr/>
                        <wps:spPr>
                          <a:xfrm flipV="1">
                            <a:off x="2889481" y="914479"/>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8" name="Connecteur droit 38"/>
                        <wps:cNvCnPr/>
                        <wps:spPr>
                          <a:xfrm>
                            <a:off x="735099" y="1517152"/>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39" name="Connecteur droit 39"/>
                        <wps:cNvCnPr/>
                        <wps:spPr>
                          <a:xfrm>
                            <a:off x="1725699" y="1295479"/>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40" name="Connecteur droit 40"/>
                        <wps:cNvCnPr/>
                        <wps:spPr>
                          <a:xfrm>
                            <a:off x="2716299" y="1073806"/>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79CC6606" id="Groupe 41" o:spid="_x0000_s1037" style="position:absolute;left:0;text-align:left;margin-left:-8.45pt;margin-top:.65pt;width:392.2pt;height:177.8pt;z-index:251538432" coordsize="49811,22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0" o:spid="_x0000_s1038" type="#_x0000_t5" style="position:absolute;left:13620;top:-13612;width:22580;height:498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" adj="10854" fillcolor="white [3201]" strokecolor="black [3200]" strokeweight="1pt">
                  <v:textbox>
                    <w:txbxContent>
                      <w:p w14:paraId="278EABD2" w14:textId="77777777" w:rsidR="00033E04" w:rsidRDefault="00033E04" w:rsidP="0086201F">
                        <w:pPr>
                          <w:jc w:val="center"/>
                        </w:pPr>
                      </w:p>
                    </w:txbxContent>
                  </v:textbox>
                </v:shape>
                <v:shape id="Triangle isocèle 12" o:spid="_x0000_s1039" type="#_x0000_t5" style="position:absolute;left:8078;top:-3498;width:13475;height:295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" adj="10854" fillcolor="white [3201]" strokecolor="black [3200]" strokeweight="1pt">
                  <v:textbox>
                    <w:txbxContent>
                      <w:p w14:paraId="210697B4" w14:textId="77777777" w:rsidR="00033E04" w:rsidRDefault="00033E04" w:rsidP="0086201F">
                        <w:pPr>
                          <w:jc w:val="center"/>
                        </w:pPr>
                      </w:p>
                    </w:txbxContent>
                  </v:textbox>
                </v:shape>
                <v:shape id="Triangle isocèle 13" o:spid="_x0000_s1040" type="#_x0000_t5" style="position:absolute;left:2882;top:6200;width:4493;height:102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" adj="10854" fillcolor="white [3201]" strokecolor="black [3200]" strokeweight="1pt">
                  <v:textbox>
                    <w:txbxContent>
                      <w:p w14:paraId="189C538C" w14:textId="77777777" w:rsidR="00033E04" w:rsidRDefault="00033E04" w:rsidP="0086201F">
                        <w:pPr>
                          <w:jc w:val="center"/>
                        </w:pPr>
                      </w:p>
                    </w:txbxContent>
                  </v:textbox>
                </v:shape>
                <v:shape id="Triangle isocèle 14" o:spid="_x0000_s1041" type="#_x0000_t5" style="position:absolute;left:2883;top:-2875;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" adj="11002" fillcolor="white [3201]" strokecolor="black [3200]" strokeweight="1pt">
                  <v:textbox>
                    <w:txbxContent>
                      <w:p w14:paraId="10D51BE3" w14:textId="77777777" w:rsidR="00033E04" w:rsidRDefault="00033E04" w:rsidP="0086201F">
                        <w:pPr>
                          <w:jc w:val="center"/>
                        </w:pPr>
                      </w:p>
                    </w:txbxContent>
                  </v:textbox>
                </v:shape>
                <v:shape id="Triangle isocèle 29" o:spid="_x0000_s1042" type="#_x0000_t5" style="position:absolute;left:2952;top:1697;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" adj="11527" fillcolor="white [3201]" strokecolor="black [3200]" strokeweight="1pt">
                  <v:textbox>
                    <w:txbxContent>
                      <w:p w14:paraId="063129D0" w14:textId="77777777" w:rsidR="00033E04" w:rsidRDefault="00033E04" w:rsidP="00043050">
                        <w:pPr>
                          <w:jc w:val="center"/>
                        </w:pPr>
                      </w:p>
                    </w:txbxContent>
                  </v:textbox>
                </v:shape>
                <v:shape id="Triangle isocèle 30" o:spid="_x0000_s1043" type="#_x0000_t5" style="position:absolute;left:2952;top:10634;width:4457;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" adj="10854" fillcolor="white [3201]" strokecolor="black [3200]" strokeweight="1pt">
                  <v:textbox>
                    <w:txbxContent>
                      <w:p w14:paraId="7CEA9C2F" w14:textId="77777777" w:rsidR="00033E04" w:rsidRDefault="00033E04" w:rsidP="00043050">
                        <w:pPr>
                          <w:jc w:val="center"/>
                        </w:pPr>
                      </w:p>
                    </w:txbxContent>
                  </v:textbox>
                </v:shape>
                <v:shape id="Triangle isocèle 31" o:spid="_x0000_s1044" type="#_x0000_t5" style="position:absolute;left:2952;top:15136;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" adj="10559" fillcolor="white [3201]" strokecolor="black [3200]" strokeweight="1pt">
                  <v:textbox>
                    <w:txbxContent>
                      <w:p w14:paraId="1643D241" w14:textId="77777777" w:rsidR="00033E04" w:rsidRDefault="00033E04" w:rsidP="00043050">
                        <w:pPr>
                          <w:jc w:val="center"/>
                        </w:pPr>
                      </w:p>
                    </w:txbxContent>
                  </v:textbox>
                </v:shape>
                <v:line id="Connecteur droit 33" o:spid="_x0000_s1045" style="position:absolute;flip:y;visibility:visible;mso-wrap-style:square" from="10052,9075" to="20187,112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" strokecolor="black [3200]" strokeweight="1pt">
                  <v:stroke joinstyle="miter"/>
                </v:line>
                <v:line id="Connecteur droit 34" o:spid="_x0000_s1046" style="position:absolute;visibility:visible;mso-wrap-style:square" from="9636,11222" to="19760,13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" strokecolor="black [3200]" strokeweight="1pt">
                  <v:stroke joinstyle="miter"/>
                </v:line>
                <v:line id="Connecteur droit 35" o:spid="_x0000_s1047" style="position:absolute;flip:y;visibility:visible;mso-wrap-style:square" from="9429,4711" to="20841,7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" strokecolor="black [3200]" strokeweight="1pt">
                  <v:stroke joinstyle="miter"/>
                </v:line>
                <v:line id="Connecteur droit 36" o:spid="_x0000_s1048" style="position:absolute;flip:y;visibility:visible;mso-wrap-style:square" from="19265,6997" to="30678,9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" strokecolor="black [3200]" strokeweight="1pt">
                  <v:stroke joinstyle="miter"/>
                </v:line>
                <v:line id="Connecteur droit 37" o:spid="_x0000_s1049" style="position:absolute;flip:y;visibility:visible;mso-wrap-style:square" from="28894,9144" to="40307,11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" strokecolor="black [3200]" strokeweight="1pt">
                  <v:stroke joinstyle="miter"/>
                </v:line>
                <v:line id="Connecteur droit 38" o:spid="_x0000_s1050" style="position:absolute;visibility:visible;mso-wrap-style:square" from="7350,15171" to="20172,179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" strokecolor="black [3200]" strokeweight="1pt">
                  <v:stroke joinstyle="miter"/>
                </v:line>
                <v:line id="Connecteur droit 39" o:spid="_x0000_s1051" style="position:absolute;visibility:visible;mso-wrap-style:square" from="17256,12954" to="30078,15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" strokecolor="black [3200]" strokeweight="1pt">
                  <v:stroke joinstyle="miter"/>
                </v:line>
                <v:line id="Connecteur droit 40" o:spid="_x0000_s1052" style="position:absolute;visibility:visible;mso-wrap-style:square" from="27162,10738" to="39984,135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" strokecolor="black [3200]" strokeweight="1pt">
                  <v:stroke joinstyle="miter"/>
                </v:line>
              </v:group>
            </w:pict>
          </mc:Fallback>
        </mc:AlternateContent>
      </w:r>
      <w:bookmarkEnd w:id="54"/>
      <w:r w:rsidR="0086201F">
        <w:br w:type="textWrapping" w:clear="all"/>
      </w:r>
    </w:p>
    <w:p w14:paraId="4C51312E" w14:textId="77777777" w:rsidR="00C41636" w:rsidRPr="00C41636" w:rsidRDefault="00C41636" w:rsidP="00C41636">
      <w:pPr>
        <w:pStyle w:val="Corpsdetexte"/>
      </w:pPr>
    </w:p>
    <w:p w14:paraId="5D235C6B" w14:textId="77777777" w:rsidR="00B859D4" w:rsidRDefault="00B859D4">
      <w:pPr>
        <w:rPr>
          <w:bCs/>
          <w:sz w:val="24"/>
          <w:szCs w:val="20"/>
        </w:rPr>
      </w:pPr>
      <w:r>
        <w:br w:type="page"/>
      </w:r>
    </w:p>
    <w:p w14:paraId="009175D9" w14:textId="278C0B5E" w:rsidR="00C41636" w:rsidRDefault="00C41636" w:rsidP="00C41636">
      <w:pPr>
        <w:pStyle w:val="Lgende"/>
        <w:keepNext/>
      </w:pPr>
      <w:bookmarkStart w:id="55" w:name="_Toc523409351"/>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437BB1">
        <w:rPr>
          <w:noProof/>
        </w:rPr>
        <w:t>7</w:t>
      </w:r>
      <w:r w:rsidR="00B859D4">
        <w:rPr>
          <w:noProof/>
        </w:rPr>
        <w:fldChar w:fldCharType="end"/>
      </w:r>
      <w:r>
        <w:t xml:space="preserve"> - Pondération des critères</w:t>
      </w:r>
      <w:r w:rsidR="003E5F56">
        <w:t xml:space="preserve"> de choix du Framework</w:t>
      </w:r>
      <w:bookmarkEnd w:id="55"/>
    </w:p>
    <w:tbl>
      <w:tblPr>
        <w:tblStyle w:val="TableauGrille4-Accentuation3"/>
        <w:tblW w:w="0" w:type="auto"/>
        <w:tblLook w:val="04A0" w:firstRow="1" w:lastRow="0" w:firstColumn="1" w:lastColumn="0" w:noHBand="0" w:noVBand="1"/>
      </w:tblPr>
      <w:tblGrid>
        <w:gridCol w:w="2881"/>
        <w:gridCol w:w="2881"/>
        <w:gridCol w:w="2881"/>
      </w:tblGrid>
      <w:tr w:rsidR="00705B4C" w14:paraId="5A8DEDE0" w14:textId="77777777" w:rsidTr="0070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9ECC8CD" w14:textId="646E9F0D" w:rsidR="00705B4C" w:rsidRDefault="00705B4C" w:rsidP="00705B4C">
            <w:pPr>
              <w:pStyle w:val="Corpsdetexte"/>
              <w:jc w:val="center"/>
            </w:pPr>
            <w:r>
              <w:t>Numéro</w:t>
            </w:r>
          </w:p>
        </w:tc>
        <w:tc>
          <w:tcPr>
            <w:tcW w:w="2881" w:type="dxa"/>
            <w:vAlign w:val="center"/>
          </w:tcPr>
          <w:p w14:paraId="6BE043D3" w14:textId="633E3E07"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Critère</w:t>
            </w:r>
          </w:p>
        </w:tc>
        <w:tc>
          <w:tcPr>
            <w:tcW w:w="2881" w:type="dxa"/>
            <w:vAlign w:val="center"/>
          </w:tcPr>
          <w:p w14:paraId="1596F050" w14:textId="1A74CDA9"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Pondération</w:t>
            </w:r>
          </w:p>
        </w:tc>
      </w:tr>
      <w:tr w:rsidR="00705B4C" w14:paraId="0595E50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11EB88CA" w14:textId="046E9218" w:rsidR="00705B4C" w:rsidRPr="00C41636" w:rsidRDefault="00705B4C" w:rsidP="00705B4C">
            <w:pPr>
              <w:pStyle w:val="Corpsdetexte"/>
              <w:jc w:val="center"/>
              <w:rPr>
                <w:sz w:val="20"/>
              </w:rPr>
            </w:pPr>
            <w:r w:rsidRPr="00C41636">
              <w:rPr>
                <w:sz w:val="20"/>
              </w:rPr>
              <w:t>1</w:t>
            </w:r>
          </w:p>
        </w:tc>
        <w:tc>
          <w:tcPr>
            <w:tcW w:w="2881" w:type="dxa"/>
            <w:vAlign w:val="center"/>
          </w:tcPr>
          <w:p w14:paraId="13EB5BC4" w14:textId="5188263F"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Connaissance du langage associé</w:t>
            </w:r>
          </w:p>
        </w:tc>
        <w:tc>
          <w:tcPr>
            <w:tcW w:w="2881" w:type="dxa"/>
            <w:vAlign w:val="center"/>
          </w:tcPr>
          <w:p w14:paraId="472C3263" w14:textId="02D2EA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2</w:t>
            </w:r>
          </w:p>
        </w:tc>
      </w:tr>
      <w:tr w:rsidR="00705B4C" w14:paraId="4D4B3360"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6280B21B" w14:textId="20E74616" w:rsidR="00705B4C" w:rsidRPr="00C41636" w:rsidRDefault="00705B4C" w:rsidP="00705B4C">
            <w:pPr>
              <w:pStyle w:val="Corpsdetexte"/>
              <w:jc w:val="center"/>
              <w:rPr>
                <w:sz w:val="20"/>
              </w:rPr>
            </w:pPr>
            <w:r w:rsidRPr="00C41636">
              <w:rPr>
                <w:sz w:val="20"/>
              </w:rPr>
              <w:t>2</w:t>
            </w:r>
          </w:p>
        </w:tc>
        <w:tc>
          <w:tcPr>
            <w:tcW w:w="2881" w:type="dxa"/>
            <w:vAlign w:val="center"/>
          </w:tcPr>
          <w:p w14:paraId="7E3DB136" w14:textId="21C3E481"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Accès aux fonctionnalités natives du téléphone</w:t>
            </w:r>
          </w:p>
        </w:tc>
        <w:tc>
          <w:tcPr>
            <w:tcW w:w="2881" w:type="dxa"/>
            <w:vAlign w:val="center"/>
          </w:tcPr>
          <w:p w14:paraId="1FC46B0A" w14:textId="70700A4F"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3</w:t>
            </w:r>
          </w:p>
        </w:tc>
      </w:tr>
      <w:tr w:rsidR="00705B4C" w14:paraId="5F5CE364"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8FED46C" w14:textId="637889A4" w:rsidR="00705B4C" w:rsidRPr="00C41636" w:rsidRDefault="00705B4C" w:rsidP="00705B4C">
            <w:pPr>
              <w:pStyle w:val="Corpsdetexte"/>
              <w:jc w:val="center"/>
              <w:rPr>
                <w:sz w:val="20"/>
              </w:rPr>
            </w:pPr>
            <w:r w:rsidRPr="00C41636">
              <w:rPr>
                <w:sz w:val="20"/>
              </w:rPr>
              <w:t>3</w:t>
            </w:r>
          </w:p>
        </w:tc>
        <w:tc>
          <w:tcPr>
            <w:tcW w:w="2881" w:type="dxa"/>
            <w:vAlign w:val="center"/>
          </w:tcPr>
          <w:p w14:paraId="43281850" w14:textId="50F841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Framework bien documenté</w:t>
            </w:r>
          </w:p>
        </w:tc>
        <w:tc>
          <w:tcPr>
            <w:tcW w:w="2881" w:type="dxa"/>
            <w:vAlign w:val="center"/>
          </w:tcPr>
          <w:p w14:paraId="7439902C" w14:textId="119208C9"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0</w:t>
            </w:r>
            <w:r w:rsidR="00372424">
              <w:rPr>
                <w:sz w:val="20"/>
              </w:rPr>
              <w:t xml:space="preserve"> </w:t>
            </w:r>
            <w:r w:rsidR="00570265">
              <w:rPr>
                <w:sz w:val="20"/>
              </w:rPr>
              <w:br/>
            </w:r>
            <w:r w:rsidR="00372424">
              <w:rPr>
                <w:sz w:val="20"/>
              </w:rPr>
              <w:t>(donc critère supprimé)</w:t>
            </w:r>
          </w:p>
        </w:tc>
      </w:tr>
      <w:tr w:rsidR="00705B4C" w14:paraId="55AFA679"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098C5377" w14:textId="224535A4" w:rsidR="00705B4C" w:rsidRPr="00C41636" w:rsidRDefault="00705B4C" w:rsidP="00705B4C">
            <w:pPr>
              <w:pStyle w:val="Corpsdetexte"/>
              <w:jc w:val="center"/>
              <w:rPr>
                <w:sz w:val="20"/>
              </w:rPr>
            </w:pPr>
            <w:r w:rsidRPr="00C41636">
              <w:rPr>
                <w:sz w:val="20"/>
              </w:rPr>
              <w:t>4</w:t>
            </w:r>
          </w:p>
        </w:tc>
        <w:tc>
          <w:tcPr>
            <w:tcW w:w="2881" w:type="dxa"/>
            <w:vAlign w:val="center"/>
          </w:tcPr>
          <w:p w14:paraId="676AB16D" w14:textId="7E64B9DD"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Performances</w:t>
            </w:r>
          </w:p>
        </w:tc>
        <w:tc>
          <w:tcPr>
            <w:tcW w:w="2881" w:type="dxa"/>
            <w:vAlign w:val="center"/>
          </w:tcPr>
          <w:p w14:paraId="0325A175" w14:textId="3BDFB832"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4</w:t>
            </w:r>
          </w:p>
        </w:tc>
      </w:tr>
      <w:tr w:rsidR="00705B4C" w14:paraId="71793A9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0C11A4C8" w14:textId="52CA67C9" w:rsidR="00705B4C" w:rsidRPr="00C41636" w:rsidRDefault="00705B4C" w:rsidP="00705B4C">
            <w:pPr>
              <w:pStyle w:val="Corpsdetexte"/>
              <w:jc w:val="center"/>
              <w:rPr>
                <w:sz w:val="20"/>
              </w:rPr>
            </w:pPr>
            <w:r w:rsidRPr="00C41636">
              <w:rPr>
                <w:sz w:val="20"/>
              </w:rPr>
              <w:t>5</w:t>
            </w:r>
          </w:p>
        </w:tc>
        <w:tc>
          <w:tcPr>
            <w:tcW w:w="2881" w:type="dxa"/>
            <w:vAlign w:val="center"/>
          </w:tcPr>
          <w:p w14:paraId="1BEB3891" w14:textId="5B025064"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Maintenabilité</w:t>
            </w:r>
          </w:p>
        </w:tc>
        <w:tc>
          <w:tcPr>
            <w:tcW w:w="2881" w:type="dxa"/>
            <w:vAlign w:val="center"/>
          </w:tcPr>
          <w:p w14:paraId="29E5D716" w14:textId="10AA290A"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1</w:t>
            </w:r>
          </w:p>
        </w:tc>
      </w:tr>
    </w:tbl>
    <w:p w14:paraId="1F9C19E0" w14:textId="77777777" w:rsidR="00B859D4" w:rsidRDefault="00B859D4" w:rsidP="00C41636">
      <w:pPr>
        <w:pStyle w:val="Lgende"/>
        <w:keepNext/>
      </w:pPr>
    </w:p>
    <w:p w14:paraId="50CBD4D0" w14:textId="0484A04B" w:rsidR="00F57217" w:rsidRDefault="001D190A" w:rsidP="00F57217">
      <w:pPr>
        <w:pStyle w:val="Texte"/>
      </w:pPr>
      <w:r>
        <w:t>C</w:t>
      </w:r>
      <w:r w:rsidR="00ED2803">
        <w:t xml:space="preserve">omme </w:t>
      </w:r>
      <w:r w:rsidR="00FD1F38">
        <w:t>ce</w:t>
      </w:r>
      <w:r w:rsidR="00ED2803">
        <w:t xml:space="preserve"> travail de </w:t>
      </w:r>
      <w:proofErr w:type="spellStart"/>
      <w:r w:rsidR="00ED2803">
        <w:t>Bachelor</w:t>
      </w:r>
      <w:proofErr w:type="spellEnd"/>
      <w:r w:rsidR="008431BF">
        <w:t xml:space="preserve"> a deux volets, l’un pour expliquer les Frameworks et l’autre pour la </w:t>
      </w:r>
      <w:r w:rsidR="00ED2803">
        <w:t xml:space="preserve">création d’une application, il est essentiel de choisir un Framework proposant des performances </w:t>
      </w:r>
      <w:r w:rsidR="008431BF">
        <w:t>adéquates à mon projet</w:t>
      </w:r>
      <w:r w:rsidR="00ED2803">
        <w:t xml:space="preserve"> ainsi qu’un accès aux fonctionnalités natives facilité. </w:t>
      </w:r>
      <w:r w:rsidR="008470CE">
        <w:t xml:space="preserve">Néanmoins, disposant d’un temps de travail limité, </w:t>
      </w:r>
      <w:r w:rsidR="00ED2803">
        <w:t xml:space="preserve">il est </w:t>
      </w:r>
      <w:r w:rsidR="005D10A7">
        <w:t xml:space="preserve">tout </w:t>
      </w:r>
      <w:r w:rsidR="00ED2803">
        <w:t>aussi important que le langage associé au Framework soit un langage que je</w:t>
      </w:r>
      <w:r w:rsidR="00D27BA2">
        <w:t xml:space="preserve"> pratique et</w:t>
      </w:r>
      <w:r w:rsidR="00ED2803">
        <w:t xml:space="preserve"> connaisse. </w:t>
      </w:r>
      <w:r w:rsidR="00D27BA2">
        <w:t>(</w:t>
      </w:r>
      <w:r w:rsidR="00ED2803">
        <w:t>Je ne dispose pas du temps pour apprendre les spécificité</w:t>
      </w:r>
      <w:r w:rsidR="00605909">
        <w:t>s</w:t>
      </w:r>
      <w:r w:rsidR="00ED2803">
        <w:t xml:space="preserve"> du Framework que je </w:t>
      </w:r>
      <w:r w:rsidR="00605909">
        <w:t>choisis</w:t>
      </w:r>
      <w:r w:rsidR="00ED2803">
        <w:t xml:space="preserve"> et aussi un nouveau langage</w:t>
      </w:r>
      <w:r w:rsidR="00D27BA2">
        <w:t>)</w:t>
      </w:r>
    </w:p>
    <w:p w14:paraId="15E7705B" w14:textId="3E77FB61" w:rsidR="00F57217" w:rsidRDefault="00BF5D28" w:rsidP="00F57217">
      <w:pPr>
        <w:pStyle w:val="Texte"/>
      </w:pPr>
      <w:r>
        <w:t>Dans un premier temps, j’ai</w:t>
      </w:r>
      <w:r w:rsidR="00F57217">
        <w:t xml:space="preserve"> décidé de créer mon application sur la plateforme Android pour une question de simplicité et de co</w:t>
      </w:r>
      <w:r w:rsidR="00EC7CA3">
        <w:t>û</w:t>
      </w:r>
      <w:r w:rsidR="00F57217">
        <w:t xml:space="preserve">ts. </w:t>
      </w:r>
      <w:r w:rsidR="00AB6B81">
        <w:t xml:space="preserve">Toutefois, </w:t>
      </w:r>
      <w:r w:rsidR="00F57217">
        <w:t xml:space="preserve">j’envisage, à terme, de fournir mon application </w:t>
      </w:r>
      <w:r w:rsidR="00E203EC">
        <w:t>également sur</w:t>
      </w:r>
      <w:r w:rsidR="00F57217">
        <w:t xml:space="preserve"> IOS. </w:t>
      </w:r>
      <w:r w:rsidR="00AB6B81">
        <w:t>Raison pour laquelle tous les Frameworks proposés sont cross-platform.</w:t>
      </w:r>
    </w:p>
    <w:p w14:paraId="1E3C99DD" w14:textId="77777777" w:rsidR="00F57217" w:rsidRPr="00F57217" w:rsidRDefault="00F57217" w:rsidP="00F57217">
      <w:pPr>
        <w:pStyle w:val="Corpsdetexte"/>
      </w:pPr>
    </w:p>
    <w:p w14:paraId="7E09DE34" w14:textId="77777777" w:rsidR="00ED2803" w:rsidRDefault="00ED2803">
      <w:pPr>
        <w:rPr>
          <w:bCs/>
          <w:sz w:val="24"/>
          <w:szCs w:val="20"/>
        </w:rPr>
      </w:pPr>
      <w:r>
        <w:br w:type="page"/>
      </w:r>
    </w:p>
    <w:p w14:paraId="7707F9F6" w14:textId="719EB57D" w:rsidR="00C41636" w:rsidRDefault="00C41636" w:rsidP="00C41636">
      <w:pPr>
        <w:pStyle w:val="Lgende"/>
        <w:keepNext/>
      </w:pPr>
      <w:bookmarkStart w:id="56" w:name="_Toc523409352"/>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437BB1">
        <w:rPr>
          <w:noProof/>
        </w:rPr>
        <w:t>8</w:t>
      </w:r>
      <w:r w:rsidR="00B859D4">
        <w:rPr>
          <w:noProof/>
        </w:rPr>
        <w:fldChar w:fldCharType="end"/>
      </w:r>
      <w:r>
        <w:t xml:space="preserve"> - Analyse multicritère</w:t>
      </w:r>
      <w:r w:rsidR="00C52292">
        <w:t xml:space="preserve"> du choix du Framework</w:t>
      </w:r>
      <w:bookmarkEnd w:id="56"/>
    </w:p>
    <w:tbl>
      <w:tblPr>
        <w:tblStyle w:val="TableauGrille5Fonc-Accentuation3"/>
        <w:tblW w:w="10774" w:type="dxa"/>
        <w:tblInd w:w="-1168" w:type="dxa"/>
        <w:tblLook w:val="04A0" w:firstRow="1" w:lastRow="0" w:firstColumn="1" w:lastColumn="0" w:noHBand="0" w:noVBand="1"/>
      </w:tblPr>
      <w:tblGrid>
        <w:gridCol w:w="2751"/>
        <w:gridCol w:w="1383"/>
        <w:gridCol w:w="1109"/>
        <w:gridCol w:w="1101"/>
        <w:gridCol w:w="1110"/>
        <w:gridCol w:w="1105"/>
        <w:gridCol w:w="1110"/>
        <w:gridCol w:w="1105"/>
      </w:tblGrid>
      <w:tr w:rsidR="00ED2803" w14:paraId="6757F032" w14:textId="77777777" w:rsidTr="007B51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6015E0C" w14:textId="52DBF3E5" w:rsidR="00ED2803" w:rsidRPr="007B51DB" w:rsidRDefault="00ED2803" w:rsidP="00637F03">
            <w:pPr>
              <w:pStyle w:val="Texte"/>
              <w:jc w:val="center"/>
              <w:rPr>
                <w:sz w:val="20"/>
              </w:rPr>
            </w:pPr>
            <w:r w:rsidRPr="007B51DB">
              <w:rPr>
                <w:sz w:val="20"/>
              </w:rPr>
              <w:t>Critères</w:t>
            </w:r>
          </w:p>
        </w:tc>
        <w:tc>
          <w:tcPr>
            <w:tcW w:w="1383" w:type="dxa"/>
            <w:tcBorders>
              <w:top w:val="single" w:sz="6" w:space="0" w:color="auto"/>
              <w:left w:val="single" w:sz="6" w:space="0" w:color="auto"/>
              <w:bottom w:val="single" w:sz="6" w:space="0" w:color="auto"/>
              <w:right w:val="single" w:sz="6" w:space="0" w:color="auto"/>
            </w:tcBorders>
            <w:vAlign w:val="center"/>
          </w:tcPr>
          <w:p w14:paraId="2D81F902" w14:textId="77777777"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sz w:val="20"/>
              </w:rPr>
            </w:pP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26208874" w14:textId="37DA5479"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b w:val="0"/>
                <w:bCs w:val="0"/>
                <w:sz w:val="20"/>
              </w:rPr>
            </w:pPr>
            <w:r w:rsidRPr="007B51DB">
              <w:rPr>
                <w:sz w:val="20"/>
              </w:rPr>
              <w:t>Ionic</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560AC267" w14:textId="4DC17C08"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sz w:val="20"/>
              </w:rPr>
            </w:pPr>
            <w:r w:rsidRPr="007B51DB">
              <w:rPr>
                <w:sz w:val="20"/>
              </w:rPr>
              <w:t>Xamarin</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75D0D3BD" w14:textId="2A725849"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sz w:val="20"/>
              </w:rPr>
            </w:pPr>
            <w:r w:rsidRPr="007B51DB">
              <w:rPr>
                <w:sz w:val="20"/>
              </w:rPr>
              <w:t>React Native</w:t>
            </w:r>
          </w:p>
        </w:tc>
      </w:tr>
      <w:tr w:rsidR="00ED2803" w14:paraId="342EC2FA" w14:textId="5F74AC5F"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586FC52E" w14:textId="77777777" w:rsidR="00ED2803" w:rsidRPr="007B51DB" w:rsidRDefault="00ED2803" w:rsidP="00637F03">
            <w:pPr>
              <w:pStyle w:val="Texte"/>
              <w:jc w:val="center"/>
              <w:rPr>
                <w:b w:val="0"/>
                <w:bCs w:val="0"/>
                <w:sz w:val="20"/>
              </w:rPr>
            </w:pPr>
          </w:p>
        </w:tc>
        <w:tc>
          <w:tcPr>
            <w:tcW w:w="1383" w:type="dxa"/>
            <w:tcBorders>
              <w:top w:val="single" w:sz="6" w:space="0" w:color="auto"/>
              <w:left w:val="single" w:sz="6" w:space="0" w:color="auto"/>
              <w:bottom w:val="single" w:sz="6" w:space="0" w:color="auto"/>
              <w:right w:val="single" w:sz="6" w:space="0" w:color="auto"/>
            </w:tcBorders>
            <w:vAlign w:val="center"/>
          </w:tcPr>
          <w:p w14:paraId="52EC5099" w14:textId="387C701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ndération</w:t>
            </w:r>
          </w:p>
        </w:tc>
        <w:tc>
          <w:tcPr>
            <w:tcW w:w="1109" w:type="dxa"/>
            <w:tcBorders>
              <w:top w:val="single" w:sz="6" w:space="0" w:color="auto"/>
              <w:left w:val="single" w:sz="6" w:space="0" w:color="auto"/>
              <w:bottom w:val="single" w:sz="6" w:space="0" w:color="auto"/>
              <w:right w:val="single" w:sz="6" w:space="0" w:color="auto"/>
            </w:tcBorders>
            <w:vAlign w:val="center"/>
          </w:tcPr>
          <w:p w14:paraId="4EDCE415" w14:textId="4332FCE5"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ints</w:t>
            </w:r>
          </w:p>
        </w:tc>
        <w:tc>
          <w:tcPr>
            <w:tcW w:w="1101" w:type="dxa"/>
            <w:tcBorders>
              <w:top w:val="single" w:sz="6" w:space="0" w:color="auto"/>
              <w:left w:val="single" w:sz="6" w:space="0" w:color="auto"/>
              <w:bottom w:val="single" w:sz="6" w:space="0" w:color="auto"/>
              <w:right w:val="single" w:sz="6" w:space="0" w:color="auto"/>
            </w:tcBorders>
            <w:vAlign w:val="center"/>
          </w:tcPr>
          <w:p w14:paraId="5B282548" w14:textId="55F4BD9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47D8FA61" w14:textId="5577796B"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0B26E60E" w14:textId="6D03DA4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6E545431" w14:textId="41D5B94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1A059EF1" w14:textId="7691857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Val. Pond.</w:t>
            </w:r>
          </w:p>
        </w:tc>
      </w:tr>
      <w:tr w:rsidR="00ED2803" w14:paraId="3596B0CB" w14:textId="64AF42A3" w:rsidTr="007B51DB">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33A695CA" w14:textId="4583427D" w:rsidR="00ED2803" w:rsidRPr="007B51DB" w:rsidRDefault="00ED2803" w:rsidP="00637F03">
            <w:pPr>
              <w:pStyle w:val="Texte"/>
              <w:jc w:val="center"/>
              <w:rPr>
                <w:sz w:val="20"/>
              </w:rPr>
            </w:pPr>
            <w:r w:rsidRPr="007B51DB">
              <w:rPr>
                <w:sz w:val="20"/>
              </w:rPr>
              <w:t>Connaissance du langage associé</w:t>
            </w:r>
          </w:p>
        </w:tc>
        <w:tc>
          <w:tcPr>
            <w:tcW w:w="1383" w:type="dxa"/>
            <w:tcBorders>
              <w:top w:val="single" w:sz="6" w:space="0" w:color="auto"/>
              <w:left w:val="single" w:sz="6" w:space="0" w:color="auto"/>
              <w:bottom w:val="single" w:sz="6" w:space="0" w:color="auto"/>
              <w:right w:val="single" w:sz="6" w:space="0" w:color="auto"/>
            </w:tcBorders>
            <w:vAlign w:val="center"/>
          </w:tcPr>
          <w:p w14:paraId="18CD483E" w14:textId="19911854"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2</w:t>
            </w:r>
          </w:p>
        </w:tc>
        <w:tc>
          <w:tcPr>
            <w:tcW w:w="1109" w:type="dxa"/>
            <w:tcBorders>
              <w:top w:val="single" w:sz="6" w:space="0" w:color="auto"/>
              <w:left w:val="single" w:sz="6" w:space="0" w:color="auto"/>
              <w:bottom w:val="single" w:sz="6" w:space="0" w:color="auto"/>
              <w:right w:val="single" w:sz="6" w:space="0" w:color="auto"/>
            </w:tcBorders>
            <w:vAlign w:val="center"/>
          </w:tcPr>
          <w:p w14:paraId="16592E8B" w14:textId="68B487E9"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10</w:t>
            </w:r>
          </w:p>
        </w:tc>
        <w:tc>
          <w:tcPr>
            <w:tcW w:w="1101" w:type="dxa"/>
            <w:tcBorders>
              <w:top w:val="single" w:sz="6" w:space="0" w:color="auto"/>
              <w:left w:val="single" w:sz="6" w:space="0" w:color="auto"/>
              <w:bottom w:val="single" w:sz="6" w:space="0" w:color="auto"/>
              <w:right w:val="single" w:sz="6" w:space="0" w:color="auto"/>
            </w:tcBorders>
            <w:vAlign w:val="center"/>
          </w:tcPr>
          <w:p w14:paraId="4658663B" w14:textId="54DF1A75"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20</w:t>
            </w:r>
          </w:p>
        </w:tc>
        <w:tc>
          <w:tcPr>
            <w:tcW w:w="1110" w:type="dxa"/>
            <w:tcBorders>
              <w:top w:val="single" w:sz="6" w:space="0" w:color="auto"/>
              <w:left w:val="single" w:sz="6" w:space="0" w:color="auto"/>
              <w:bottom w:val="single" w:sz="6" w:space="0" w:color="auto"/>
              <w:right w:val="single" w:sz="6" w:space="0" w:color="auto"/>
            </w:tcBorders>
            <w:vAlign w:val="center"/>
          </w:tcPr>
          <w:p w14:paraId="26ED778F" w14:textId="3363381B" w:rsidR="00ED2803" w:rsidRPr="007B51DB"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3</w:t>
            </w:r>
          </w:p>
        </w:tc>
        <w:tc>
          <w:tcPr>
            <w:tcW w:w="1105" w:type="dxa"/>
            <w:tcBorders>
              <w:top w:val="single" w:sz="6" w:space="0" w:color="auto"/>
              <w:left w:val="single" w:sz="6" w:space="0" w:color="auto"/>
              <w:bottom w:val="single" w:sz="6" w:space="0" w:color="auto"/>
              <w:right w:val="single" w:sz="6" w:space="0" w:color="auto"/>
            </w:tcBorders>
            <w:vAlign w:val="center"/>
          </w:tcPr>
          <w:p w14:paraId="765B50ED" w14:textId="3A3CB457" w:rsidR="00ED2803" w:rsidRPr="007B51DB"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6</w:t>
            </w:r>
          </w:p>
        </w:tc>
        <w:tc>
          <w:tcPr>
            <w:tcW w:w="1110" w:type="dxa"/>
            <w:tcBorders>
              <w:top w:val="single" w:sz="6" w:space="0" w:color="auto"/>
              <w:left w:val="single" w:sz="6" w:space="0" w:color="auto"/>
              <w:bottom w:val="single" w:sz="6" w:space="0" w:color="auto"/>
              <w:right w:val="single" w:sz="6" w:space="0" w:color="auto"/>
            </w:tcBorders>
            <w:vAlign w:val="center"/>
          </w:tcPr>
          <w:p w14:paraId="283C8A69" w14:textId="2BE3028B"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05" w:type="dxa"/>
            <w:tcBorders>
              <w:top w:val="single" w:sz="6" w:space="0" w:color="auto"/>
              <w:left w:val="single" w:sz="6" w:space="0" w:color="auto"/>
              <w:bottom w:val="single" w:sz="6" w:space="0" w:color="auto"/>
              <w:right w:val="single" w:sz="6" w:space="0" w:color="auto"/>
            </w:tcBorders>
            <w:vAlign w:val="center"/>
          </w:tcPr>
          <w:p w14:paraId="329C652C" w14:textId="46F4648B"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16</w:t>
            </w:r>
          </w:p>
        </w:tc>
      </w:tr>
      <w:tr w:rsidR="00ED2803" w14:paraId="1E78013B" w14:textId="34E2096C"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1091CA2" w14:textId="704BEDB0" w:rsidR="00ED2803" w:rsidRPr="007B51DB" w:rsidRDefault="00ED2803" w:rsidP="00637F03">
            <w:pPr>
              <w:pStyle w:val="Texte"/>
              <w:jc w:val="center"/>
              <w:rPr>
                <w:sz w:val="20"/>
              </w:rPr>
            </w:pPr>
            <w:r w:rsidRPr="007B51DB">
              <w:rPr>
                <w:sz w:val="20"/>
              </w:rPr>
              <w:t>Accès aux fonctionnalités natives du téléphone</w:t>
            </w:r>
          </w:p>
        </w:tc>
        <w:tc>
          <w:tcPr>
            <w:tcW w:w="1383" w:type="dxa"/>
            <w:tcBorders>
              <w:top w:val="single" w:sz="6" w:space="0" w:color="auto"/>
              <w:left w:val="single" w:sz="6" w:space="0" w:color="auto"/>
              <w:bottom w:val="single" w:sz="6" w:space="0" w:color="auto"/>
              <w:right w:val="single" w:sz="6" w:space="0" w:color="auto"/>
            </w:tcBorders>
            <w:vAlign w:val="center"/>
          </w:tcPr>
          <w:p w14:paraId="059C583C" w14:textId="6E5F0E8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w:t>
            </w:r>
          </w:p>
        </w:tc>
        <w:tc>
          <w:tcPr>
            <w:tcW w:w="1109" w:type="dxa"/>
            <w:tcBorders>
              <w:top w:val="single" w:sz="6" w:space="0" w:color="auto"/>
              <w:left w:val="single" w:sz="6" w:space="0" w:color="auto"/>
              <w:bottom w:val="single" w:sz="6" w:space="0" w:color="auto"/>
              <w:right w:val="single" w:sz="6" w:space="0" w:color="auto"/>
            </w:tcBorders>
            <w:vAlign w:val="center"/>
          </w:tcPr>
          <w:p w14:paraId="59F1A021" w14:textId="4AE063DD"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8</w:t>
            </w:r>
          </w:p>
        </w:tc>
        <w:tc>
          <w:tcPr>
            <w:tcW w:w="1101" w:type="dxa"/>
            <w:tcBorders>
              <w:top w:val="single" w:sz="6" w:space="0" w:color="auto"/>
              <w:left w:val="single" w:sz="6" w:space="0" w:color="auto"/>
              <w:bottom w:val="single" w:sz="6" w:space="0" w:color="auto"/>
              <w:right w:val="single" w:sz="6" w:space="0" w:color="auto"/>
            </w:tcBorders>
            <w:vAlign w:val="center"/>
          </w:tcPr>
          <w:p w14:paraId="429B961C" w14:textId="3844B35E"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24</w:t>
            </w:r>
          </w:p>
        </w:tc>
        <w:tc>
          <w:tcPr>
            <w:tcW w:w="1110" w:type="dxa"/>
            <w:tcBorders>
              <w:top w:val="single" w:sz="6" w:space="0" w:color="auto"/>
              <w:left w:val="single" w:sz="6" w:space="0" w:color="auto"/>
              <w:bottom w:val="single" w:sz="6" w:space="0" w:color="auto"/>
              <w:right w:val="single" w:sz="6" w:space="0" w:color="auto"/>
            </w:tcBorders>
            <w:vAlign w:val="center"/>
          </w:tcPr>
          <w:p w14:paraId="3223CE5B" w14:textId="4E615CFD"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10</w:t>
            </w:r>
          </w:p>
        </w:tc>
        <w:tc>
          <w:tcPr>
            <w:tcW w:w="1105" w:type="dxa"/>
            <w:tcBorders>
              <w:top w:val="single" w:sz="6" w:space="0" w:color="auto"/>
              <w:left w:val="single" w:sz="6" w:space="0" w:color="auto"/>
              <w:bottom w:val="single" w:sz="6" w:space="0" w:color="auto"/>
              <w:right w:val="single" w:sz="6" w:space="0" w:color="auto"/>
            </w:tcBorders>
            <w:vAlign w:val="center"/>
          </w:tcPr>
          <w:p w14:paraId="259903E2" w14:textId="672B3278"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0</w:t>
            </w:r>
          </w:p>
        </w:tc>
        <w:tc>
          <w:tcPr>
            <w:tcW w:w="1110" w:type="dxa"/>
            <w:tcBorders>
              <w:top w:val="single" w:sz="6" w:space="0" w:color="auto"/>
              <w:left w:val="single" w:sz="6" w:space="0" w:color="auto"/>
              <w:bottom w:val="single" w:sz="6" w:space="0" w:color="auto"/>
              <w:right w:val="single" w:sz="6" w:space="0" w:color="auto"/>
            </w:tcBorders>
            <w:vAlign w:val="center"/>
          </w:tcPr>
          <w:p w14:paraId="7A36AC2C" w14:textId="024DB801"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8</w:t>
            </w:r>
          </w:p>
        </w:tc>
        <w:tc>
          <w:tcPr>
            <w:tcW w:w="1105" w:type="dxa"/>
            <w:tcBorders>
              <w:top w:val="single" w:sz="6" w:space="0" w:color="auto"/>
              <w:left w:val="single" w:sz="6" w:space="0" w:color="auto"/>
              <w:bottom w:val="single" w:sz="6" w:space="0" w:color="auto"/>
              <w:right w:val="single" w:sz="6" w:space="0" w:color="auto"/>
            </w:tcBorders>
            <w:vAlign w:val="center"/>
          </w:tcPr>
          <w:p w14:paraId="5E90562A" w14:textId="3C38F1B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24</w:t>
            </w:r>
          </w:p>
        </w:tc>
      </w:tr>
      <w:tr w:rsidR="00ED2803" w14:paraId="550DA9F7" w14:textId="6246729B" w:rsidTr="007B51DB">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CD407FA" w14:textId="3CD4DFA7" w:rsidR="00ED2803" w:rsidRPr="007B51DB" w:rsidRDefault="00ED2803" w:rsidP="00637F03">
            <w:pPr>
              <w:pStyle w:val="Texte"/>
              <w:jc w:val="center"/>
              <w:rPr>
                <w:sz w:val="20"/>
              </w:rPr>
            </w:pPr>
            <w:r w:rsidRPr="007B51DB">
              <w:rPr>
                <w:sz w:val="20"/>
              </w:rPr>
              <w:t>Framework bien documenté</w:t>
            </w:r>
          </w:p>
        </w:tc>
        <w:tc>
          <w:tcPr>
            <w:tcW w:w="1383" w:type="dxa"/>
            <w:tcBorders>
              <w:top w:val="single" w:sz="6" w:space="0" w:color="auto"/>
              <w:left w:val="single" w:sz="6" w:space="0" w:color="auto"/>
              <w:bottom w:val="single" w:sz="6" w:space="0" w:color="auto"/>
              <w:right w:val="single" w:sz="6" w:space="0" w:color="auto"/>
            </w:tcBorders>
            <w:vAlign w:val="center"/>
          </w:tcPr>
          <w:p w14:paraId="6D42EFF6" w14:textId="4FBC4959"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0</w:t>
            </w:r>
          </w:p>
        </w:tc>
        <w:tc>
          <w:tcPr>
            <w:tcW w:w="6640" w:type="dxa"/>
            <w:gridSpan w:val="6"/>
            <w:tcBorders>
              <w:top w:val="single" w:sz="6" w:space="0" w:color="auto"/>
              <w:left w:val="single" w:sz="6" w:space="0" w:color="auto"/>
              <w:bottom w:val="single" w:sz="6" w:space="0" w:color="auto"/>
              <w:right w:val="single" w:sz="6" w:space="0" w:color="auto"/>
            </w:tcBorders>
            <w:vAlign w:val="center"/>
          </w:tcPr>
          <w:p w14:paraId="43A78CFC" w14:textId="1CE7FB2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Critère supprimé</w:t>
            </w:r>
          </w:p>
        </w:tc>
      </w:tr>
      <w:tr w:rsidR="00ED2803" w14:paraId="3E588591" w14:textId="0DD86FE0"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083E3F0D" w14:textId="012F46FA" w:rsidR="00ED2803" w:rsidRPr="007B51DB" w:rsidRDefault="00ED2803" w:rsidP="00637F03">
            <w:pPr>
              <w:pStyle w:val="Texte"/>
              <w:jc w:val="center"/>
              <w:rPr>
                <w:sz w:val="20"/>
              </w:rPr>
            </w:pPr>
            <w:r w:rsidRPr="007B51DB">
              <w:rPr>
                <w:sz w:val="20"/>
              </w:rPr>
              <w:t>Performances</w:t>
            </w:r>
          </w:p>
        </w:tc>
        <w:tc>
          <w:tcPr>
            <w:tcW w:w="1383" w:type="dxa"/>
            <w:tcBorders>
              <w:top w:val="single" w:sz="6" w:space="0" w:color="auto"/>
              <w:left w:val="single" w:sz="6" w:space="0" w:color="auto"/>
              <w:bottom w:val="single" w:sz="6" w:space="0" w:color="auto"/>
              <w:right w:val="single" w:sz="6" w:space="0" w:color="auto"/>
            </w:tcBorders>
            <w:vAlign w:val="center"/>
          </w:tcPr>
          <w:p w14:paraId="570592CA" w14:textId="0556B72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4</w:t>
            </w:r>
          </w:p>
        </w:tc>
        <w:tc>
          <w:tcPr>
            <w:tcW w:w="1109" w:type="dxa"/>
            <w:tcBorders>
              <w:top w:val="single" w:sz="6" w:space="0" w:color="auto"/>
              <w:left w:val="single" w:sz="6" w:space="0" w:color="auto"/>
              <w:bottom w:val="single" w:sz="6" w:space="0" w:color="auto"/>
              <w:right w:val="single" w:sz="6" w:space="0" w:color="auto"/>
            </w:tcBorders>
            <w:vAlign w:val="center"/>
          </w:tcPr>
          <w:p w14:paraId="0BDD2AA6" w14:textId="7E47963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5</w:t>
            </w:r>
          </w:p>
        </w:tc>
        <w:tc>
          <w:tcPr>
            <w:tcW w:w="1101" w:type="dxa"/>
            <w:tcBorders>
              <w:top w:val="single" w:sz="6" w:space="0" w:color="auto"/>
              <w:left w:val="single" w:sz="6" w:space="0" w:color="auto"/>
              <w:bottom w:val="single" w:sz="6" w:space="0" w:color="auto"/>
              <w:right w:val="single" w:sz="6" w:space="0" w:color="auto"/>
            </w:tcBorders>
            <w:vAlign w:val="center"/>
          </w:tcPr>
          <w:p w14:paraId="0D5456B7" w14:textId="75A0A8F3"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20</w:t>
            </w:r>
          </w:p>
        </w:tc>
        <w:tc>
          <w:tcPr>
            <w:tcW w:w="1110" w:type="dxa"/>
            <w:tcBorders>
              <w:top w:val="single" w:sz="6" w:space="0" w:color="auto"/>
              <w:left w:val="single" w:sz="6" w:space="0" w:color="auto"/>
              <w:bottom w:val="single" w:sz="6" w:space="0" w:color="auto"/>
              <w:right w:val="single" w:sz="6" w:space="0" w:color="auto"/>
            </w:tcBorders>
            <w:vAlign w:val="center"/>
          </w:tcPr>
          <w:p w14:paraId="41A5805C" w14:textId="637A04D6"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9</w:t>
            </w:r>
          </w:p>
        </w:tc>
        <w:tc>
          <w:tcPr>
            <w:tcW w:w="1105" w:type="dxa"/>
            <w:tcBorders>
              <w:top w:val="single" w:sz="6" w:space="0" w:color="auto"/>
              <w:left w:val="single" w:sz="6" w:space="0" w:color="auto"/>
              <w:bottom w:val="single" w:sz="6" w:space="0" w:color="auto"/>
              <w:right w:val="single" w:sz="6" w:space="0" w:color="auto"/>
            </w:tcBorders>
            <w:vAlign w:val="center"/>
          </w:tcPr>
          <w:p w14:paraId="3EB9DEEC" w14:textId="1FA1B9F4"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6</w:t>
            </w:r>
          </w:p>
        </w:tc>
        <w:tc>
          <w:tcPr>
            <w:tcW w:w="1110" w:type="dxa"/>
            <w:tcBorders>
              <w:top w:val="single" w:sz="6" w:space="0" w:color="auto"/>
              <w:left w:val="single" w:sz="6" w:space="0" w:color="auto"/>
              <w:bottom w:val="single" w:sz="6" w:space="0" w:color="auto"/>
              <w:right w:val="single" w:sz="6" w:space="0" w:color="auto"/>
            </w:tcBorders>
            <w:vAlign w:val="center"/>
          </w:tcPr>
          <w:p w14:paraId="7BA9DB8C" w14:textId="5B186FFD"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9</w:t>
            </w:r>
          </w:p>
        </w:tc>
        <w:tc>
          <w:tcPr>
            <w:tcW w:w="1105" w:type="dxa"/>
            <w:tcBorders>
              <w:top w:val="single" w:sz="6" w:space="0" w:color="auto"/>
              <w:left w:val="single" w:sz="6" w:space="0" w:color="auto"/>
              <w:bottom w:val="single" w:sz="6" w:space="0" w:color="auto"/>
              <w:right w:val="single" w:sz="6" w:space="0" w:color="auto"/>
            </w:tcBorders>
            <w:vAlign w:val="center"/>
          </w:tcPr>
          <w:p w14:paraId="43488D10" w14:textId="0EF76191"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6</w:t>
            </w:r>
          </w:p>
        </w:tc>
      </w:tr>
      <w:tr w:rsidR="00ED2803" w14:paraId="1C7EBD73" w14:textId="51586A7D" w:rsidTr="007B51DB">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6508E151" w14:textId="02308EB7" w:rsidR="00ED2803" w:rsidRPr="007B51DB" w:rsidRDefault="00ED2803" w:rsidP="00637F03">
            <w:pPr>
              <w:pStyle w:val="Texte"/>
              <w:jc w:val="center"/>
              <w:rPr>
                <w:sz w:val="20"/>
              </w:rPr>
            </w:pPr>
            <w:r w:rsidRPr="007B51DB">
              <w:rPr>
                <w:sz w:val="20"/>
              </w:rPr>
              <w:t>Maintenabilité</w:t>
            </w:r>
          </w:p>
        </w:tc>
        <w:tc>
          <w:tcPr>
            <w:tcW w:w="1383" w:type="dxa"/>
            <w:tcBorders>
              <w:top w:val="single" w:sz="6" w:space="0" w:color="auto"/>
              <w:left w:val="single" w:sz="6" w:space="0" w:color="auto"/>
              <w:bottom w:val="single" w:sz="6" w:space="0" w:color="auto"/>
              <w:right w:val="single" w:sz="6" w:space="0" w:color="auto"/>
            </w:tcBorders>
            <w:vAlign w:val="center"/>
          </w:tcPr>
          <w:p w14:paraId="20B8D1DF" w14:textId="6ABBE74B"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1</w:t>
            </w:r>
          </w:p>
        </w:tc>
        <w:tc>
          <w:tcPr>
            <w:tcW w:w="1109" w:type="dxa"/>
            <w:tcBorders>
              <w:top w:val="single" w:sz="6" w:space="0" w:color="auto"/>
              <w:left w:val="single" w:sz="6" w:space="0" w:color="auto"/>
              <w:bottom w:val="single" w:sz="6" w:space="0" w:color="auto"/>
              <w:right w:val="single" w:sz="6" w:space="0" w:color="auto"/>
            </w:tcBorders>
            <w:vAlign w:val="center"/>
          </w:tcPr>
          <w:p w14:paraId="6D580BA3" w14:textId="5CADE190"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01" w:type="dxa"/>
            <w:tcBorders>
              <w:top w:val="single" w:sz="6" w:space="0" w:color="auto"/>
              <w:left w:val="single" w:sz="6" w:space="0" w:color="auto"/>
              <w:bottom w:val="single" w:sz="6" w:space="0" w:color="auto"/>
              <w:right w:val="single" w:sz="6" w:space="0" w:color="auto"/>
            </w:tcBorders>
            <w:vAlign w:val="center"/>
          </w:tcPr>
          <w:p w14:paraId="502E8788" w14:textId="43669E0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10" w:type="dxa"/>
            <w:tcBorders>
              <w:top w:val="single" w:sz="6" w:space="0" w:color="auto"/>
              <w:left w:val="single" w:sz="6" w:space="0" w:color="auto"/>
              <w:bottom w:val="single" w:sz="6" w:space="0" w:color="auto"/>
              <w:right w:val="single" w:sz="6" w:space="0" w:color="auto"/>
            </w:tcBorders>
            <w:vAlign w:val="center"/>
          </w:tcPr>
          <w:p w14:paraId="22A1106D" w14:textId="36CD8E2D"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5</w:t>
            </w:r>
          </w:p>
        </w:tc>
        <w:tc>
          <w:tcPr>
            <w:tcW w:w="1105" w:type="dxa"/>
            <w:tcBorders>
              <w:top w:val="single" w:sz="6" w:space="0" w:color="auto"/>
              <w:left w:val="single" w:sz="6" w:space="0" w:color="auto"/>
              <w:bottom w:val="single" w:sz="6" w:space="0" w:color="auto"/>
              <w:right w:val="single" w:sz="6" w:space="0" w:color="auto"/>
            </w:tcBorders>
            <w:vAlign w:val="center"/>
          </w:tcPr>
          <w:p w14:paraId="65C34BD2" w14:textId="12BDD2F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5</w:t>
            </w:r>
          </w:p>
        </w:tc>
        <w:tc>
          <w:tcPr>
            <w:tcW w:w="1110" w:type="dxa"/>
            <w:tcBorders>
              <w:top w:val="single" w:sz="6" w:space="0" w:color="auto"/>
              <w:left w:val="single" w:sz="6" w:space="0" w:color="auto"/>
              <w:bottom w:val="single" w:sz="6" w:space="0" w:color="auto"/>
              <w:right w:val="single" w:sz="6" w:space="0" w:color="auto"/>
            </w:tcBorders>
            <w:vAlign w:val="center"/>
          </w:tcPr>
          <w:p w14:paraId="1040AECE" w14:textId="69F02FE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05" w:type="dxa"/>
            <w:tcBorders>
              <w:top w:val="single" w:sz="6" w:space="0" w:color="auto"/>
              <w:left w:val="single" w:sz="6" w:space="0" w:color="auto"/>
              <w:bottom w:val="single" w:sz="6" w:space="0" w:color="auto"/>
              <w:right w:val="single" w:sz="6" w:space="0" w:color="auto"/>
            </w:tcBorders>
            <w:vAlign w:val="center"/>
          </w:tcPr>
          <w:p w14:paraId="47FA28C8" w14:textId="20C356A2"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r>
      <w:tr w:rsidR="00ED2803" w14:paraId="59F7EDC4" w14:textId="77777777"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4" w:type="dxa"/>
            <w:gridSpan w:val="2"/>
            <w:tcBorders>
              <w:top w:val="single" w:sz="6" w:space="0" w:color="auto"/>
              <w:left w:val="single" w:sz="6" w:space="0" w:color="auto"/>
              <w:bottom w:val="single" w:sz="6" w:space="0" w:color="auto"/>
              <w:right w:val="single" w:sz="6" w:space="0" w:color="auto"/>
            </w:tcBorders>
            <w:vAlign w:val="center"/>
          </w:tcPr>
          <w:p w14:paraId="55338D03" w14:textId="42440887" w:rsidR="00ED2803" w:rsidRPr="007B51DB" w:rsidRDefault="00ED2803" w:rsidP="00637F03">
            <w:pPr>
              <w:pStyle w:val="Texte"/>
              <w:jc w:val="center"/>
              <w:rPr>
                <w:bCs w:val="0"/>
                <w:sz w:val="20"/>
              </w:rPr>
            </w:pPr>
            <w:r w:rsidRPr="007B51DB">
              <w:rPr>
                <w:bCs w:val="0"/>
                <w:sz w:val="20"/>
              </w:rPr>
              <w:t>Total</w:t>
            </w: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1201F490" w14:textId="170F576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72</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31284FC7" w14:textId="7D9663CA" w:rsidR="00ED2803" w:rsidRPr="007B51DB" w:rsidRDefault="00605909"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79</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1673224F" w14:textId="54BD71E1"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84</w:t>
            </w:r>
          </w:p>
        </w:tc>
      </w:tr>
    </w:tbl>
    <w:p w14:paraId="504D3F14" w14:textId="77777777" w:rsidR="00A74D0C" w:rsidRDefault="00A74D0C" w:rsidP="00C41636">
      <w:pPr>
        <w:pStyle w:val="Texte"/>
      </w:pPr>
    </w:p>
    <w:p w14:paraId="6BF82E8F" w14:textId="77777777" w:rsidR="00B859D4" w:rsidRDefault="00B859D4" w:rsidP="00B859D4">
      <w:pPr>
        <w:pStyle w:val="Titre2"/>
      </w:pPr>
      <w:bookmarkStart w:id="57" w:name="_Toc523409332"/>
      <w:r>
        <w:t>Concordance avec l’application</w:t>
      </w:r>
      <w:bookmarkEnd w:id="57"/>
    </w:p>
    <w:p w14:paraId="5434D4C1" w14:textId="3DF3A888" w:rsidR="00ED2803" w:rsidRPr="00F57217" w:rsidRDefault="00B859D4" w:rsidP="00F57217">
      <w:pPr>
        <w:pStyle w:val="Corpsdetexte"/>
      </w:pPr>
      <w:r>
        <w:t xml:space="preserve">React Native est le Framework répondant le mieux aux fonctionnalités et besoins de mon application. </w:t>
      </w:r>
      <w:r w:rsidR="00ED2803">
        <w:t xml:space="preserve">L’analyse </w:t>
      </w:r>
      <w:r w:rsidR="00F57217">
        <w:t>multicritère</w:t>
      </w:r>
      <w:r w:rsidR="00C30A16">
        <w:t>s</w:t>
      </w:r>
      <w:r w:rsidR="00ED2803">
        <w:t xml:space="preserve"> le prouve. </w:t>
      </w:r>
      <w:r w:rsidR="00F57217">
        <w:t xml:space="preserve">Il est précédé par Xamarin qui est </w:t>
      </w:r>
      <w:r w:rsidR="008D73EC">
        <w:t xml:space="preserve">situé </w:t>
      </w:r>
      <w:r w:rsidR="00F57217">
        <w:t xml:space="preserve">à </w:t>
      </w:r>
      <w:r w:rsidR="00605909">
        <w:t>5</w:t>
      </w:r>
      <w:r w:rsidR="00F57217">
        <w:t xml:space="preserve"> points</w:t>
      </w:r>
      <w:r w:rsidR="008D73EC">
        <w:t xml:space="preserve"> seulement</w:t>
      </w:r>
      <w:r w:rsidR="00F57217">
        <w:t xml:space="preserve"> de React Native. En effet, ce Framework propose de bonnes performances ainsi qu’un accès aux fonctionnalités natives complet (qui sont les critères les plus importants)</w:t>
      </w:r>
      <w:r w:rsidR="000B1BFC">
        <w:t xml:space="preserve">. Toutefois, </w:t>
      </w:r>
      <w:r w:rsidR="00F57217">
        <w:t>son langage ne concorde pas avec mes connaissances</w:t>
      </w:r>
      <w:r w:rsidR="00AF78E8">
        <w:t xml:space="preserve"> et </w:t>
      </w:r>
      <w:r w:rsidR="00F57217">
        <w:t xml:space="preserve">perd </w:t>
      </w:r>
      <w:r w:rsidR="00AF78E8">
        <w:t>dès lors des points</w:t>
      </w:r>
      <w:r w:rsidR="00F57217">
        <w:t xml:space="preserve">. </w:t>
      </w:r>
      <w:r w:rsidR="00605909">
        <w:t>Effectivement, Xamarin</w:t>
      </w:r>
      <w:r w:rsidR="00F57217">
        <w:t xml:space="preserve"> embarque son propre environnement de runtime qui doit s’adapter à chaque mise</w:t>
      </w:r>
      <w:r w:rsidR="006321E1">
        <w:t xml:space="preserve"> </w:t>
      </w:r>
      <w:r w:rsidR="00F57217">
        <w:t>à</w:t>
      </w:r>
      <w:r w:rsidR="006321E1">
        <w:t xml:space="preserve"> j</w:t>
      </w:r>
      <w:r w:rsidR="00F57217">
        <w:t>our de la plateforme ciblée. Un point négatif pour Xamarin mais positif pour React Native et Ionic qui utilise</w:t>
      </w:r>
      <w:r w:rsidR="00AF78E8">
        <w:t>nt</w:t>
      </w:r>
      <w:r w:rsidR="00F57217">
        <w:t xml:space="preserve"> un environnement de runtime JavaScript intégré à l’appareil et donc </w:t>
      </w:r>
      <w:r w:rsidR="00AF78E8">
        <w:t>mis</w:t>
      </w:r>
      <w:r w:rsidR="00D24F22">
        <w:t xml:space="preserve"> à jour</w:t>
      </w:r>
      <w:r w:rsidR="00F57217">
        <w:t xml:space="preserve"> en même temps que l’OS.</w:t>
      </w:r>
      <w:r w:rsidR="00ED2803">
        <w:br w:type="page"/>
      </w:r>
    </w:p>
    <w:p w14:paraId="057F36C4" w14:textId="4A8B11C0" w:rsidR="00556725" w:rsidRDefault="00556725" w:rsidP="00556725">
      <w:pPr>
        <w:pStyle w:val="Titre1"/>
      </w:pPr>
      <w:bookmarkStart w:id="58" w:name="_Toc523409333"/>
      <w:r>
        <w:lastRenderedPageBreak/>
        <w:t>Implémentation de l’application</w:t>
      </w:r>
      <w:bookmarkEnd w:id="58"/>
    </w:p>
    <w:p w14:paraId="7C64A237" w14:textId="35F376B6" w:rsidR="00556725" w:rsidRDefault="00556725" w:rsidP="00556725">
      <w:pPr>
        <w:pStyle w:val="Titre2"/>
      </w:pPr>
      <w:bookmarkStart w:id="59" w:name="_Toc523409334"/>
      <w:r>
        <w:t>Use-case</w:t>
      </w:r>
      <w:bookmarkEnd w:id="59"/>
    </w:p>
    <w:p w14:paraId="2EE9913A" w14:textId="6BC4F33F" w:rsidR="007F6976" w:rsidRDefault="007F6976" w:rsidP="007F6976">
      <w:pPr>
        <w:pStyle w:val="Lgende"/>
        <w:keepNext/>
      </w:pPr>
      <w:bookmarkStart w:id="60" w:name="_Toc523409376"/>
      <w:r>
        <w:t xml:space="preserve">Figure </w:t>
      </w:r>
      <w:r w:rsidR="00F37FB6">
        <w:rPr>
          <w:noProof/>
        </w:rPr>
        <w:fldChar w:fldCharType="begin"/>
      </w:r>
      <w:r w:rsidR="00F37FB6">
        <w:rPr>
          <w:noProof/>
        </w:rPr>
        <w:instrText xml:space="preserve"> SEQ Figure \* ARABIC </w:instrText>
      </w:r>
      <w:r w:rsidR="00F37FB6">
        <w:rPr>
          <w:noProof/>
        </w:rPr>
        <w:fldChar w:fldCharType="separate"/>
      </w:r>
      <w:r w:rsidR="00437BB1">
        <w:rPr>
          <w:noProof/>
        </w:rPr>
        <w:t>12</w:t>
      </w:r>
      <w:r w:rsidR="00F37FB6">
        <w:rPr>
          <w:noProof/>
        </w:rPr>
        <w:fldChar w:fldCharType="end"/>
      </w:r>
      <w:r>
        <w:t xml:space="preserve"> - Diagramme de use-case de l'application</w:t>
      </w:r>
      <w:bookmarkEnd w:id="60"/>
    </w:p>
    <w:p w14:paraId="6B68B0FB" w14:textId="3EF67E3D" w:rsidR="007D1ABE" w:rsidRDefault="007F6976" w:rsidP="007D1ABE">
      <w:pPr>
        <w:pStyle w:val="Corpsdetexte"/>
        <w:jc w:val="center"/>
      </w:pPr>
      <w:r>
        <w:rPr>
          <w:noProof/>
        </w:rPr>
        <w:drawing>
          <wp:inline distT="0" distB="0" distL="0" distR="0" wp14:anchorId="4AEE24B2" wp14:editId="554213C7">
            <wp:extent cx="6939085" cy="3666585"/>
            <wp:effectExtent l="0" t="2222"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rot="5400000">
                      <a:off x="0" y="0"/>
                      <a:ext cx="6939085" cy="3666585"/>
                    </a:xfrm>
                    <a:prstGeom prst="rect">
                      <a:avLst/>
                    </a:prstGeom>
                    <a:noFill/>
                    <a:ln>
                      <a:noFill/>
                    </a:ln>
                  </pic:spPr>
                </pic:pic>
              </a:graphicData>
            </a:graphic>
          </wp:inline>
        </w:drawing>
      </w:r>
    </w:p>
    <w:p w14:paraId="0CD7A534" w14:textId="77777777" w:rsidR="00C840ED" w:rsidRDefault="00C840ED">
      <w:pPr>
        <w:rPr>
          <w:bCs/>
          <w:sz w:val="24"/>
          <w:szCs w:val="20"/>
        </w:rPr>
      </w:pPr>
      <w:r>
        <w:br w:type="page"/>
      </w:r>
    </w:p>
    <w:p w14:paraId="2D4E28CD" w14:textId="35EE9E1D" w:rsidR="00594295" w:rsidRDefault="00594295" w:rsidP="00594295">
      <w:pPr>
        <w:pStyle w:val="Lgende"/>
        <w:keepNext/>
      </w:pPr>
      <w:bookmarkStart w:id="61" w:name="_Toc523409353"/>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437BB1">
        <w:rPr>
          <w:noProof/>
        </w:rPr>
        <w:t>9</w:t>
      </w:r>
      <w:r w:rsidR="00CA1854">
        <w:rPr>
          <w:noProof/>
        </w:rPr>
        <w:fldChar w:fldCharType="end"/>
      </w:r>
      <w:r>
        <w:t xml:space="preserve"> - Use-case "Créer un compte"</w:t>
      </w:r>
      <w:bookmarkEnd w:id="61"/>
    </w:p>
    <w:tbl>
      <w:tblPr>
        <w:tblStyle w:val="TableauGrille5Fonc-Accentuation3"/>
        <w:tblW w:w="9782" w:type="dxa"/>
        <w:tblInd w:w="-459" w:type="dxa"/>
        <w:tblLook w:val="04A0" w:firstRow="1" w:lastRow="0" w:firstColumn="1" w:lastColumn="0" w:noHBand="0" w:noVBand="1"/>
      </w:tblPr>
      <w:tblGrid>
        <w:gridCol w:w="1985"/>
        <w:gridCol w:w="7797"/>
      </w:tblGrid>
      <w:tr w:rsidR="00B60AA7" w14:paraId="5A4211E4"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966FD63" w14:textId="6C19864D" w:rsidR="00B60AA7" w:rsidRPr="00B33D60" w:rsidRDefault="00B60AA7" w:rsidP="007D1ABE">
            <w:pPr>
              <w:pStyle w:val="Corpsdetexte"/>
              <w:jc w:val="center"/>
              <w:rPr>
                <w:sz w:val="18"/>
              </w:rPr>
            </w:pPr>
            <w:r w:rsidRPr="00B33D60">
              <w:rPr>
                <w:sz w:val="18"/>
              </w:rPr>
              <w:t>Nom</w:t>
            </w:r>
          </w:p>
        </w:tc>
        <w:tc>
          <w:tcPr>
            <w:tcW w:w="7797" w:type="dxa"/>
          </w:tcPr>
          <w:p w14:paraId="6F1380D3" w14:textId="0DDEB0BA" w:rsidR="00B60AA7" w:rsidRPr="00E00F5B" w:rsidRDefault="00B60AA7" w:rsidP="007D1ABE">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Créer un compte</w:t>
            </w:r>
          </w:p>
        </w:tc>
      </w:tr>
      <w:tr w:rsidR="00B60AA7" w14:paraId="24E7A6B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780B20F" w14:textId="54C8CEEC" w:rsidR="00B60AA7" w:rsidRPr="00B33D60" w:rsidRDefault="00B60AA7" w:rsidP="007D1ABE">
            <w:pPr>
              <w:pStyle w:val="Corpsdetexte"/>
              <w:jc w:val="center"/>
              <w:rPr>
                <w:sz w:val="18"/>
              </w:rPr>
            </w:pPr>
            <w:r w:rsidRPr="00B33D60">
              <w:rPr>
                <w:sz w:val="18"/>
              </w:rPr>
              <w:t>Acteurs</w:t>
            </w:r>
          </w:p>
        </w:tc>
        <w:tc>
          <w:tcPr>
            <w:tcW w:w="7797" w:type="dxa"/>
          </w:tcPr>
          <w:p w14:paraId="2F3BD1AD" w14:textId="0F553EA8"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60AA7" w14:paraId="32930AF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65F3EEFB" w14:textId="7F729D05" w:rsidR="00B60AA7" w:rsidRPr="00B33D60" w:rsidRDefault="00B60AA7" w:rsidP="007D1ABE">
            <w:pPr>
              <w:pStyle w:val="Corpsdetexte"/>
              <w:jc w:val="center"/>
              <w:rPr>
                <w:sz w:val="18"/>
              </w:rPr>
            </w:pPr>
            <w:r w:rsidRPr="00B33D60">
              <w:rPr>
                <w:sz w:val="18"/>
              </w:rPr>
              <w:t>Déclencheur</w:t>
            </w:r>
          </w:p>
        </w:tc>
        <w:tc>
          <w:tcPr>
            <w:tcW w:w="7797" w:type="dxa"/>
          </w:tcPr>
          <w:p w14:paraId="5A2402FA" w14:textId="54FA0CB3" w:rsidR="00B60AA7" w:rsidRPr="00B33D60" w:rsidRDefault="00B60AA7" w:rsidP="007D1ABE">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sidR="00B33D60">
              <w:rPr>
                <w:sz w:val="18"/>
              </w:rPr>
              <w:t>« S</w:t>
            </w:r>
            <w:r w:rsidRPr="00B33D60">
              <w:rPr>
                <w:sz w:val="18"/>
              </w:rPr>
              <w:t>’enregistrer</w:t>
            </w:r>
            <w:r w:rsidR="00B33D60">
              <w:rPr>
                <w:sz w:val="18"/>
              </w:rPr>
              <w:t> »</w:t>
            </w:r>
          </w:p>
        </w:tc>
      </w:tr>
      <w:tr w:rsidR="00B60AA7" w14:paraId="75DCB9B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E18468C" w14:textId="68A1721C" w:rsidR="00B60AA7" w:rsidRPr="00B33D60" w:rsidRDefault="00BC40C4" w:rsidP="007D1ABE">
            <w:pPr>
              <w:pStyle w:val="Corpsdetexte"/>
              <w:jc w:val="center"/>
              <w:rPr>
                <w:sz w:val="18"/>
              </w:rPr>
            </w:pPr>
            <w:r w:rsidRPr="00B33D60">
              <w:rPr>
                <w:sz w:val="18"/>
              </w:rPr>
              <w:t>Préconditions</w:t>
            </w:r>
          </w:p>
        </w:tc>
        <w:tc>
          <w:tcPr>
            <w:tcW w:w="7797" w:type="dxa"/>
          </w:tcPr>
          <w:p w14:paraId="14575822" w14:textId="219AC903"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w:t>
            </w:r>
            <w:r w:rsidR="00594295" w:rsidRPr="00B33D60">
              <w:rPr>
                <w:sz w:val="18"/>
              </w:rPr>
              <w:t>s</w:t>
            </w:r>
            <w:r w:rsidRPr="00B33D60">
              <w:rPr>
                <w:sz w:val="18"/>
              </w:rPr>
              <w:t>’est rendu sur la page d’enregistrement</w:t>
            </w:r>
          </w:p>
        </w:tc>
      </w:tr>
      <w:tr w:rsidR="00B60AA7" w14:paraId="36FB433D"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FCD5F26" w14:textId="53E642BE" w:rsidR="00B60AA7" w:rsidRPr="00B33D60" w:rsidRDefault="00B60AA7" w:rsidP="00B60AA7">
            <w:pPr>
              <w:pStyle w:val="Corpsdetexte"/>
              <w:jc w:val="center"/>
              <w:rPr>
                <w:sz w:val="18"/>
              </w:rPr>
            </w:pPr>
            <w:r w:rsidRPr="00B33D60">
              <w:rPr>
                <w:sz w:val="18"/>
              </w:rPr>
              <w:t>Flux principale</w:t>
            </w:r>
          </w:p>
        </w:tc>
        <w:tc>
          <w:tcPr>
            <w:tcW w:w="7797" w:type="dxa"/>
            <w:vAlign w:val="center"/>
          </w:tcPr>
          <w:p w14:paraId="2D08BCF7" w14:textId="001A75CD" w:rsidR="00B33D60" w:rsidRDefault="00B33D60" w:rsidP="00B33D60">
            <w:pPr>
              <w:pStyle w:val="Corpsdetexte"/>
              <w:numPr>
                <w:ilvl w:val="0"/>
                <w:numId w:val="21"/>
              </w:numPr>
              <w:spacing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nregistrer »</w:t>
            </w:r>
          </w:p>
          <w:p w14:paraId="28CB1EBC" w14:textId="144F36CD" w:rsidR="00B33D60" w:rsidRDefault="00B33D60" w:rsidP="00E00F5B">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nregistrement sont envoyé</w:t>
            </w:r>
            <w:r w:rsidR="0052436B">
              <w:rPr>
                <w:sz w:val="18"/>
              </w:rPr>
              <w:t>es</w:t>
            </w:r>
            <w:r>
              <w:rPr>
                <w:sz w:val="18"/>
              </w:rPr>
              <w:t xml:space="preserve"> à l’API</w:t>
            </w:r>
          </w:p>
          <w:p w14:paraId="540C2E73" w14:textId="153F41C6" w:rsidR="00594295" w:rsidRPr="00B33D60" w:rsidRDefault="00594295" w:rsidP="00B33D60">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 xml:space="preserve">définit si les informations </w:t>
            </w:r>
            <w:r w:rsidR="00B33D60">
              <w:rPr>
                <w:sz w:val="18"/>
              </w:rPr>
              <w:t>reçues</w:t>
            </w:r>
            <w:r w:rsidRPr="00B33D60">
              <w:rPr>
                <w:sz w:val="18"/>
              </w:rPr>
              <w:t xml:space="preserve"> sont correctes</w:t>
            </w:r>
          </w:p>
          <w:p w14:paraId="0B43DEDC" w14:textId="1872944F"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enregistre l’utilisateur et lui envoie un email de validation</w:t>
            </w:r>
          </w:p>
          <w:p w14:paraId="693D6E15" w14:textId="77777777"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utilisateur se rend sur le lien affiché dans l’email de validation</w:t>
            </w:r>
          </w:p>
          <w:p w14:paraId="74C7FB29" w14:textId="59947596"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valide le compte de l’utilisateur</w:t>
            </w:r>
          </w:p>
        </w:tc>
      </w:tr>
      <w:tr w:rsidR="00B60AA7" w14:paraId="35DEBE4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04F5200" w14:textId="0C465B71" w:rsidR="00B60AA7" w:rsidRPr="00B33D60" w:rsidRDefault="00B60AA7" w:rsidP="007D1ABE">
            <w:pPr>
              <w:pStyle w:val="Corpsdetexte"/>
              <w:jc w:val="center"/>
              <w:rPr>
                <w:sz w:val="18"/>
              </w:rPr>
            </w:pPr>
            <w:r w:rsidRPr="00B33D60">
              <w:rPr>
                <w:sz w:val="18"/>
              </w:rPr>
              <w:t>Flux secondaire</w:t>
            </w:r>
          </w:p>
        </w:tc>
        <w:tc>
          <w:tcPr>
            <w:tcW w:w="7797" w:type="dxa"/>
          </w:tcPr>
          <w:p w14:paraId="5E09B7D8" w14:textId="3DF61BC8" w:rsidR="00594295" w:rsidRPr="00B33D60" w:rsidRDefault="00594295" w:rsidP="00B33D60">
            <w:pPr>
              <w:pStyle w:val="Corpsdetexte"/>
              <w:tabs>
                <w:tab w:val="left" w:pos="604"/>
              </w:tabs>
              <w:spacing w:after="0"/>
              <w:jc w:val="left"/>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  </w:t>
            </w:r>
            <w:r w:rsidR="00B33D60">
              <w:rPr>
                <w:sz w:val="18"/>
              </w:rPr>
              <w:t>3</w:t>
            </w:r>
            <w:r w:rsidRPr="00B33D60">
              <w:rPr>
                <w:sz w:val="18"/>
              </w:rPr>
              <w:t>.1 Les informations sont correctes</w:t>
            </w:r>
            <w:r w:rsidRPr="00B33D60">
              <w:rPr>
                <w:sz w:val="18"/>
              </w:rPr>
              <w:br/>
            </w:r>
            <w:r w:rsidRPr="00B33D60">
              <w:rPr>
                <w:sz w:val="18"/>
              </w:rPr>
              <w:tab/>
            </w:r>
            <w:r w:rsidR="00B33D60">
              <w:rPr>
                <w:sz w:val="18"/>
              </w:rPr>
              <w:t>3</w:t>
            </w:r>
            <w:r w:rsidRPr="00B33D60">
              <w:rPr>
                <w:sz w:val="18"/>
              </w:rPr>
              <w:t xml:space="preserve">.1.1 Retour au flux N° </w:t>
            </w:r>
            <w:r w:rsidR="00B33D60">
              <w:rPr>
                <w:sz w:val="18"/>
              </w:rPr>
              <w:t>4</w:t>
            </w:r>
            <w:r w:rsidRPr="00B33D60">
              <w:rPr>
                <w:sz w:val="18"/>
              </w:rPr>
              <w:br/>
              <w:t xml:space="preserve">  </w:t>
            </w:r>
            <w:r w:rsidR="00B33D60">
              <w:rPr>
                <w:sz w:val="18"/>
              </w:rPr>
              <w:t>3</w:t>
            </w:r>
            <w:r w:rsidRPr="00B33D60">
              <w:rPr>
                <w:sz w:val="18"/>
              </w:rPr>
              <w:t>.2 Les informations ne sont pas correctes</w:t>
            </w:r>
            <w:r w:rsidRPr="00B33D60">
              <w:rPr>
                <w:sz w:val="18"/>
              </w:rPr>
              <w:br/>
            </w:r>
            <w:r w:rsidRPr="00B33D60">
              <w:rPr>
                <w:sz w:val="18"/>
              </w:rPr>
              <w:tab/>
            </w:r>
            <w:r w:rsidR="00B33D60">
              <w:rPr>
                <w:sz w:val="18"/>
              </w:rPr>
              <w:t>3</w:t>
            </w:r>
            <w:r w:rsidRPr="00B33D60">
              <w:rPr>
                <w:sz w:val="18"/>
              </w:rPr>
              <w:t>.2.1 L</w:t>
            </w:r>
            <w:r w:rsidR="00B33D60">
              <w:rPr>
                <w:sz w:val="18"/>
              </w:rPr>
              <w:t xml:space="preserve">’API </w:t>
            </w:r>
            <w:r w:rsidRPr="00B33D60">
              <w:rPr>
                <w:sz w:val="18"/>
              </w:rPr>
              <w:t>retourne un</w:t>
            </w:r>
            <w:r w:rsidR="00B33D60">
              <w:rPr>
                <w:sz w:val="18"/>
              </w:rPr>
              <w:t xml:space="preserve"> message d’erreur</w:t>
            </w:r>
            <w:r w:rsidRPr="00B33D60">
              <w:rPr>
                <w:sz w:val="18"/>
              </w:rPr>
              <w:br/>
            </w:r>
            <w:r w:rsidRPr="00B33D60">
              <w:rPr>
                <w:sz w:val="18"/>
              </w:rPr>
              <w:tab/>
            </w:r>
            <w:r w:rsidR="00B33D60">
              <w:rPr>
                <w:sz w:val="18"/>
              </w:rPr>
              <w:t>3</w:t>
            </w:r>
            <w:r w:rsidRPr="00B33D60">
              <w:rPr>
                <w:sz w:val="18"/>
              </w:rPr>
              <w:t xml:space="preserve">.2.2 Les champs de texte faux sont surlignés en rouge et un </w:t>
            </w:r>
            <w:r w:rsidRPr="00B33D60">
              <w:rPr>
                <w:sz w:val="18"/>
              </w:rPr>
              <w:tab/>
            </w:r>
            <w:r w:rsidRPr="00B33D60">
              <w:rPr>
                <w:sz w:val="18"/>
              </w:rPr>
              <w:tab/>
            </w:r>
            <w:r w:rsidRPr="00B33D60">
              <w:rPr>
                <w:sz w:val="18"/>
              </w:rPr>
              <w:tab/>
            </w:r>
            <w:r w:rsidR="00B33D60">
              <w:rPr>
                <w:sz w:val="18"/>
              </w:rPr>
              <w:tab/>
            </w:r>
            <w:r w:rsidR="00B33D60">
              <w:rPr>
                <w:sz w:val="18"/>
              </w:rPr>
              <w:tab/>
            </w:r>
            <w:r w:rsidRPr="00B33D60">
              <w:rPr>
                <w:sz w:val="18"/>
              </w:rPr>
              <w:t>message d’erreur est affiché</w:t>
            </w:r>
            <w:r w:rsidRPr="00B33D60">
              <w:rPr>
                <w:sz w:val="18"/>
              </w:rPr>
              <w:br/>
            </w:r>
            <w:r w:rsidRPr="00B33D60">
              <w:rPr>
                <w:sz w:val="18"/>
              </w:rPr>
              <w:tab/>
            </w:r>
            <w:r w:rsidR="00B33D60">
              <w:rPr>
                <w:sz w:val="18"/>
              </w:rPr>
              <w:t>3</w:t>
            </w:r>
            <w:r w:rsidRPr="00B33D60">
              <w:rPr>
                <w:sz w:val="18"/>
              </w:rPr>
              <w:t>.2.3 Retour au flux N° 1</w:t>
            </w:r>
          </w:p>
        </w:tc>
      </w:tr>
    </w:tbl>
    <w:p w14:paraId="1335BB81" w14:textId="77777777" w:rsidR="00DE11A9" w:rsidRDefault="00E00F5B" w:rsidP="00BF20FD">
      <w:pPr>
        <w:pStyle w:val="Lgende"/>
        <w:keepNext/>
      </w:pPr>
      <w:r>
        <w:br/>
      </w:r>
    </w:p>
    <w:p w14:paraId="0E92DF8A" w14:textId="68942641" w:rsidR="00BF20FD" w:rsidRDefault="00BF20FD" w:rsidP="00BF20FD">
      <w:pPr>
        <w:pStyle w:val="Lgende"/>
        <w:keepNext/>
      </w:pPr>
      <w:bookmarkStart w:id="62" w:name="_Toc523409354"/>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437BB1">
        <w:rPr>
          <w:noProof/>
        </w:rPr>
        <w:t>10</w:t>
      </w:r>
      <w:r w:rsidR="00CA1854">
        <w:rPr>
          <w:noProof/>
        </w:rPr>
        <w:fldChar w:fldCharType="end"/>
      </w:r>
      <w:r>
        <w:t xml:space="preserve"> - Use-case "Se connecter"</w:t>
      </w:r>
      <w:bookmarkEnd w:id="62"/>
    </w:p>
    <w:tbl>
      <w:tblPr>
        <w:tblStyle w:val="TableauGrille5Fonc-Accentuation3"/>
        <w:tblW w:w="9782" w:type="dxa"/>
        <w:tblInd w:w="-459" w:type="dxa"/>
        <w:tblLook w:val="04A0" w:firstRow="1" w:lastRow="0" w:firstColumn="1" w:lastColumn="0" w:noHBand="0" w:noVBand="1"/>
      </w:tblPr>
      <w:tblGrid>
        <w:gridCol w:w="1985"/>
        <w:gridCol w:w="7797"/>
      </w:tblGrid>
      <w:tr w:rsidR="00B33D60" w:rsidRPr="00B33D60" w14:paraId="3DC0FE8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B758B96" w14:textId="77777777" w:rsidR="00B33D60" w:rsidRPr="00B33D60" w:rsidRDefault="00B33D60" w:rsidP="009E364D">
            <w:pPr>
              <w:pStyle w:val="Corpsdetexte"/>
              <w:jc w:val="center"/>
              <w:rPr>
                <w:sz w:val="18"/>
              </w:rPr>
            </w:pPr>
            <w:r w:rsidRPr="00B33D60">
              <w:rPr>
                <w:sz w:val="18"/>
              </w:rPr>
              <w:t>Nom</w:t>
            </w:r>
          </w:p>
        </w:tc>
        <w:tc>
          <w:tcPr>
            <w:tcW w:w="7797" w:type="dxa"/>
          </w:tcPr>
          <w:p w14:paraId="0778BB95" w14:textId="57664723" w:rsidR="00B33D60" w:rsidRPr="00E00F5B" w:rsidRDefault="00B33D60"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Se connecter</w:t>
            </w:r>
          </w:p>
        </w:tc>
      </w:tr>
      <w:tr w:rsidR="00B33D60" w:rsidRPr="00B33D60" w14:paraId="71B4718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8F2D82" w14:textId="77777777" w:rsidR="00B33D60" w:rsidRPr="00B33D60" w:rsidRDefault="00B33D60" w:rsidP="009E364D">
            <w:pPr>
              <w:pStyle w:val="Corpsdetexte"/>
              <w:jc w:val="center"/>
              <w:rPr>
                <w:sz w:val="18"/>
              </w:rPr>
            </w:pPr>
            <w:r w:rsidRPr="00B33D60">
              <w:rPr>
                <w:sz w:val="18"/>
              </w:rPr>
              <w:t>Acteurs</w:t>
            </w:r>
          </w:p>
        </w:tc>
        <w:tc>
          <w:tcPr>
            <w:tcW w:w="7797" w:type="dxa"/>
          </w:tcPr>
          <w:p w14:paraId="30D18A53" w14:textId="77777777"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33D60" w:rsidRPr="00B33D60" w14:paraId="617AF69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747760" w14:textId="77777777" w:rsidR="00B33D60" w:rsidRPr="00B33D60" w:rsidRDefault="00B33D60" w:rsidP="009E364D">
            <w:pPr>
              <w:pStyle w:val="Corpsdetexte"/>
              <w:jc w:val="center"/>
              <w:rPr>
                <w:sz w:val="18"/>
              </w:rPr>
            </w:pPr>
            <w:r w:rsidRPr="00B33D60">
              <w:rPr>
                <w:sz w:val="18"/>
              </w:rPr>
              <w:t>Déclencheur</w:t>
            </w:r>
          </w:p>
        </w:tc>
        <w:tc>
          <w:tcPr>
            <w:tcW w:w="7797" w:type="dxa"/>
          </w:tcPr>
          <w:p w14:paraId="39147937" w14:textId="6E5D02F4" w:rsidR="00B33D60" w:rsidRPr="00B33D60" w:rsidRDefault="00B33D60"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 Se connecter »</w:t>
            </w:r>
          </w:p>
        </w:tc>
      </w:tr>
      <w:tr w:rsidR="00B33D60" w:rsidRPr="00B33D60" w14:paraId="75257F7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551EC5F" w14:textId="4FFA8D31" w:rsidR="00B33D60" w:rsidRPr="00B33D60" w:rsidRDefault="00BC40C4" w:rsidP="009E364D">
            <w:pPr>
              <w:pStyle w:val="Corpsdetexte"/>
              <w:jc w:val="center"/>
              <w:rPr>
                <w:sz w:val="18"/>
              </w:rPr>
            </w:pPr>
            <w:r w:rsidRPr="00B33D60">
              <w:rPr>
                <w:sz w:val="18"/>
              </w:rPr>
              <w:t>Préconditions</w:t>
            </w:r>
          </w:p>
        </w:tc>
        <w:tc>
          <w:tcPr>
            <w:tcW w:w="7797" w:type="dxa"/>
          </w:tcPr>
          <w:p w14:paraId="72E5CE3A" w14:textId="7C1749BC"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page </w:t>
            </w:r>
            <w:r>
              <w:rPr>
                <w:sz w:val="18"/>
              </w:rPr>
              <w:t>de connexion</w:t>
            </w:r>
            <w:r w:rsidR="00E00F5B">
              <w:rPr>
                <w:sz w:val="18"/>
              </w:rPr>
              <w:t xml:space="preserve"> et </w:t>
            </w:r>
            <w:r w:rsidR="004F194E">
              <w:rPr>
                <w:sz w:val="18"/>
              </w:rPr>
              <w:t>crée</w:t>
            </w:r>
            <w:r w:rsidR="0052436B">
              <w:rPr>
                <w:sz w:val="18"/>
              </w:rPr>
              <w:t xml:space="preserve"> </w:t>
            </w:r>
            <w:r w:rsidR="00E00F5B">
              <w:rPr>
                <w:sz w:val="18"/>
              </w:rPr>
              <w:t>un compte (use-case « Créer un compte »</w:t>
            </w:r>
          </w:p>
        </w:tc>
      </w:tr>
      <w:tr w:rsidR="00B33D60" w:rsidRPr="00B33D60" w14:paraId="785D284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3A9867A1" w14:textId="77777777" w:rsidR="00B33D60" w:rsidRPr="00B33D60" w:rsidRDefault="00B33D60" w:rsidP="009E364D">
            <w:pPr>
              <w:pStyle w:val="Corpsdetexte"/>
              <w:jc w:val="center"/>
              <w:rPr>
                <w:sz w:val="18"/>
              </w:rPr>
            </w:pPr>
            <w:r w:rsidRPr="00B33D60">
              <w:rPr>
                <w:sz w:val="18"/>
              </w:rPr>
              <w:t>Flux principale</w:t>
            </w:r>
          </w:p>
        </w:tc>
        <w:tc>
          <w:tcPr>
            <w:tcW w:w="7797" w:type="dxa"/>
            <w:vAlign w:val="center"/>
          </w:tcPr>
          <w:p w14:paraId="4B7090A2" w14:textId="74AE7061" w:rsidR="00B33D60" w:rsidRDefault="00B33D60" w:rsidP="00B33D60">
            <w:pPr>
              <w:pStyle w:val="Corpsdetexte"/>
              <w:numPr>
                <w:ilvl w:val="0"/>
                <w:numId w:val="23"/>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 connecter »</w:t>
            </w:r>
          </w:p>
          <w:p w14:paraId="03CC4C28" w14:textId="3E75E21F" w:rsidR="00B33D60" w:rsidRPr="00B33D60" w:rsidRDefault="00B33D60" w:rsidP="00B33D60">
            <w:pPr>
              <w:pStyle w:val="Corpsdetexte"/>
              <w:numPr>
                <w:ilvl w:val="0"/>
                <w:numId w:val="23"/>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 connexion sont envoyées à l’API</w:t>
            </w:r>
          </w:p>
          <w:p w14:paraId="4F9244A4" w14:textId="56F79161" w:rsidR="00B33D60" w:rsidRPr="00B33D60" w:rsidRDefault="00B33D60"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39602491" w14:textId="1423FE9F" w:rsidR="00B33D60"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w:t>
            </w:r>
            <w:r w:rsidR="00DE11A9">
              <w:rPr>
                <w:sz w:val="18"/>
              </w:rPr>
              <w:t>créé</w:t>
            </w:r>
            <w:r>
              <w:rPr>
                <w:sz w:val="18"/>
              </w:rPr>
              <w:t xml:space="preserve"> un token et le retourne</w:t>
            </w:r>
          </w:p>
          <w:p w14:paraId="1AD99582" w14:textId="77777777" w:rsid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 token est enregistré localement sur le téléphone</w:t>
            </w:r>
          </w:p>
          <w:p w14:paraId="3867921D" w14:textId="4A0E4500" w:rsidR="00E00F5B"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 page « Carte » s’affiche</w:t>
            </w:r>
          </w:p>
        </w:tc>
      </w:tr>
      <w:tr w:rsidR="00B33D60" w:rsidRPr="00B33D60" w14:paraId="566C32E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8DFA335" w14:textId="77777777" w:rsidR="00B33D60" w:rsidRPr="00B33D60" w:rsidRDefault="00B33D60" w:rsidP="009E364D">
            <w:pPr>
              <w:pStyle w:val="Corpsdetexte"/>
              <w:jc w:val="center"/>
              <w:rPr>
                <w:sz w:val="18"/>
              </w:rPr>
            </w:pPr>
            <w:r w:rsidRPr="00B33D60">
              <w:rPr>
                <w:sz w:val="18"/>
              </w:rPr>
              <w:lastRenderedPageBreak/>
              <w:t>Flux secondaire</w:t>
            </w:r>
          </w:p>
        </w:tc>
        <w:tc>
          <w:tcPr>
            <w:tcW w:w="7797" w:type="dxa"/>
          </w:tcPr>
          <w:p w14:paraId="2684F9B4" w14:textId="7AA2FB57" w:rsidR="00B33D60" w:rsidRPr="00B33D60" w:rsidRDefault="00B33D60"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 xml:space="preserve">3.1.1 Retour au flux N° </w:t>
            </w:r>
            <w:r w:rsidR="003B1794">
              <w:rPr>
                <w:sz w:val="18"/>
              </w:rPr>
              <w:t>4</w:t>
            </w:r>
            <w:r>
              <w:rPr>
                <w:sz w:val="18"/>
              </w:rPr>
              <w:br/>
              <w:t xml:space="preserve">  3.2 L’utilisateur n’a pas validé son compte</w:t>
            </w:r>
            <w:r>
              <w:rPr>
                <w:sz w:val="18"/>
              </w:rPr>
              <w:br/>
            </w:r>
            <w:r>
              <w:rPr>
                <w:sz w:val="18"/>
              </w:rPr>
              <w:tab/>
              <w:t>3.2.1 L’API retourne un message d’erreur</w:t>
            </w:r>
            <w:r>
              <w:rPr>
                <w:sz w:val="18"/>
              </w:rPr>
              <w:br/>
            </w:r>
            <w:r>
              <w:rPr>
                <w:sz w:val="18"/>
              </w:rPr>
              <w:tab/>
              <w:t xml:space="preserve">3.2.2 Le message d’erreur est </w:t>
            </w:r>
            <w:r w:rsidR="003B1794">
              <w:rPr>
                <w:sz w:val="18"/>
              </w:rPr>
              <w:t>affiché</w:t>
            </w:r>
            <w:r w:rsidR="003B1794">
              <w:rPr>
                <w:sz w:val="18"/>
              </w:rPr>
              <w:br/>
            </w:r>
            <w:r w:rsidR="003B1794">
              <w:rPr>
                <w:sz w:val="18"/>
              </w:rPr>
              <w:tab/>
              <w:t>3.2.3 Retour au flux N° 1</w:t>
            </w:r>
            <w:r w:rsidR="00E00F5B">
              <w:rPr>
                <w:sz w:val="18"/>
              </w:rPr>
              <w:br/>
              <w:t xml:space="preserve">  3.3 Les informations de connexion ne sont pas correctes</w:t>
            </w:r>
            <w:r w:rsidR="00E00F5B">
              <w:rPr>
                <w:sz w:val="18"/>
              </w:rPr>
              <w:br/>
            </w:r>
            <w:r w:rsidR="00E00F5B">
              <w:rPr>
                <w:sz w:val="18"/>
              </w:rPr>
              <w:tab/>
              <w:t>3.3.1 L’API retourne un message d’erreur</w:t>
            </w:r>
            <w:r w:rsidR="00E00F5B">
              <w:rPr>
                <w:sz w:val="18"/>
              </w:rPr>
              <w:br/>
            </w:r>
            <w:r w:rsidR="00E00F5B">
              <w:rPr>
                <w:sz w:val="18"/>
              </w:rPr>
              <w:tab/>
              <w:t>3.3.2 Le message d’erreur est affiché</w:t>
            </w:r>
            <w:r w:rsidR="00E00F5B">
              <w:rPr>
                <w:sz w:val="18"/>
              </w:rPr>
              <w:br/>
            </w:r>
            <w:r w:rsidR="00E00F5B">
              <w:rPr>
                <w:sz w:val="18"/>
              </w:rPr>
              <w:tab/>
              <w:t>3.3.3 Retour au flux N° 1</w:t>
            </w:r>
          </w:p>
        </w:tc>
      </w:tr>
    </w:tbl>
    <w:p w14:paraId="44C96AA8" w14:textId="77777777" w:rsidR="00E00F5B" w:rsidRDefault="00E00F5B" w:rsidP="00B33D60">
      <w:pPr>
        <w:pStyle w:val="Corpsdetexte"/>
      </w:pPr>
      <w:r>
        <w:br/>
      </w:r>
    </w:p>
    <w:p w14:paraId="0C50F2ED" w14:textId="105BDC56" w:rsidR="00E00F5B" w:rsidRDefault="00E00F5B" w:rsidP="00E00F5B">
      <w:pPr>
        <w:pStyle w:val="Lgende"/>
        <w:keepNext/>
      </w:pPr>
      <w:bookmarkStart w:id="63" w:name="_Toc523409355"/>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437BB1">
        <w:rPr>
          <w:noProof/>
        </w:rPr>
        <w:t>11</w:t>
      </w:r>
      <w:r w:rsidR="00CA1854">
        <w:rPr>
          <w:noProof/>
        </w:rPr>
        <w:fldChar w:fldCharType="end"/>
      </w:r>
      <w:r>
        <w:t xml:space="preserve"> - Use-case "</w:t>
      </w:r>
      <w:r w:rsidR="00DE11A9">
        <w:t>Créer</w:t>
      </w:r>
      <w:r>
        <w:t xml:space="preserve"> une place de parking"</w:t>
      </w:r>
      <w:bookmarkEnd w:id="63"/>
    </w:p>
    <w:tbl>
      <w:tblPr>
        <w:tblStyle w:val="TableauGrille5Fonc-Accentuation3"/>
        <w:tblW w:w="9782" w:type="dxa"/>
        <w:tblInd w:w="-459" w:type="dxa"/>
        <w:tblLook w:val="04A0" w:firstRow="1" w:lastRow="0" w:firstColumn="1" w:lastColumn="0" w:noHBand="0" w:noVBand="1"/>
      </w:tblPr>
      <w:tblGrid>
        <w:gridCol w:w="1985"/>
        <w:gridCol w:w="7797"/>
      </w:tblGrid>
      <w:tr w:rsidR="00E00F5B" w:rsidRPr="00B33D60" w14:paraId="4D7E375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E0D93A8" w14:textId="77777777" w:rsidR="00E00F5B" w:rsidRPr="00B33D60" w:rsidRDefault="00E00F5B" w:rsidP="009E364D">
            <w:pPr>
              <w:pStyle w:val="Corpsdetexte"/>
              <w:jc w:val="center"/>
              <w:rPr>
                <w:sz w:val="18"/>
              </w:rPr>
            </w:pPr>
            <w:r w:rsidRPr="00B33D60">
              <w:rPr>
                <w:sz w:val="18"/>
              </w:rPr>
              <w:t>Nom</w:t>
            </w:r>
          </w:p>
        </w:tc>
        <w:tc>
          <w:tcPr>
            <w:tcW w:w="7797" w:type="dxa"/>
          </w:tcPr>
          <w:p w14:paraId="69E6920F" w14:textId="51F68D2D" w:rsidR="00E00F5B" w:rsidRPr="00E00F5B" w:rsidRDefault="00DE11A9"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Créer</w:t>
            </w:r>
            <w:r w:rsidR="00E00F5B" w:rsidRPr="00E00F5B">
              <w:rPr>
                <w:color w:val="auto"/>
                <w:sz w:val="18"/>
              </w:rPr>
              <w:t xml:space="preserve"> une place de parking</w:t>
            </w:r>
          </w:p>
        </w:tc>
      </w:tr>
      <w:tr w:rsidR="00E00F5B" w:rsidRPr="00B33D60" w14:paraId="6448141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3263AE0" w14:textId="77777777" w:rsidR="00E00F5B" w:rsidRPr="00B33D60" w:rsidRDefault="00E00F5B" w:rsidP="009E364D">
            <w:pPr>
              <w:pStyle w:val="Corpsdetexte"/>
              <w:jc w:val="center"/>
              <w:rPr>
                <w:sz w:val="18"/>
              </w:rPr>
            </w:pPr>
            <w:r w:rsidRPr="00B33D60">
              <w:rPr>
                <w:sz w:val="18"/>
              </w:rPr>
              <w:t>Acteurs</w:t>
            </w:r>
          </w:p>
        </w:tc>
        <w:tc>
          <w:tcPr>
            <w:tcW w:w="7797" w:type="dxa"/>
          </w:tcPr>
          <w:p w14:paraId="3CAD6D54" w14:textId="4E11B39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00F5B" w:rsidRPr="00B33D60" w14:paraId="64864F5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C36C73D" w14:textId="77777777" w:rsidR="00E00F5B" w:rsidRPr="00B33D60" w:rsidRDefault="00E00F5B" w:rsidP="009E364D">
            <w:pPr>
              <w:pStyle w:val="Corpsdetexte"/>
              <w:jc w:val="center"/>
              <w:rPr>
                <w:sz w:val="18"/>
              </w:rPr>
            </w:pPr>
            <w:r w:rsidRPr="00B33D60">
              <w:rPr>
                <w:sz w:val="18"/>
              </w:rPr>
              <w:t>Déclencheur</w:t>
            </w:r>
          </w:p>
        </w:tc>
        <w:tc>
          <w:tcPr>
            <w:tcW w:w="7797" w:type="dxa"/>
          </w:tcPr>
          <w:p w14:paraId="1C863AB1" w14:textId="537A4767" w:rsidR="00E00F5B" w:rsidRPr="00B33D60" w:rsidRDefault="00E00F5B"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F02E9F">
              <w:rPr>
                <w:sz w:val="18"/>
              </w:rPr>
              <w:t xml:space="preserve"> </w:t>
            </w:r>
            <w:r>
              <w:rPr>
                <w:sz w:val="18"/>
              </w:rPr>
              <w:t>Enregistrer la place de parking »</w:t>
            </w:r>
          </w:p>
        </w:tc>
      </w:tr>
      <w:tr w:rsidR="00E00F5B" w:rsidRPr="00B33D60" w14:paraId="1F5438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9FDCC3" w14:textId="07170E15" w:rsidR="00E00F5B" w:rsidRPr="00B33D60" w:rsidRDefault="00BC40C4" w:rsidP="009E364D">
            <w:pPr>
              <w:pStyle w:val="Corpsdetexte"/>
              <w:jc w:val="center"/>
              <w:rPr>
                <w:sz w:val="18"/>
              </w:rPr>
            </w:pPr>
            <w:r w:rsidRPr="00B33D60">
              <w:rPr>
                <w:sz w:val="18"/>
              </w:rPr>
              <w:t>Préconditions</w:t>
            </w:r>
          </w:p>
        </w:tc>
        <w:tc>
          <w:tcPr>
            <w:tcW w:w="7797" w:type="dxa"/>
          </w:tcPr>
          <w:p w14:paraId="02E4D1E0" w14:textId="556F3DE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de création d’une place de parking et est authentifié (use-case « Se connecter »</w:t>
            </w:r>
          </w:p>
        </w:tc>
      </w:tr>
      <w:tr w:rsidR="00E00F5B" w:rsidRPr="00B33D60" w14:paraId="5FF90DA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CFD9EE0" w14:textId="77777777" w:rsidR="00E00F5B" w:rsidRPr="00B33D60" w:rsidRDefault="00E00F5B" w:rsidP="009E364D">
            <w:pPr>
              <w:pStyle w:val="Corpsdetexte"/>
              <w:jc w:val="center"/>
              <w:rPr>
                <w:sz w:val="18"/>
              </w:rPr>
            </w:pPr>
            <w:r w:rsidRPr="00B33D60">
              <w:rPr>
                <w:sz w:val="18"/>
              </w:rPr>
              <w:t>Flux principale</w:t>
            </w:r>
          </w:p>
        </w:tc>
        <w:tc>
          <w:tcPr>
            <w:tcW w:w="7797" w:type="dxa"/>
            <w:vAlign w:val="center"/>
          </w:tcPr>
          <w:p w14:paraId="28C4E2C0" w14:textId="229447C2" w:rsidR="00E00F5B" w:rsidRDefault="00E00F5B" w:rsidP="00E00F5B">
            <w:pPr>
              <w:pStyle w:val="Corpsdetexte"/>
              <w:numPr>
                <w:ilvl w:val="0"/>
                <w:numId w:val="24"/>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43B9E78" w14:textId="4D7A6299" w:rsidR="00E00F5B" w:rsidRPr="00B33D60" w:rsidRDefault="00E00F5B" w:rsidP="00E00F5B">
            <w:pPr>
              <w:pStyle w:val="Corpsdetexte"/>
              <w:numPr>
                <w:ilvl w:val="0"/>
                <w:numId w:val="24"/>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sont envoyées à l’API</w:t>
            </w:r>
          </w:p>
          <w:p w14:paraId="1E3B1658" w14:textId="77777777" w:rsidR="00E00F5B" w:rsidRPr="00B33D60" w:rsidRDefault="00E00F5B" w:rsidP="00E00F5B">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3B20867" w14:textId="75349E70" w:rsidR="00E00F5B" w:rsidRPr="00DE11A9" w:rsidRDefault="00DE11A9" w:rsidP="00DE11A9">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a place de parking</w:t>
            </w:r>
          </w:p>
        </w:tc>
      </w:tr>
      <w:tr w:rsidR="00E00F5B" w:rsidRPr="00B33D60" w14:paraId="7753F1B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08E2013" w14:textId="77777777" w:rsidR="00E00F5B" w:rsidRPr="00B33D60" w:rsidRDefault="00E00F5B" w:rsidP="009E364D">
            <w:pPr>
              <w:pStyle w:val="Corpsdetexte"/>
              <w:jc w:val="center"/>
              <w:rPr>
                <w:sz w:val="18"/>
              </w:rPr>
            </w:pPr>
            <w:r w:rsidRPr="00B33D60">
              <w:rPr>
                <w:sz w:val="18"/>
              </w:rPr>
              <w:t>Flux secondaire</w:t>
            </w:r>
          </w:p>
        </w:tc>
        <w:tc>
          <w:tcPr>
            <w:tcW w:w="7797" w:type="dxa"/>
          </w:tcPr>
          <w:p w14:paraId="177179A2" w14:textId="22BC7DEF" w:rsidR="00E00F5B" w:rsidRPr="00B33D60" w:rsidRDefault="00E00F5B"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w:t>
            </w:r>
            <w:r w:rsidR="00DE11A9">
              <w:rPr>
                <w:sz w:val="18"/>
              </w:rPr>
              <w:t>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38753003" w14:textId="3B1FAF20" w:rsidR="00DE11A9" w:rsidRDefault="00DE11A9" w:rsidP="00B33D60">
      <w:pPr>
        <w:pStyle w:val="Corpsdetexte"/>
      </w:pPr>
    </w:p>
    <w:p w14:paraId="498E2D60" w14:textId="77777777" w:rsidR="00DE11A9" w:rsidRDefault="00DE11A9" w:rsidP="00DE11A9">
      <w:pPr>
        <w:pStyle w:val="Corpsdetexte"/>
      </w:pPr>
      <w:r>
        <w:br w:type="page"/>
      </w:r>
    </w:p>
    <w:p w14:paraId="1CE03192" w14:textId="11670E0C" w:rsidR="00C840ED" w:rsidRDefault="00C840ED" w:rsidP="00C840ED">
      <w:pPr>
        <w:pStyle w:val="Lgende"/>
        <w:keepNext/>
      </w:pPr>
      <w:bookmarkStart w:id="64" w:name="_Toc523409356"/>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437BB1">
        <w:rPr>
          <w:noProof/>
        </w:rPr>
        <w:t>12</w:t>
      </w:r>
      <w:r w:rsidR="00CA1854">
        <w:rPr>
          <w:noProof/>
        </w:rPr>
        <w:fldChar w:fldCharType="end"/>
      </w:r>
      <w:r>
        <w:t xml:space="preserve"> - Use-case "Ajouter un horaire à une place de parking"</w:t>
      </w:r>
      <w:bookmarkEnd w:id="64"/>
    </w:p>
    <w:tbl>
      <w:tblPr>
        <w:tblStyle w:val="TableauGrille5Fonc-Accentuation3"/>
        <w:tblW w:w="9782" w:type="dxa"/>
        <w:tblInd w:w="-459" w:type="dxa"/>
        <w:tblLook w:val="04A0" w:firstRow="1" w:lastRow="0" w:firstColumn="1" w:lastColumn="0" w:noHBand="0" w:noVBand="1"/>
      </w:tblPr>
      <w:tblGrid>
        <w:gridCol w:w="1985"/>
        <w:gridCol w:w="7797"/>
      </w:tblGrid>
      <w:tr w:rsidR="00DE11A9" w:rsidRPr="00E00F5B" w14:paraId="1807EFF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E6F920A" w14:textId="77777777" w:rsidR="00DE11A9" w:rsidRPr="00B33D60" w:rsidRDefault="00DE11A9" w:rsidP="009E364D">
            <w:pPr>
              <w:pStyle w:val="Corpsdetexte"/>
              <w:jc w:val="center"/>
              <w:rPr>
                <w:sz w:val="18"/>
              </w:rPr>
            </w:pPr>
            <w:r w:rsidRPr="00B33D60">
              <w:rPr>
                <w:sz w:val="18"/>
              </w:rPr>
              <w:t>Nom</w:t>
            </w:r>
          </w:p>
        </w:tc>
        <w:tc>
          <w:tcPr>
            <w:tcW w:w="7797" w:type="dxa"/>
          </w:tcPr>
          <w:p w14:paraId="4942857D" w14:textId="14D70921" w:rsidR="00DE11A9" w:rsidRPr="00E00F5B" w:rsidRDefault="00C840ED"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Ajouter un horaire à une place de parking</w:t>
            </w:r>
          </w:p>
        </w:tc>
      </w:tr>
      <w:tr w:rsidR="00DE11A9" w:rsidRPr="00B33D60" w14:paraId="6DB77535"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38EA61D" w14:textId="77777777" w:rsidR="00DE11A9" w:rsidRPr="00B33D60" w:rsidRDefault="00DE11A9" w:rsidP="009E364D">
            <w:pPr>
              <w:pStyle w:val="Corpsdetexte"/>
              <w:jc w:val="center"/>
              <w:rPr>
                <w:sz w:val="18"/>
              </w:rPr>
            </w:pPr>
            <w:r w:rsidRPr="00B33D60">
              <w:rPr>
                <w:sz w:val="18"/>
              </w:rPr>
              <w:t>Acteurs</w:t>
            </w:r>
          </w:p>
        </w:tc>
        <w:tc>
          <w:tcPr>
            <w:tcW w:w="7797" w:type="dxa"/>
          </w:tcPr>
          <w:p w14:paraId="12875AEA" w14:textId="7777777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DE11A9" w:rsidRPr="00B33D60" w14:paraId="0F78F873"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1866EB" w14:textId="77777777" w:rsidR="00DE11A9" w:rsidRPr="00B33D60" w:rsidRDefault="00DE11A9" w:rsidP="009E364D">
            <w:pPr>
              <w:pStyle w:val="Corpsdetexte"/>
              <w:jc w:val="center"/>
              <w:rPr>
                <w:sz w:val="18"/>
              </w:rPr>
            </w:pPr>
            <w:r w:rsidRPr="00B33D60">
              <w:rPr>
                <w:sz w:val="18"/>
              </w:rPr>
              <w:t>Déclencheur</w:t>
            </w:r>
          </w:p>
        </w:tc>
        <w:tc>
          <w:tcPr>
            <w:tcW w:w="7797" w:type="dxa"/>
          </w:tcPr>
          <w:p w14:paraId="6D31182A" w14:textId="6A802EEC" w:rsidR="00DE11A9" w:rsidRPr="00B33D60" w:rsidRDefault="00DE11A9"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1C1F32">
              <w:rPr>
                <w:sz w:val="18"/>
              </w:rPr>
              <w:t xml:space="preserve"> </w:t>
            </w:r>
            <w:r>
              <w:rPr>
                <w:sz w:val="18"/>
              </w:rPr>
              <w:t>Ajouter un horaire »</w:t>
            </w:r>
          </w:p>
        </w:tc>
      </w:tr>
      <w:tr w:rsidR="00DE11A9" w:rsidRPr="00B33D60" w14:paraId="2BAE6F1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EE00A8D" w14:textId="3842DA99" w:rsidR="00DE11A9" w:rsidRPr="00B33D60" w:rsidRDefault="00EC5E20" w:rsidP="009E364D">
            <w:pPr>
              <w:pStyle w:val="Corpsdetexte"/>
              <w:jc w:val="center"/>
              <w:rPr>
                <w:sz w:val="18"/>
              </w:rPr>
            </w:pPr>
            <w:r w:rsidRPr="00B33D60">
              <w:rPr>
                <w:sz w:val="18"/>
              </w:rPr>
              <w:t>Préconditions</w:t>
            </w:r>
          </w:p>
        </w:tc>
        <w:tc>
          <w:tcPr>
            <w:tcW w:w="7797" w:type="dxa"/>
          </w:tcPr>
          <w:p w14:paraId="64019498" w14:textId="1957EF3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 xml:space="preserve">age </w:t>
            </w:r>
            <w:r w:rsidR="007F348E">
              <w:rPr>
                <w:sz w:val="18"/>
              </w:rPr>
              <w:t>ajout</w:t>
            </w:r>
            <w:r w:rsidR="00C1672A">
              <w:rPr>
                <w:sz w:val="18"/>
              </w:rPr>
              <w:t xml:space="preserve"> </w:t>
            </w:r>
            <w:r w:rsidR="007F348E">
              <w:rPr>
                <w:sz w:val="18"/>
              </w:rPr>
              <w:t>d’un</w:t>
            </w:r>
            <w:r w:rsidR="00C1672A">
              <w:rPr>
                <w:sz w:val="18"/>
              </w:rPr>
              <w:t xml:space="preserve"> horaire</w:t>
            </w:r>
            <w:r>
              <w:rPr>
                <w:sz w:val="18"/>
              </w:rPr>
              <w:t xml:space="preserve"> et est authentifié (use-case « Se connecter »</w:t>
            </w:r>
          </w:p>
        </w:tc>
      </w:tr>
      <w:tr w:rsidR="00DE11A9" w:rsidRPr="00DE11A9" w14:paraId="039EAB69"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5DE8F0CA" w14:textId="77777777" w:rsidR="00DE11A9" w:rsidRPr="00B33D60" w:rsidRDefault="00DE11A9" w:rsidP="009E364D">
            <w:pPr>
              <w:pStyle w:val="Corpsdetexte"/>
              <w:jc w:val="center"/>
              <w:rPr>
                <w:sz w:val="18"/>
              </w:rPr>
            </w:pPr>
            <w:r w:rsidRPr="00B33D60">
              <w:rPr>
                <w:sz w:val="18"/>
              </w:rPr>
              <w:t>Flux principale</w:t>
            </w:r>
          </w:p>
        </w:tc>
        <w:tc>
          <w:tcPr>
            <w:tcW w:w="7797" w:type="dxa"/>
            <w:vAlign w:val="center"/>
          </w:tcPr>
          <w:p w14:paraId="4C6A6600" w14:textId="77777777" w:rsidR="00DE11A9" w:rsidRDefault="00DE11A9" w:rsidP="00C1672A">
            <w:pPr>
              <w:pStyle w:val="Corpsdetexte"/>
              <w:numPr>
                <w:ilvl w:val="0"/>
                <w:numId w:val="25"/>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8D7E811" w14:textId="0A780091" w:rsidR="00DE11A9" w:rsidRPr="00B33D60" w:rsidRDefault="00C1672A" w:rsidP="00DE11A9">
            <w:pPr>
              <w:pStyle w:val="Corpsdetexte"/>
              <w:numPr>
                <w:ilvl w:val="0"/>
                <w:numId w:val="25"/>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une date de fin</w:t>
            </w:r>
          </w:p>
          <w:p w14:paraId="7DEE9463" w14:textId="77777777" w:rsidR="00DE11A9" w:rsidRPr="00B33D60"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4BF8D5B" w14:textId="5EA7DD02" w:rsidR="00DE11A9" w:rsidRPr="00DE11A9"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w:t>
            </w:r>
            <w:r w:rsidR="00C1672A">
              <w:rPr>
                <w:sz w:val="18"/>
              </w:rPr>
              <w:t>’horaire</w:t>
            </w:r>
          </w:p>
        </w:tc>
      </w:tr>
      <w:tr w:rsidR="00DE11A9" w:rsidRPr="00B33D60" w14:paraId="4D389CC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9229C54" w14:textId="77777777" w:rsidR="00DE11A9" w:rsidRPr="00B33D60" w:rsidRDefault="00DE11A9" w:rsidP="009E364D">
            <w:pPr>
              <w:pStyle w:val="Corpsdetexte"/>
              <w:jc w:val="center"/>
              <w:rPr>
                <w:sz w:val="18"/>
              </w:rPr>
            </w:pPr>
            <w:r w:rsidRPr="00B33D60">
              <w:rPr>
                <w:sz w:val="18"/>
              </w:rPr>
              <w:t>Flux secondaire</w:t>
            </w:r>
          </w:p>
        </w:tc>
        <w:tc>
          <w:tcPr>
            <w:tcW w:w="7797" w:type="dxa"/>
          </w:tcPr>
          <w:p w14:paraId="3FD443C4" w14:textId="77777777" w:rsidR="00DE11A9" w:rsidRPr="00B33D60" w:rsidRDefault="00DE11A9"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65A279A9" w14:textId="77777777" w:rsidR="007F348E" w:rsidRDefault="007F348E" w:rsidP="00B33D60">
      <w:pPr>
        <w:pStyle w:val="Corpsdetexte"/>
      </w:pPr>
      <w:r>
        <w:br/>
      </w:r>
    </w:p>
    <w:p w14:paraId="790D4051" w14:textId="67B40290" w:rsidR="007F348E" w:rsidRDefault="007F348E" w:rsidP="007F348E">
      <w:pPr>
        <w:pStyle w:val="Lgende"/>
        <w:keepNext/>
      </w:pPr>
      <w:bookmarkStart w:id="65" w:name="_Toc523409357"/>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437BB1">
        <w:rPr>
          <w:noProof/>
        </w:rPr>
        <w:t>13</w:t>
      </w:r>
      <w:r w:rsidR="00CA1854">
        <w:rPr>
          <w:noProof/>
        </w:rPr>
        <w:fldChar w:fldCharType="end"/>
      </w:r>
      <w:r>
        <w:t xml:space="preserve"> - Use-case "Supprimer un horaire d'une place de parking"</w:t>
      </w:r>
      <w:bookmarkEnd w:id="65"/>
    </w:p>
    <w:tbl>
      <w:tblPr>
        <w:tblStyle w:val="TableauGrille5Fonc-Accentuation3"/>
        <w:tblW w:w="9782" w:type="dxa"/>
        <w:tblInd w:w="-459" w:type="dxa"/>
        <w:tblLook w:val="04A0" w:firstRow="1" w:lastRow="0" w:firstColumn="1" w:lastColumn="0" w:noHBand="0" w:noVBand="1"/>
      </w:tblPr>
      <w:tblGrid>
        <w:gridCol w:w="1985"/>
        <w:gridCol w:w="7797"/>
      </w:tblGrid>
      <w:tr w:rsidR="007F348E" w:rsidRPr="00E00F5B" w14:paraId="4951A86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2242D4" w14:textId="77777777" w:rsidR="007F348E" w:rsidRPr="00B33D60" w:rsidRDefault="007F348E" w:rsidP="009E364D">
            <w:pPr>
              <w:pStyle w:val="Corpsdetexte"/>
              <w:jc w:val="center"/>
              <w:rPr>
                <w:sz w:val="18"/>
              </w:rPr>
            </w:pPr>
            <w:r w:rsidRPr="00B33D60">
              <w:rPr>
                <w:sz w:val="18"/>
              </w:rPr>
              <w:t>Nom</w:t>
            </w:r>
          </w:p>
        </w:tc>
        <w:tc>
          <w:tcPr>
            <w:tcW w:w="7797" w:type="dxa"/>
          </w:tcPr>
          <w:p w14:paraId="2E6A9137" w14:textId="41D812AB" w:rsidR="007F348E" w:rsidRPr="00E00F5B" w:rsidRDefault="007F348E"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 horaire d’une place de parking</w:t>
            </w:r>
          </w:p>
        </w:tc>
      </w:tr>
      <w:tr w:rsidR="007F348E" w:rsidRPr="00B33D60" w14:paraId="55A566D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B70EF9" w14:textId="77777777" w:rsidR="007F348E" w:rsidRPr="00B33D60" w:rsidRDefault="007F348E" w:rsidP="009E364D">
            <w:pPr>
              <w:pStyle w:val="Corpsdetexte"/>
              <w:jc w:val="center"/>
              <w:rPr>
                <w:sz w:val="18"/>
              </w:rPr>
            </w:pPr>
            <w:r w:rsidRPr="00B33D60">
              <w:rPr>
                <w:sz w:val="18"/>
              </w:rPr>
              <w:t>Acteurs</w:t>
            </w:r>
          </w:p>
        </w:tc>
        <w:tc>
          <w:tcPr>
            <w:tcW w:w="7797" w:type="dxa"/>
          </w:tcPr>
          <w:p w14:paraId="75C65B31"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7F348E" w:rsidRPr="00B33D60" w14:paraId="1461D01C"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567A35E" w14:textId="77777777" w:rsidR="007F348E" w:rsidRPr="00B33D60" w:rsidRDefault="007F348E" w:rsidP="009E364D">
            <w:pPr>
              <w:pStyle w:val="Corpsdetexte"/>
              <w:jc w:val="center"/>
              <w:rPr>
                <w:sz w:val="18"/>
              </w:rPr>
            </w:pPr>
            <w:r w:rsidRPr="00B33D60">
              <w:rPr>
                <w:sz w:val="18"/>
              </w:rPr>
              <w:t>Déclencheur</w:t>
            </w:r>
          </w:p>
        </w:tc>
        <w:tc>
          <w:tcPr>
            <w:tcW w:w="7797" w:type="dxa"/>
          </w:tcPr>
          <w:p w14:paraId="33F335C0" w14:textId="599B8D19" w:rsidR="007F348E" w:rsidRPr="00B33D60" w:rsidRDefault="007F348E"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FD61B0">
              <w:rPr>
                <w:sz w:val="18"/>
              </w:rPr>
              <w:t xml:space="preserve"> </w:t>
            </w:r>
            <w:r>
              <w:rPr>
                <w:sz w:val="18"/>
              </w:rPr>
              <w:t>Supprimer l’horaire »</w:t>
            </w:r>
          </w:p>
        </w:tc>
      </w:tr>
      <w:tr w:rsidR="007F348E" w:rsidRPr="00B33D60" w14:paraId="0E6CA9F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7796EFC" w14:textId="5FB2F785" w:rsidR="007F348E" w:rsidRPr="00B33D60" w:rsidRDefault="002576B0" w:rsidP="009E364D">
            <w:pPr>
              <w:pStyle w:val="Corpsdetexte"/>
              <w:jc w:val="center"/>
              <w:rPr>
                <w:sz w:val="18"/>
              </w:rPr>
            </w:pPr>
            <w:r w:rsidRPr="00B33D60">
              <w:rPr>
                <w:sz w:val="18"/>
              </w:rPr>
              <w:t>Préconditions</w:t>
            </w:r>
          </w:p>
        </w:tc>
        <w:tc>
          <w:tcPr>
            <w:tcW w:w="7797" w:type="dxa"/>
          </w:tcPr>
          <w:p w14:paraId="58A35E7C"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ajout d’un horaire et est authentifié (use-case « Se connecter »</w:t>
            </w:r>
          </w:p>
        </w:tc>
      </w:tr>
      <w:tr w:rsidR="007F348E" w:rsidRPr="00DE11A9" w14:paraId="2BBA4DF7"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9C055CB" w14:textId="77777777" w:rsidR="007F348E" w:rsidRPr="00B33D60" w:rsidRDefault="007F348E" w:rsidP="009E364D">
            <w:pPr>
              <w:pStyle w:val="Corpsdetexte"/>
              <w:jc w:val="center"/>
              <w:rPr>
                <w:sz w:val="18"/>
              </w:rPr>
            </w:pPr>
            <w:r w:rsidRPr="00B33D60">
              <w:rPr>
                <w:sz w:val="18"/>
              </w:rPr>
              <w:t>Flux principale</w:t>
            </w:r>
          </w:p>
        </w:tc>
        <w:tc>
          <w:tcPr>
            <w:tcW w:w="7797" w:type="dxa"/>
            <w:vAlign w:val="center"/>
          </w:tcPr>
          <w:p w14:paraId="62A84561" w14:textId="40C4BE7E" w:rsidR="007F348E" w:rsidRDefault="007F348E" w:rsidP="007F348E">
            <w:pPr>
              <w:pStyle w:val="Corpsdetexte"/>
              <w:numPr>
                <w:ilvl w:val="0"/>
                <w:numId w:val="26"/>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horaire »</w:t>
            </w:r>
          </w:p>
          <w:p w14:paraId="56CCC13D" w14:textId="7E3C7DE1" w:rsidR="00A53E32" w:rsidRDefault="00A53E32" w:rsidP="005426A8">
            <w:pPr>
              <w:pStyle w:val="Corpsdetexte"/>
              <w:numPr>
                <w:ilvl w:val="0"/>
                <w:numId w:val="26"/>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F4EC3CD" w14:textId="045B9A50" w:rsidR="007F348E" w:rsidRPr="00DE11A9" w:rsidRDefault="007F348E" w:rsidP="007F348E">
            <w:pPr>
              <w:pStyle w:val="Corpsdetexte"/>
              <w:numPr>
                <w:ilvl w:val="0"/>
                <w:numId w:val="26"/>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horaire sélectionné</w:t>
            </w:r>
          </w:p>
        </w:tc>
      </w:tr>
      <w:tr w:rsidR="007F348E" w:rsidRPr="00B33D60" w14:paraId="2C39702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4DC2F1" w14:textId="77777777" w:rsidR="007F348E" w:rsidRPr="00B33D60" w:rsidRDefault="007F348E" w:rsidP="009E364D">
            <w:pPr>
              <w:pStyle w:val="Corpsdetexte"/>
              <w:jc w:val="center"/>
              <w:rPr>
                <w:sz w:val="18"/>
              </w:rPr>
            </w:pPr>
            <w:r w:rsidRPr="00B33D60">
              <w:rPr>
                <w:sz w:val="18"/>
              </w:rPr>
              <w:t>Flux secondaire</w:t>
            </w:r>
          </w:p>
        </w:tc>
        <w:tc>
          <w:tcPr>
            <w:tcW w:w="7797" w:type="dxa"/>
          </w:tcPr>
          <w:p w14:paraId="333C5298" w14:textId="7459A104" w:rsidR="007F348E" w:rsidRPr="00B33D60" w:rsidRDefault="007F348E"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A53E32">
              <w:rPr>
                <w:sz w:val="18"/>
              </w:rPr>
              <w:t>2.1 L’utilisateur s’est trompé</w:t>
            </w:r>
            <w:r w:rsidR="00A53E32">
              <w:rPr>
                <w:sz w:val="18"/>
              </w:rPr>
              <w:br/>
            </w:r>
            <w:r w:rsidR="00A53E32">
              <w:rPr>
                <w:sz w:val="18"/>
              </w:rPr>
              <w:tab/>
              <w:t>2.1.1 Retour au Flux N° 1</w:t>
            </w:r>
            <w:r w:rsidR="00A53E32">
              <w:rPr>
                <w:sz w:val="18"/>
              </w:rPr>
              <w:br/>
              <w:t xml:space="preserve">  2.2 L’utilisateur veut supprimer la place</w:t>
            </w:r>
            <w:r w:rsidR="00A53E32">
              <w:rPr>
                <w:sz w:val="18"/>
              </w:rPr>
              <w:br/>
            </w:r>
            <w:r w:rsidR="00A53E32">
              <w:rPr>
                <w:sz w:val="18"/>
              </w:rPr>
              <w:tab/>
              <w:t>2.2.1 Retour au flux N° 3</w:t>
            </w:r>
          </w:p>
        </w:tc>
      </w:tr>
    </w:tbl>
    <w:p w14:paraId="701E2695" w14:textId="3D468F44" w:rsidR="00E9591F" w:rsidRDefault="00E9591F" w:rsidP="00E9591F">
      <w:pPr>
        <w:pStyle w:val="Lgende"/>
        <w:keepNext/>
      </w:pPr>
      <w:bookmarkStart w:id="66" w:name="_Toc523409358"/>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437BB1">
        <w:rPr>
          <w:noProof/>
        </w:rPr>
        <w:t>14</w:t>
      </w:r>
      <w:r w:rsidR="00CA1854">
        <w:rPr>
          <w:noProof/>
        </w:rPr>
        <w:fldChar w:fldCharType="end"/>
      </w:r>
      <w:r>
        <w:t xml:space="preserve"> - Use-case "Rechercher les places disponibles dans un cercle de recherche"</w:t>
      </w:r>
      <w:bookmarkEnd w:id="66"/>
    </w:p>
    <w:tbl>
      <w:tblPr>
        <w:tblStyle w:val="TableauGrille5Fonc-Accentuation3"/>
        <w:tblW w:w="9782" w:type="dxa"/>
        <w:tblInd w:w="-459" w:type="dxa"/>
        <w:tblLook w:val="04A0" w:firstRow="1" w:lastRow="0" w:firstColumn="1" w:lastColumn="0" w:noHBand="0" w:noVBand="1"/>
      </w:tblPr>
      <w:tblGrid>
        <w:gridCol w:w="1985"/>
        <w:gridCol w:w="7797"/>
      </w:tblGrid>
      <w:tr w:rsidR="00E9591F" w:rsidRPr="00E00F5B" w14:paraId="75D8A0FB"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F9332A" w14:textId="77777777" w:rsidR="00E9591F" w:rsidRPr="00B33D60" w:rsidRDefault="00E9591F" w:rsidP="009E364D">
            <w:pPr>
              <w:pStyle w:val="Corpsdetexte"/>
              <w:jc w:val="center"/>
              <w:rPr>
                <w:sz w:val="18"/>
              </w:rPr>
            </w:pPr>
            <w:r w:rsidRPr="00B33D60">
              <w:rPr>
                <w:sz w:val="18"/>
              </w:rPr>
              <w:t>Nom</w:t>
            </w:r>
          </w:p>
        </w:tc>
        <w:tc>
          <w:tcPr>
            <w:tcW w:w="7797" w:type="dxa"/>
          </w:tcPr>
          <w:p w14:paraId="482CB2EA" w14:textId="3623B3A2" w:rsidR="00E9591F" w:rsidRPr="00E00F5B" w:rsidRDefault="00E9591F"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Rechercher les places disponibles dans un cercle de recherche</w:t>
            </w:r>
          </w:p>
        </w:tc>
      </w:tr>
      <w:tr w:rsidR="00E9591F" w:rsidRPr="00B33D60" w14:paraId="48D76CB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2A4C58E" w14:textId="77777777" w:rsidR="00E9591F" w:rsidRPr="00B33D60" w:rsidRDefault="00E9591F" w:rsidP="009E364D">
            <w:pPr>
              <w:pStyle w:val="Corpsdetexte"/>
              <w:jc w:val="center"/>
              <w:rPr>
                <w:sz w:val="18"/>
              </w:rPr>
            </w:pPr>
            <w:r w:rsidRPr="00B33D60">
              <w:rPr>
                <w:sz w:val="18"/>
              </w:rPr>
              <w:t>Acteurs</w:t>
            </w:r>
          </w:p>
        </w:tc>
        <w:tc>
          <w:tcPr>
            <w:tcW w:w="7797" w:type="dxa"/>
          </w:tcPr>
          <w:p w14:paraId="563BA28A" w14:textId="77777777"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9591F" w:rsidRPr="00B33D60" w14:paraId="4AC87A7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716CA4" w14:textId="77777777" w:rsidR="00E9591F" w:rsidRPr="00B33D60" w:rsidRDefault="00E9591F" w:rsidP="009E364D">
            <w:pPr>
              <w:pStyle w:val="Corpsdetexte"/>
              <w:jc w:val="center"/>
              <w:rPr>
                <w:sz w:val="18"/>
              </w:rPr>
            </w:pPr>
            <w:r w:rsidRPr="00B33D60">
              <w:rPr>
                <w:sz w:val="18"/>
              </w:rPr>
              <w:t>Déclencheur</w:t>
            </w:r>
          </w:p>
        </w:tc>
        <w:tc>
          <w:tcPr>
            <w:tcW w:w="7797" w:type="dxa"/>
          </w:tcPr>
          <w:p w14:paraId="196174BF" w14:textId="7D55C499" w:rsidR="00E9591F" w:rsidRPr="00B33D60" w:rsidRDefault="00E9591F"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F24785">
              <w:rPr>
                <w:sz w:val="18"/>
              </w:rPr>
              <w:t xml:space="preserve"> </w:t>
            </w:r>
            <w:r>
              <w:rPr>
                <w:sz w:val="18"/>
              </w:rPr>
              <w:t>Recherche»</w:t>
            </w:r>
          </w:p>
        </w:tc>
      </w:tr>
      <w:tr w:rsidR="00E9591F" w:rsidRPr="00B33D60" w14:paraId="5B6A3FA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80EC7C1" w14:textId="64295D48" w:rsidR="00E9591F" w:rsidRPr="00B33D60" w:rsidRDefault="0051198C" w:rsidP="009E364D">
            <w:pPr>
              <w:pStyle w:val="Corpsdetexte"/>
              <w:jc w:val="center"/>
              <w:rPr>
                <w:sz w:val="18"/>
              </w:rPr>
            </w:pPr>
            <w:r w:rsidRPr="00B33D60">
              <w:rPr>
                <w:sz w:val="18"/>
              </w:rPr>
              <w:t>Préconditions</w:t>
            </w:r>
          </w:p>
        </w:tc>
        <w:tc>
          <w:tcPr>
            <w:tcW w:w="7797" w:type="dxa"/>
          </w:tcPr>
          <w:p w14:paraId="3A11E425" w14:textId="12B5888F"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w:t>
            </w:r>
            <w:r>
              <w:rPr>
                <w:sz w:val="18"/>
              </w:rPr>
              <w:t>carte, à définit un cercle de recherche et est authentifié (use-case « Se connecter »</w:t>
            </w:r>
          </w:p>
        </w:tc>
      </w:tr>
      <w:tr w:rsidR="00E9591F" w:rsidRPr="00DE11A9" w14:paraId="3F808CD8"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1618A5D7" w14:textId="77777777" w:rsidR="00E9591F" w:rsidRPr="00B33D60" w:rsidRDefault="00E9591F" w:rsidP="009E364D">
            <w:pPr>
              <w:pStyle w:val="Corpsdetexte"/>
              <w:jc w:val="center"/>
              <w:rPr>
                <w:sz w:val="18"/>
              </w:rPr>
            </w:pPr>
            <w:r w:rsidRPr="00B33D60">
              <w:rPr>
                <w:sz w:val="18"/>
              </w:rPr>
              <w:t>Flux principale</w:t>
            </w:r>
          </w:p>
        </w:tc>
        <w:tc>
          <w:tcPr>
            <w:tcW w:w="7797" w:type="dxa"/>
            <w:vAlign w:val="center"/>
          </w:tcPr>
          <w:p w14:paraId="4A9ED71C" w14:textId="79BF0468" w:rsidR="00E9591F" w:rsidRDefault="00E9591F" w:rsidP="00E9591F">
            <w:pPr>
              <w:pStyle w:val="Corpsdetexte"/>
              <w:numPr>
                <w:ilvl w:val="0"/>
                <w:numId w:val="27"/>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Rechercher</w:t>
            </w:r>
            <w:r w:rsidR="00EE41D6">
              <w:rPr>
                <w:sz w:val="18"/>
              </w:rPr>
              <w:t xml:space="preserve"> </w:t>
            </w:r>
            <w:r>
              <w:rPr>
                <w:sz w:val="18"/>
              </w:rPr>
              <w:t>»</w:t>
            </w:r>
          </w:p>
          <w:p w14:paraId="21392B58" w14:textId="77777777" w:rsidR="00E9591F"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AAF3B3E" w14:textId="651ED793" w:rsidR="00E9591F" w:rsidRPr="00DE11A9"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places de parking sont affichées sur la carte à leurs positions</w:t>
            </w:r>
          </w:p>
        </w:tc>
      </w:tr>
      <w:tr w:rsidR="00E9591F" w:rsidRPr="00B33D60" w14:paraId="398882C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1A813B5" w14:textId="77777777" w:rsidR="00E9591F" w:rsidRPr="00B33D60" w:rsidRDefault="00E9591F" w:rsidP="009E364D">
            <w:pPr>
              <w:pStyle w:val="Corpsdetexte"/>
              <w:jc w:val="center"/>
              <w:rPr>
                <w:sz w:val="18"/>
              </w:rPr>
            </w:pPr>
            <w:r w:rsidRPr="00B33D60">
              <w:rPr>
                <w:sz w:val="18"/>
              </w:rPr>
              <w:t>Flux secondaire</w:t>
            </w:r>
          </w:p>
        </w:tc>
        <w:tc>
          <w:tcPr>
            <w:tcW w:w="7797" w:type="dxa"/>
          </w:tcPr>
          <w:p w14:paraId="6808ED67" w14:textId="54B1E7FF" w:rsidR="00E9591F" w:rsidRPr="00B33D60" w:rsidRDefault="00E9591F"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es informations reçues sont correctes</w:t>
            </w:r>
            <w:r>
              <w:rPr>
                <w:sz w:val="18"/>
              </w:rPr>
              <w:br/>
            </w:r>
            <w:r>
              <w:rPr>
                <w:sz w:val="18"/>
              </w:rPr>
              <w:tab/>
              <w:t>2.1.1 Retour au flux N° 3</w:t>
            </w:r>
            <w:r>
              <w:rPr>
                <w:sz w:val="18"/>
              </w:rPr>
              <w:br/>
              <w:t xml:space="preserve">  2.2 Les informations reçues ne sont pas correctes</w:t>
            </w:r>
            <w:r>
              <w:rPr>
                <w:sz w:val="18"/>
              </w:rPr>
              <w:br/>
            </w:r>
            <w:r>
              <w:rPr>
                <w:sz w:val="18"/>
              </w:rPr>
              <w:tab/>
              <w:t>2.2.1 L’API retourne un message d’erreur</w:t>
            </w:r>
            <w:r>
              <w:rPr>
                <w:sz w:val="18"/>
              </w:rPr>
              <w:br/>
            </w:r>
            <w:r>
              <w:rPr>
                <w:sz w:val="18"/>
              </w:rPr>
              <w:tab/>
              <w:t>2.2.2 Le message d’erreur est affiché</w:t>
            </w:r>
            <w:r>
              <w:rPr>
                <w:sz w:val="18"/>
              </w:rPr>
              <w:br/>
            </w:r>
            <w:r>
              <w:rPr>
                <w:sz w:val="18"/>
              </w:rPr>
              <w:tab/>
              <w:t>2.2.3 Retour au flux N° 1</w:t>
            </w:r>
          </w:p>
        </w:tc>
      </w:tr>
    </w:tbl>
    <w:p w14:paraId="0F99862F" w14:textId="6711871B" w:rsidR="00CA7504" w:rsidRDefault="00CA7504" w:rsidP="00B33D60">
      <w:pPr>
        <w:pStyle w:val="Corpsdetexte"/>
      </w:pPr>
    </w:p>
    <w:p w14:paraId="06B1D401" w14:textId="4B77F773" w:rsidR="0086496A" w:rsidRDefault="0086496A" w:rsidP="0086496A">
      <w:pPr>
        <w:pStyle w:val="Lgende"/>
        <w:keepNext/>
      </w:pPr>
      <w:bookmarkStart w:id="67" w:name="_Toc523409359"/>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437BB1">
        <w:rPr>
          <w:noProof/>
        </w:rPr>
        <w:t>15</w:t>
      </w:r>
      <w:r w:rsidR="00CA1854">
        <w:rPr>
          <w:noProof/>
        </w:rPr>
        <w:fldChar w:fldCharType="end"/>
      </w:r>
      <w:r>
        <w:t xml:space="preserve"> - Use-case "Louer une place de parking"</w:t>
      </w:r>
      <w:bookmarkEnd w:id="67"/>
    </w:p>
    <w:tbl>
      <w:tblPr>
        <w:tblStyle w:val="TableauGrille5Fonc-Accentuation3"/>
        <w:tblW w:w="9782" w:type="dxa"/>
        <w:tblInd w:w="-459" w:type="dxa"/>
        <w:tblLook w:val="04A0" w:firstRow="1" w:lastRow="0" w:firstColumn="1" w:lastColumn="0" w:noHBand="0" w:noVBand="1"/>
      </w:tblPr>
      <w:tblGrid>
        <w:gridCol w:w="1985"/>
        <w:gridCol w:w="7797"/>
      </w:tblGrid>
      <w:tr w:rsidR="00CA7504" w:rsidRPr="00E00F5B" w14:paraId="6C1AD295"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BD7625" w14:textId="77777777" w:rsidR="00CA7504" w:rsidRPr="00B33D60" w:rsidRDefault="00CA7504" w:rsidP="00CA1854">
            <w:pPr>
              <w:pStyle w:val="Corpsdetexte"/>
              <w:jc w:val="center"/>
              <w:rPr>
                <w:sz w:val="18"/>
              </w:rPr>
            </w:pPr>
            <w:r w:rsidRPr="00B33D60">
              <w:rPr>
                <w:sz w:val="18"/>
              </w:rPr>
              <w:t>Nom</w:t>
            </w:r>
          </w:p>
        </w:tc>
        <w:tc>
          <w:tcPr>
            <w:tcW w:w="7797" w:type="dxa"/>
          </w:tcPr>
          <w:p w14:paraId="726A1E57" w14:textId="33C98473" w:rsidR="00CA7504" w:rsidRPr="00E00F5B" w:rsidRDefault="00CA7504"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Louer une place de parking</w:t>
            </w:r>
          </w:p>
        </w:tc>
      </w:tr>
      <w:tr w:rsidR="00CA7504" w:rsidRPr="00B33D60" w14:paraId="41B1BD5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0D9C62" w14:textId="77777777" w:rsidR="00CA7504" w:rsidRPr="00B33D60" w:rsidRDefault="00CA7504" w:rsidP="00CA1854">
            <w:pPr>
              <w:pStyle w:val="Corpsdetexte"/>
              <w:jc w:val="center"/>
              <w:rPr>
                <w:sz w:val="18"/>
              </w:rPr>
            </w:pPr>
            <w:r w:rsidRPr="00B33D60">
              <w:rPr>
                <w:sz w:val="18"/>
              </w:rPr>
              <w:t>Acteurs</w:t>
            </w:r>
          </w:p>
        </w:tc>
        <w:tc>
          <w:tcPr>
            <w:tcW w:w="7797" w:type="dxa"/>
          </w:tcPr>
          <w:p w14:paraId="113537FE" w14:textId="77777777" w:rsidR="00CA7504" w:rsidRPr="00B33D60" w:rsidRDefault="00CA750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CA7504" w:rsidRPr="00B33D60" w14:paraId="7542017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AB8FFE1" w14:textId="77777777" w:rsidR="00CA7504" w:rsidRPr="00B33D60" w:rsidRDefault="00CA7504" w:rsidP="00CA1854">
            <w:pPr>
              <w:pStyle w:val="Corpsdetexte"/>
              <w:jc w:val="center"/>
              <w:rPr>
                <w:sz w:val="18"/>
              </w:rPr>
            </w:pPr>
            <w:r w:rsidRPr="00B33D60">
              <w:rPr>
                <w:sz w:val="18"/>
              </w:rPr>
              <w:t>Déclencheur</w:t>
            </w:r>
          </w:p>
        </w:tc>
        <w:tc>
          <w:tcPr>
            <w:tcW w:w="7797" w:type="dxa"/>
          </w:tcPr>
          <w:p w14:paraId="063D35B5" w14:textId="0034327D" w:rsidR="00CA7504" w:rsidRPr="00B33D60" w:rsidRDefault="00CA7504"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1F42AA">
              <w:rPr>
                <w:sz w:val="18"/>
              </w:rPr>
              <w:t xml:space="preserve"> </w:t>
            </w:r>
            <w:r>
              <w:rPr>
                <w:sz w:val="18"/>
              </w:rPr>
              <w:t>Louer</w:t>
            </w:r>
            <w:r w:rsidR="001F42AA">
              <w:rPr>
                <w:sz w:val="18"/>
              </w:rPr>
              <w:t xml:space="preserve"> </w:t>
            </w:r>
            <w:r>
              <w:rPr>
                <w:sz w:val="18"/>
              </w:rPr>
              <w:t>»</w:t>
            </w:r>
          </w:p>
        </w:tc>
      </w:tr>
      <w:tr w:rsidR="00CA7504" w:rsidRPr="00B33D60" w14:paraId="7860660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0404D71" w14:textId="1F04CFD0" w:rsidR="00CA7504" w:rsidRPr="00B33D60" w:rsidRDefault="00FB3381" w:rsidP="00CA1854">
            <w:pPr>
              <w:pStyle w:val="Corpsdetexte"/>
              <w:jc w:val="center"/>
              <w:rPr>
                <w:sz w:val="18"/>
              </w:rPr>
            </w:pPr>
            <w:r w:rsidRPr="00B33D60">
              <w:rPr>
                <w:sz w:val="18"/>
              </w:rPr>
              <w:t>Préconditions</w:t>
            </w:r>
          </w:p>
        </w:tc>
        <w:tc>
          <w:tcPr>
            <w:tcW w:w="7797" w:type="dxa"/>
          </w:tcPr>
          <w:p w14:paraId="3DE79588" w14:textId="52AB2FB7" w:rsidR="00CA7504" w:rsidRPr="00B33D60" w:rsidRDefault="00CA750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w:t>
            </w:r>
            <w:r w:rsidR="00BF1A51">
              <w:rPr>
                <w:sz w:val="18"/>
              </w:rPr>
              <w:t xml:space="preserve">é </w:t>
            </w:r>
            <w:r>
              <w:rPr>
                <w:sz w:val="18"/>
              </w:rPr>
              <w:t>une place sur la carte et est authentifié (use-case « Se connecter »</w:t>
            </w:r>
            <w:r w:rsidR="00BF1A51">
              <w:rPr>
                <w:sz w:val="18"/>
              </w:rPr>
              <w:t>)</w:t>
            </w:r>
          </w:p>
        </w:tc>
      </w:tr>
      <w:tr w:rsidR="00CA7504" w:rsidRPr="00DE11A9" w14:paraId="4C63B31F"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5384C01" w14:textId="77777777" w:rsidR="00CA7504" w:rsidRPr="00B33D60" w:rsidRDefault="00CA7504" w:rsidP="00CA1854">
            <w:pPr>
              <w:pStyle w:val="Corpsdetexte"/>
              <w:jc w:val="center"/>
              <w:rPr>
                <w:sz w:val="18"/>
              </w:rPr>
            </w:pPr>
            <w:r w:rsidRPr="00B33D60">
              <w:rPr>
                <w:sz w:val="18"/>
              </w:rPr>
              <w:t>Flux principale</w:t>
            </w:r>
          </w:p>
        </w:tc>
        <w:tc>
          <w:tcPr>
            <w:tcW w:w="7797" w:type="dxa"/>
            <w:vAlign w:val="center"/>
          </w:tcPr>
          <w:p w14:paraId="7BC89442" w14:textId="6D818434" w:rsidR="00CA7504" w:rsidRDefault="00CA7504" w:rsidP="00CA7504">
            <w:pPr>
              <w:pStyle w:val="Corpsdetexte"/>
              <w:numPr>
                <w:ilvl w:val="0"/>
                <w:numId w:val="28"/>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Louer</w:t>
            </w:r>
            <w:r w:rsidR="001F42AA">
              <w:rPr>
                <w:sz w:val="18"/>
              </w:rPr>
              <w:t xml:space="preserve"> </w:t>
            </w:r>
            <w:r>
              <w:rPr>
                <w:sz w:val="18"/>
              </w:rPr>
              <w:t>»</w:t>
            </w:r>
          </w:p>
          <w:p w14:paraId="5D9F656E" w14:textId="5892EDE7" w:rsidR="00CA7504" w:rsidRDefault="00CA7504" w:rsidP="0086496A">
            <w:pPr>
              <w:pStyle w:val="Corpsdetexte"/>
              <w:numPr>
                <w:ilvl w:val="0"/>
                <w:numId w:val="28"/>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et une date de fin</w:t>
            </w:r>
          </w:p>
          <w:p w14:paraId="58EC9645" w14:textId="77777777" w:rsidR="00CA7504"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74DBD4C" w14:textId="26BCF79A" w:rsidR="00CA7504" w:rsidRPr="00DE11A9"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enregistre la location</w:t>
            </w:r>
          </w:p>
        </w:tc>
      </w:tr>
      <w:tr w:rsidR="00CA7504" w:rsidRPr="00B33D60" w14:paraId="61C0F8F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7DB940A" w14:textId="77777777" w:rsidR="00CA7504" w:rsidRPr="00B33D60" w:rsidRDefault="00CA7504" w:rsidP="00CA1854">
            <w:pPr>
              <w:pStyle w:val="Corpsdetexte"/>
              <w:jc w:val="center"/>
              <w:rPr>
                <w:sz w:val="18"/>
              </w:rPr>
            </w:pPr>
            <w:r w:rsidRPr="00B33D60">
              <w:rPr>
                <w:sz w:val="18"/>
              </w:rPr>
              <w:t>Flux secondaire</w:t>
            </w:r>
          </w:p>
        </w:tc>
        <w:tc>
          <w:tcPr>
            <w:tcW w:w="7797" w:type="dxa"/>
          </w:tcPr>
          <w:p w14:paraId="2DCB0D10" w14:textId="6D1FE5BF" w:rsidR="00CA7504" w:rsidRPr="00B33D60" w:rsidRDefault="00CA7504"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reçue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2A3F2058" w14:textId="2220567F" w:rsidR="00BF1A51" w:rsidRDefault="00BF1A51" w:rsidP="00BF1A51">
      <w:pPr>
        <w:pStyle w:val="Lgende"/>
        <w:keepNext/>
      </w:pPr>
      <w:bookmarkStart w:id="68" w:name="_Toc523409360"/>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437BB1">
        <w:rPr>
          <w:noProof/>
        </w:rPr>
        <w:t>16</w:t>
      </w:r>
      <w:r w:rsidR="00CA1854">
        <w:rPr>
          <w:noProof/>
        </w:rPr>
        <w:fldChar w:fldCharType="end"/>
      </w:r>
      <w:r>
        <w:t xml:space="preserve"> - Use-case "Supprimer une location"</w:t>
      </w:r>
      <w:bookmarkEnd w:id="68"/>
    </w:p>
    <w:tbl>
      <w:tblPr>
        <w:tblStyle w:val="TableauGrille5Fonc-Accentuation3"/>
        <w:tblW w:w="9782" w:type="dxa"/>
        <w:tblInd w:w="-459" w:type="dxa"/>
        <w:tblLook w:val="04A0" w:firstRow="1" w:lastRow="0" w:firstColumn="1" w:lastColumn="0" w:noHBand="0" w:noVBand="1"/>
      </w:tblPr>
      <w:tblGrid>
        <w:gridCol w:w="1985"/>
        <w:gridCol w:w="7797"/>
      </w:tblGrid>
      <w:tr w:rsidR="00BF1A51" w:rsidRPr="009E364D" w14:paraId="2926CA73"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D9F3AFA" w14:textId="77777777" w:rsidR="00BF1A51" w:rsidRPr="00B33D60" w:rsidRDefault="00BF1A51" w:rsidP="00CA1854">
            <w:pPr>
              <w:pStyle w:val="Corpsdetexte"/>
              <w:jc w:val="center"/>
              <w:rPr>
                <w:sz w:val="18"/>
              </w:rPr>
            </w:pPr>
            <w:r w:rsidRPr="00B33D60">
              <w:rPr>
                <w:sz w:val="18"/>
              </w:rPr>
              <w:t>Nom</w:t>
            </w:r>
          </w:p>
        </w:tc>
        <w:tc>
          <w:tcPr>
            <w:tcW w:w="7797" w:type="dxa"/>
          </w:tcPr>
          <w:p w14:paraId="20A65C11" w14:textId="77777777" w:rsidR="00BF1A51" w:rsidRPr="00BF1A51" w:rsidRDefault="00BF1A51"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BF1A51">
              <w:rPr>
                <w:color w:val="auto"/>
                <w:sz w:val="18"/>
              </w:rPr>
              <w:t>Supprimer une location</w:t>
            </w:r>
          </w:p>
        </w:tc>
      </w:tr>
      <w:tr w:rsidR="00BF1A51" w:rsidRPr="00B33D60" w14:paraId="7432D13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0316230" w14:textId="77777777" w:rsidR="00BF1A51" w:rsidRPr="00B33D60" w:rsidRDefault="00BF1A51" w:rsidP="00CA1854">
            <w:pPr>
              <w:pStyle w:val="Corpsdetexte"/>
              <w:jc w:val="center"/>
              <w:rPr>
                <w:sz w:val="18"/>
              </w:rPr>
            </w:pPr>
            <w:r w:rsidRPr="00B33D60">
              <w:rPr>
                <w:sz w:val="18"/>
              </w:rPr>
              <w:t>Acteurs</w:t>
            </w:r>
          </w:p>
        </w:tc>
        <w:tc>
          <w:tcPr>
            <w:tcW w:w="7797" w:type="dxa"/>
          </w:tcPr>
          <w:p w14:paraId="11909F10" w14:textId="77777777" w:rsidR="00BF1A51" w:rsidRPr="00B33D60" w:rsidRDefault="00BF1A51"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BF1A51" w:rsidRPr="00B33D60" w14:paraId="782ABAC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C9067B2" w14:textId="77777777" w:rsidR="00BF1A51" w:rsidRPr="00B33D60" w:rsidRDefault="00BF1A51" w:rsidP="00CA1854">
            <w:pPr>
              <w:pStyle w:val="Corpsdetexte"/>
              <w:jc w:val="center"/>
              <w:rPr>
                <w:sz w:val="18"/>
              </w:rPr>
            </w:pPr>
            <w:r w:rsidRPr="00B33D60">
              <w:rPr>
                <w:sz w:val="18"/>
              </w:rPr>
              <w:t>Déclencheur</w:t>
            </w:r>
          </w:p>
        </w:tc>
        <w:tc>
          <w:tcPr>
            <w:tcW w:w="7797" w:type="dxa"/>
          </w:tcPr>
          <w:p w14:paraId="2AE6ED4F" w14:textId="691DA9FA" w:rsidR="00BF1A51" w:rsidRPr="00B33D60" w:rsidRDefault="00BF1A51"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E72C21">
              <w:rPr>
                <w:sz w:val="18"/>
              </w:rPr>
              <w:t xml:space="preserve"> </w:t>
            </w:r>
            <w:r>
              <w:rPr>
                <w:sz w:val="18"/>
              </w:rPr>
              <w:t>Supprimer la location</w:t>
            </w:r>
            <w:r w:rsidR="00E72C21">
              <w:rPr>
                <w:sz w:val="18"/>
              </w:rPr>
              <w:t xml:space="preserve"> </w:t>
            </w:r>
            <w:r>
              <w:rPr>
                <w:sz w:val="18"/>
              </w:rPr>
              <w:t>»</w:t>
            </w:r>
          </w:p>
        </w:tc>
      </w:tr>
      <w:tr w:rsidR="00BF1A51" w:rsidRPr="00B33D60" w14:paraId="277E23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A4C3E49" w14:textId="6DDE6B56" w:rsidR="00BF1A51" w:rsidRPr="00B33D60" w:rsidRDefault="00457039" w:rsidP="00CA1854">
            <w:pPr>
              <w:pStyle w:val="Corpsdetexte"/>
              <w:jc w:val="center"/>
              <w:rPr>
                <w:sz w:val="18"/>
              </w:rPr>
            </w:pPr>
            <w:r w:rsidRPr="00B33D60">
              <w:rPr>
                <w:sz w:val="18"/>
              </w:rPr>
              <w:t>Préconditions</w:t>
            </w:r>
          </w:p>
        </w:tc>
        <w:tc>
          <w:tcPr>
            <w:tcW w:w="7797" w:type="dxa"/>
          </w:tcPr>
          <w:p w14:paraId="79FE2FD6" w14:textId="1AD7E39C" w:rsidR="00BF1A51" w:rsidRPr="00B33D60" w:rsidRDefault="00BF1A51"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location et est authentifié (use-case « Se connecter »)</w:t>
            </w:r>
          </w:p>
        </w:tc>
      </w:tr>
      <w:tr w:rsidR="00BF1A51" w:rsidRPr="00DE11A9" w14:paraId="0006005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2D1A0C90" w14:textId="77777777" w:rsidR="00BF1A51" w:rsidRPr="00B33D60" w:rsidRDefault="00BF1A51" w:rsidP="00CA1854">
            <w:pPr>
              <w:pStyle w:val="Corpsdetexte"/>
              <w:jc w:val="center"/>
              <w:rPr>
                <w:sz w:val="18"/>
              </w:rPr>
            </w:pPr>
            <w:r w:rsidRPr="00B33D60">
              <w:rPr>
                <w:sz w:val="18"/>
              </w:rPr>
              <w:t>Flux principale</w:t>
            </w:r>
          </w:p>
        </w:tc>
        <w:tc>
          <w:tcPr>
            <w:tcW w:w="7797" w:type="dxa"/>
          </w:tcPr>
          <w:p w14:paraId="5B60B565" w14:textId="320EC851" w:rsidR="00BF1A51" w:rsidRDefault="00BF1A51" w:rsidP="00BF1A51">
            <w:pPr>
              <w:pStyle w:val="Corpsdetexte"/>
              <w:numPr>
                <w:ilvl w:val="0"/>
                <w:numId w:val="29"/>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a location</w:t>
            </w:r>
            <w:r w:rsidR="00E72C21">
              <w:rPr>
                <w:sz w:val="18"/>
              </w:rPr>
              <w:t xml:space="preserve"> </w:t>
            </w:r>
            <w:r>
              <w:rPr>
                <w:sz w:val="18"/>
              </w:rPr>
              <w:t>»</w:t>
            </w:r>
          </w:p>
          <w:p w14:paraId="4792D209" w14:textId="322373F6" w:rsidR="00982A12" w:rsidRDefault="00982A12" w:rsidP="00982A12">
            <w:pPr>
              <w:pStyle w:val="Corpsdetexte"/>
              <w:numPr>
                <w:ilvl w:val="0"/>
                <w:numId w:val="29"/>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D91DE33" w14:textId="3B79B7B3" w:rsidR="00BF1A51" w:rsidRPr="00BF1A51" w:rsidRDefault="00BF1A51" w:rsidP="00BF1A51">
            <w:pPr>
              <w:pStyle w:val="Corpsdetexte"/>
              <w:numPr>
                <w:ilvl w:val="0"/>
                <w:numId w:val="29"/>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location</w:t>
            </w:r>
          </w:p>
        </w:tc>
      </w:tr>
      <w:tr w:rsidR="00BF1A51" w:rsidRPr="00B33D60" w14:paraId="51CCBD8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475A08" w14:textId="77777777" w:rsidR="00BF1A51" w:rsidRPr="00B33D60" w:rsidRDefault="00BF1A51" w:rsidP="00CA1854">
            <w:pPr>
              <w:pStyle w:val="Corpsdetexte"/>
              <w:jc w:val="center"/>
              <w:rPr>
                <w:sz w:val="18"/>
              </w:rPr>
            </w:pPr>
            <w:r w:rsidRPr="00B33D60">
              <w:rPr>
                <w:sz w:val="18"/>
              </w:rPr>
              <w:t>Flux secondaire</w:t>
            </w:r>
          </w:p>
        </w:tc>
        <w:tc>
          <w:tcPr>
            <w:tcW w:w="7797" w:type="dxa"/>
          </w:tcPr>
          <w:p w14:paraId="29558B46" w14:textId="4E6D739C" w:rsidR="00BF1A51" w:rsidRPr="00B33D60" w:rsidRDefault="00BF1A51"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982A12">
              <w:rPr>
                <w:sz w:val="18"/>
              </w:rPr>
              <w:t xml:space="preserve"> 2.1 L’utilisateur s’est trompé</w:t>
            </w:r>
            <w:r w:rsidR="00982A12">
              <w:rPr>
                <w:sz w:val="18"/>
              </w:rPr>
              <w:br/>
            </w:r>
            <w:r w:rsidR="00982A12">
              <w:rPr>
                <w:sz w:val="18"/>
              </w:rPr>
              <w:tab/>
              <w:t>2.1.1 Retour au Flux N° 1</w:t>
            </w:r>
            <w:r w:rsidR="00982A12">
              <w:rPr>
                <w:sz w:val="18"/>
              </w:rPr>
              <w:br/>
              <w:t xml:space="preserve">  2.2 L’utilisateur veut supprimer la location</w:t>
            </w:r>
            <w:r w:rsidR="00982A12">
              <w:rPr>
                <w:sz w:val="18"/>
              </w:rPr>
              <w:br/>
            </w:r>
            <w:r w:rsidR="00982A12">
              <w:rPr>
                <w:sz w:val="18"/>
              </w:rPr>
              <w:tab/>
              <w:t>2.2.1 Retour au flux N° 3</w:t>
            </w:r>
          </w:p>
        </w:tc>
      </w:tr>
    </w:tbl>
    <w:p w14:paraId="411635EB" w14:textId="5E2909B5" w:rsidR="00BF1A51" w:rsidRDefault="00BF1A51" w:rsidP="00B33D60">
      <w:pPr>
        <w:pStyle w:val="Corpsdetexte"/>
      </w:pPr>
    </w:p>
    <w:p w14:paraId="714FECDF" w14:textId="186CCDC7" w:rsidR="00982A12" w:rsidRDefault="00982A12" w:rsidP="00982A12">
      <w:pPr>
        <w:pStyle w:val="Lgende"/>
        <w:keepNext/>
      </w:pPr>
      <w:bookmarkStart w:id="69" w:name="_Toc523409361"/>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437BB1">
        <w:rPr>
          <w:noProof/>
        </w:rPr>
        <w:t>17</w:t>
      </w:r>
      <w:r w:rsidR="00CA1854">
        <w:rPr>
          <w:noProof/>
        </w:rPr>
        <w:fldChar w:fldCharType="end"/>
      </w:r>
      <w:r>
        <w:t>- Use-case "Supprimer une place de parking"</w:t>
      </w:r>
      <w:bookmarkEnd w:id="69"/>
    </w:p>
    <w:tbl>
      <w:tblPr>
        <w:tblStyle w:val="TableauGrille5Fonc-Accentuation3"/>
        <w:tblW w:w="9782" w:type="dxa"/>
        <w:tblInd w:w="-459" w:type="dxa"/>
        <w:tblLook w:val="04A0" w:firstRow="1" w:lastRow="0" w:firstColumn="1" w:lastColumn="0" w:noHBand="0" w:noVBand="1"/>
      </w:tblPr>
      <w:tblGrid>
        <w:gridCol w:w="1985"/>
        <w:gridCol w:w="7797"/>
      </w:tblGrid>
      <w:tr w:rsidR="00982A12" w:rsidRPr="00BF1A51" w14:paraId="37FD90E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8486138" w14:textId="77777777" w:rsidR="00982A12" w:rsidRPr="00B33D60" w:rsidRDefault="00982A12" w:rsidP="00CA1854">
            <w:pPr>
              <w:pStyle w:val="Corpsdetexte"/>
              <w:jc w:val="center"/>
              <w:rPr>
                <w:sz w:val="18"/>
              </w:rPr>
            </w:pPr>
            <w:r w:rsidRPr="00B33D60">
              <w:rPr>
                <w:sz w:val="18"/>
              </w:rPr>
              <w:t>Nom</w:t>
            </w:r>
          </w:p>
        </w:tc>
        <w:tc>
          <w:tcPr>
            <w:tcW w:w="7797" w:type="dxa"/>
          </w:tcPr>
          <w:p w14:paraId="6BC6782F" w14:textId="45AC8165" w:rsidR="00982A12" w:rsidRPr="00BF1A51" w:rsidRDefault="00982A12"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e place de parking</w:t>
            </w:r>
          </w:p>
        </w:tc>
      </w:tr>
      <w:tr w:rsidR="00982A12" w:rsidRPr="00B33D60" w14:paraId="31B9F61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AD6C4D" w14:textId="77777777" w:rsidR="00982A12" w:rsidRPr="00B33D60" w:rsidRDefault="00982A12" w:rsidP="00CA1854">
            <w:pPr>
              <w:pStyle w:val="Corpsdetexte"/>
              <w:jc w:val="center"/>
              <w:rPr>
                <w:sz w:val="18"/>
              </w:rPr>
            </w:pPr>
            <w:r w:rsidRPr="00B33D60">
              <w:rPr>
                <w:sz w:val="18"/>
              </w:rPr>
              <w:t>Acteurs</w:t>
            </w:r>
          </w:p>
        </w:tc>
        <w:tc>
          <w:tcPr>
            <w:tcW w:w="7797" w:type="dxa"/>
          </w:tcPr>
          <w:p w14:paraId="39209326" w14:textId="77777777" w:rsidR="00982A12" w:rsidRPr="00B33D60" w:rsidRDefault="00982A12"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982A12" w:rsidRPr="00B33D60" w14:paraId="66154A2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622AFAA" w14:textId="77777777" w:rsidR="00982A12" w:rsidRPr="00B33D60" w:rsidRDefault="00982A12" w:rsidP="00CA1854">
            <w:pPr>
              <w:pStyle w:val="Corpsdetexte"/>
              <w:jc w:val="center"/>
              <w:rPr>
                <w:sz w:val="18"/>
              </w:rPr>
            </w:pPr>
            <w:r w:rsidRPr="00B33D60">
              <w:rPr>
                <w:sz w:val="18"/>
              </w:rPr>
              <w:t>Déclencheur</w:t>
            </w:r>
          </w:p>
        </w:tc>
        <w:tc>
          <w:tcPr>
            <w:tcW w:w="7797" w:type="dxa"/>
          </w:tcPr>
          <w:p w14:paraId="3BB9E865" w14:textId="3423886B" w:rsidR="00982A12" w:rsidRPr="00B33D60" w:rsidRDefault="00982A12"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217774">
              <w:rPr>
                <w:sz w:val="18"/>
              </w:rPr>
              <w:t xml:space="preserve"> </w:t>
            </w:r>
            <w:r>
              <w:rPr>
                <w:sz w:val="18"/>
              </w:rPr>
              <w:t>Supprimer la place</w:t>
            </w:r>
            <w:r w:rsidR="00217774">
              <w:rPr>
                <w:sz w:val="18"/>
              </w:rPr>
              <w:t xml:space="preserve"> </w:t>
            </w:r>
            <w:r>
              <w:rPr>
                <w:sz w:val="18"/>
              </w:rPr>
              <w:t>»</w:t>
            </w:r>
          </w:p>
        </w:tc>
      </w:tr>
      <w:tr w:rsidR="00982A12" w:rsidRPr="00B33D60" w14:paraId="4595517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CA7D61" w14:textId="14ED2E60" w:rsidR="00982A12" w:rsidRPr="00B33D60" w:rsidRDefault="00457039" w:rsidP="00CA1854">
            <w:pPr>
              <w:pStyle w:val="Corpsdetexte"/>
              <w:jc w:val="center"/>
              <w:rPr>
                <w:sz w:val="18"/>
              </w:rPr>
            </w:pPr>
            <w:r w:rsidRPr="00B33D60">
              <w:rPr>
                <w:sz w:val="18"/>
              </w:rPr>
              <w:t>Préconditions</w:t>
            </w:r>
          </w:p>
        </w:tc>
        <w:tc>
          <w:tcPr>
            <w:tcW w:w="7797" w:type="dxa"/>
          </w:tcPr>
          <w:p w14:paraId="4838C974" w14:textId="640514DC" w:rsidR="00982A12" w:rsidRPr="00B33D60" w:rsidRDefault="00982A12"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982A12" w:rsidRPr="00BF1A51" w14:paraId="536C6DCB"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C631268" w14:textId="77777777" w:rsidR="00982A12" w:rsidRPr="00B33D60" w:rsidRDefault="00982A12" w:rsidP="00CA1854">
            <w:pPr>
              <w:pStyle w:val="Corpsdetexte"/>
              <w:jc w:val="center"/>
              <w:rPr>
                <w:sz w:val="18"/>
              </w:rPr>
            </w:pPr>
            <w:r w:rsidRPr="00B33D60">
              <w:rPr>
                <w:sz w:val="18"/>
              </w:rPr>
              <w:t>Flux principale</w:t>
            </w:r>
          </w:p>
        </w:tc>
        <w:tc>
          <w:tcPr>
            <w:tcW w:w="7797" w:type="dxa"/>
          </w:tcPr>
          <w:p w14:paraId="4FC5E0E5" w14:textId="52353009" w:rsidR="00982A12" w:rsidRDefault="00982A12" w:rsidP="00982A12">
            <w:pPr>
              <w:pStyle w:val="Corpsdetexte"/>
              <w:numPr>
                <w:ilvl w:val="0"/>
                <w:numId w:val="30"/>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a place</w:t>
            </w:r>
            <w:r w:rsidR="00217774">
              <w:rPr>
                <w:sz w:val="18"/>
              </w:rPr>
              <w:t xml:space="preserve"> </w:t>
            </w:r>
            <w:r>
              <w:rPr>
                <w:sz w:val="18"/>
              </w:rPr>
              <w:t>»</w:t>
            </w:r>
          </w:p>
          <w:p w14:paraId="250ADB4B" w14:textId="49509AF6" w:rsidR="00982A12" w:rsidRDefault="00982A12" w:rsidP="00982A12">
            <w:pPr>
              <w:pStyle w:val="Corpsdetexte"/>
              <w:numPr>
                <w:ilvl w:val="0"/>
                <w:numId w:val="30"/>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51851C" w14:textId="1662C568" w:rsidR="00982A12" w:rsidRPr="00BF1A51" w:rsidRDefault="00982A12" w:rsidP="00982A12">
            <w:pPr>
              <w:pStyle w:val="Corpsdetexte"/>
              <w:numPr>
                <w:ilvl w:val="0"/>
                <w:numId w:val="30"/>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place</w:t>
            </w:r>
          </w:p>
        </w:tc>
      </w:tr>
      <w:tr w:rsidR="00982A12" w:rsidRPr="00B33D60" w14:paraId="3E7AFBF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BCF0DF" w14:textId="77777777" w:rsidR="00982A12" w:rsidRPr="00B33D60" w:rsidRDefault="00982A12" w:rsidP="00CA1854">
            <w:pPr>
              <w:pStyle w:val="Corpsdetexte"/>
              <w:jc w:val="center"/>
              <w:rPr>
                <w:sz w:val="18"/>
              </w:rPr>
            </w:pPr>
            <w:r w:rsidRPr="00B33D60">
              <w:rPr>
                <w:sz w:val="18"/>
              </w:rPr>
              <w:t>Flux secondaire</w:t>
            </w:r>
          </w:p>
        </w:tc>
        <w:tc>
          <w:tcPr>
            <w:tcW w:w="7797" w:type="dxa"/>
          </w:tcPr>
          <w:p w14:paraId="4871529C" w14:textId="2792C665" w:rsidR="00982A12" w:rsidRPr="00B33D60" w:rsidRDefault="00982A12"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s’est trompé</w:t>
            </w:r>
            <w:r>
              <w:rPr>
                <w:sz w:val="18"/>
              </w:rPr>
              <w:br/>
            </w:r>
            <w:r>
              <w:rPr>
                <w:sz w:val="18"/>
              </w:rPr>
              <w:tab/>
              <w:t>2.1.1 Retour au Flux N° 1</w:t>
            </w:r>
            <w:r>
              <w:rPr>
                <w:sz w:val="18"/>
              </w:rPr>
              <w:br/>
              <w:t xml:space="preserve">  2.2 L’utilisateur veut supprimer la place</w:t>
            </w:r>
            <w:r>
              <w:rPr>
                <w:sz w:val="18"/>
              </w:rPr>
              <w:br/>
            </w:r>
            <w:r>
              <w:rPr>
                <w:sz w:val="18"/>
              </w:rPr>
              <w:tab/>
              <w:t>2.2.1 Retour au flux N° 3</w:t>
            </w:r>
          </w:p>
        </w:tc>
      </w:tr>
    </w:tbl>
    <w:p w14:paraId="48889016" w14:textId="140C0D79" w:rsidR="00845AB4" w:rsidRDefault="00845AB4" w:rsidP="00B33D60">
      <w:pPr>
        <w:pStyle w:val="Corpsdetexte"/>
      </w:pPr>
    </w:p>
    <w:p w14:paraId="11A0A8C9" w14:textId="470BF558" w:rsidR="00845AB4" w:rsidRDefault="00845AB4" w:rsidP="00B33D60">
      <w:pPr>
        <w:pStyle w:val="Corpsdetexte"/>
      </w:pPr>
      <w:r>
        <w:br w:type="page"/>
      </w:r>
    </w:p>
    <w:p w14:paraId="5DB77139" w14:textId="4FC8B7B1" w:rsidR="00845AB4" w:rsidRDefault="00845AB4" w:rsidP="00845AB4">
      <w:pPr>
        <w:pStyle w:val="Lgende"/>
        <w:keepNext/>
      </w:pPr>
      <w:bookmarkStart w:id="70" w:name="_Toc523409362"/>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437BB1">
        <w:rPr>
          <w:noProof/>
        </w:rPr>
        <w:t>18</w:t>
      </w:r>
      <w:r w:rsidR="00CA1854">
        <w:rPr>
          <w:noProof/>
        </w:rPr>
        <w:fldChar w:fldCharType="end"/>
      </w:r>
      <w:r>
        <w:t xml:space="preserve"> - Use-case "Modifier une place de parking"</w:t>
      </w:r>
      <w:bookmarkEnd w:id="70"/>
    </w:p>
    <w:tbl>
      <w:tblPr>
        <w:tblStyle w:val="TableauGrille5Fonc-Accentuation3"/>
        <w:tblW w:w="9782" w:type="dxa"/>
        <w:tblInd w:w="-459" w:type="dxa"/>
        <w:tblLook w:val="04A0" w:firstRow="1" w:lastRow="0" w:firstColumn="1" w:lastColumn="0" w:noHBand="0" w:noVBand="1"/>
      </w:tblPr>
      <w:tblGrid>
        <w:gridCol w:w="1985"/>
        <w:gridCol w:w="7797"/>
      </w:tblGrid>
      <w:tr w:rsidR="00845AB4" w:rsidRPr="00BF1A51" w14:paraId="383CC4E6"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B919B4B" w14:textId="77777777" w:rsidR="00845AB4" w:rsidRPr="00B33D60" w:rsidRDefault="00845AB4" w:rsidP="00CA1854">
            <w:pPr>
              <w:pStyle w:val="Corpsdetexte"/>
              <w:jc w:val="center"/>
              <w:rPr>
                <w:sz w:val="18"/>
              </w:rPr>
            </w:pPr>
            <w:r w:rsidRPr="00B33D60">
              <w:rPr>
                <w:sz w:val="18"/>
              </w:rPr>
              <w:t>Nom</w:t>
            </w:r>
          </w:p>
        </w:tc>
        <w:tc>
          <w:tcPr>
            <w:tcW w:w="7797" w:type="dxa"/>
          </w:tcPr>
          <w:p w14:paraId="6BFF3262" w14:textId="654CE7CF" w:rsidR="00845AB4" w:rsidRPr="00BF1A51" w:rsidRDefault="00845AB4"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une place de parking</w:t>
            </w:r>
          </w:p>
        </w:tc>
      </w:tr>
      <w:tr w:rsidR="00845AB4" w:rsidRPr="00B33D60" w14:paraId="0E25040E"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E5A8998" w14:textId="77777777" w:rsidR="00845AB4" w:rsidRPr="00B33D60" w:rsidRDefault="00845AB4" w:rsidP="00CA1854">
            <w:pPr>
              <w:pStyle w:val="Corpsdetexte"/>
              <w:jc w:val="center"/>
              <w:rPr>
                <w:sz w:val="18"/>
              </w:rPr>
            </w:pPr>
            <w:r w:rsidRPr="00B33D60">
              <w:rPr>
                <w:sz w:val="18"/>
              </w:rPr>
              <w:t>Acteurs</w:t>
            </w:r>
          </w:p>
        </w:tc>
        <w:tc>
          <w:tcPr>
            <w:tcW w:w="7797" w:type="dxa"/>
          </w:tcPr>
          <w:p w14:paraId="425D3E1F" w14:textId="77777777" w:rsidR="00845AB4" w:rsidRPr="00B33D60" w:rsidRDefault="00845AB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845AB4" w:rsidRPr="00B33D60" w14:paraId="4724424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D1949EE" w14:textId="77777777" w:rsidR="00845AB4" w:rsidRPr="00B33D60" w:rsidRDefault="00845AB4" w:rsidP="00CA1854">
            <w:pPr>
              <w:pStyle w:val="Corpsdetexte"/>
              <w:jc w:val="center"/>
              <w:rPr>
                <w:sz w:val="18"/>
              </w:rPr>
            </w:pPr>
            <w:r w:rsidRPr="00B33D60">
              <w:rPr>
                <w:sz w:val="18"/>
              </w:rPr>
              <w:t>Déclencheur</w:t>
            </w:r>
          </w:p>
        </w:tc>
        <w:tc>
          <w:tcPr>
            <w:tcW w:w="7797" w:type="dxa"/>
          </w:tcPr>
          <w:p w14:paraId="0E35F5D2" w14:textId="2B33D3EC" w:rsidR="00845AB4" w:rsidRPr="00B33D60" w:rsidRDefault="00845AB4"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5179A4">
              <w:rPr>
                <w:sz w:val="18"/>
              </w:rPr>
              <w:t xml:space="preserve"> </w:t>
            </w:r>
            <w:r>
              <w:rPr>
                <w:sz w:val="18"/>
              </w:rPr>
              <w:t>Modifier la place</w:t>
            </w:r>
            <w:r w:rsidR="005179A4">
              <w:rPr>
                <w:sz w:val="18"/>
              </w:rPr>
              <w:t xml:space="preserve"> </w:t>
            </w:r>
            <w:r>
              <w:rPr>
                <w:sz w:val="18"/>
              </w:rPr>
              <w:t>»</w:t>
            </w:r>
          </w:p>
        </w:tc>
      </w:tr>
      <w:tr w:rsidR="00845AB4" w:rsidRPr="00B33D60" w14:paraId="44F5259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50F27C2" w14:textId="537B94D7" w:rsidR="00845AB4" w:rsidRPr="00B33D60" w:rsidRDefault="00457039" w:rsidP="00CA1854">
            <w:pPr>
              <w:pStyle w:val="Corpsdetexte"/>
              <w:jc w:val="center"/>
              <w:rPr>
                <w:sz w:val="18"/>
              </w:rPr>
            </w:pPr>
            <w:r w:rsidRPr="00B33D60">
              <w:rPr>
                <w:sz w:val="18"/>
              </w:rPr>
              <w:t>Préconditions</w:t>
            </w:r>
          </w:p>
        </w:tc>
        <w:tc>
          <w:tcPr>
            <w:tcW w:w="7797" w:type="dxa"/>
          </w:tcPr>
          <w:p w14:paraId="41751D63" w14:textId="77777777" w:rsidR="00845AB4" w:rsidRPr="00B33D60" w:rsidRDefault="00845AB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845AB4" w:rsidRPr="00BF1A51" w14:paraId="4DD9EBBE"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B1299E" w14:textId="77777777" w:rsidR="00845AB4" w:rsidRPr="00B33D60" w:rsidRDefault="00845AB4" w:rsidP="00CA1854">
            <w:pPr>
              <w:pStyle w:val="Corpsdetexte"/>
              <w:jc w:val="center"/>
              <w:rPr>
                <w:sz w:val="18"/>
              </w:rPr>
            </w:pPr>
            <w:r w:rsidRPr="00B33D60">
              <w:rPr>
                <w:sz w:val="18"/>
              </w:rPr>
              <w:t>Flux principale</w:t>
            </w:r>
          </w:p>
        </w:tc>
        <w:tc>
          <w:tcPr>
            <w:tcW w:w="7797" w:type="dxa"/>
          </w:tcPr>
          <w:p w14:paraId="2696589C" w14:textId="7E55CAB7" w:rsidR="00845AB4" w:rsidRDefault="00845AB4" w:rsidP="00845AB4">
            <w:pPr>
              <w:pStyle w:val="Corpsdetexte"/>
              <w:numPr>
                <w:ilvl w:val="0"/>
                <w:numId w:val="31"/>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 la place</w:t>
            </w:r>
            <w:r w:rsidR="005179A4">
              <w:rPr>
                <w:sz w:val="18"/>
              </w:rPr>
              <w:t xml:space="preserve"> </w:t>
            </w:r>
            <w:r>
              <w:rPr>
                <w:sz w:val="18"/>
              </w:rPr>
              <w:t>»</w:t>
            </w:r>
          </w:p>
          <w:p w14:paraId="39A5F20A" w14:textId="3DD40B2A" w:rsidR="00845AB4" w:rsidRP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6337D155" w14:textId="77777777" w:rsid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464B326A" w14:textId="1629F8BB" w:rsidR="00845AB4" w:rsidRPr="00BF1A51"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a place avec les nouvelles données</w:t>
            </w:r>
          </w:p>
        </w:tc>
      </w:tr>
      <w:tr w:rsidR="00845AB4" w:rsidRPr="00B33D60" w14:paraId="0C35D1F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C35ACB1" w14:textId="77777777" w:rsidR="00845AB4" w:rsidRPr="00B33D60" w:rsidRDefault="00845AB4" w:rsidP="00CA1854">
            <w:pPr>
              <w:pStyle w:val="Corpsdetexte"/>
              <w:jc w:val="center"/>
              <w:rPr>
                <w:sz w:val="18"/>
              </w:rPr>
            </w:pPr>
            <w:r w:rsidRPr="00B33D60">
              <w:rPr>
                <w:sz w:val="18"/>
              </w:rPr>
              <w:t>Flux secondaire</w:t>
            </w:r>
          </w:p>
        </w:tc>
        <w:tc>
          <w:tcPr>
            <w:tcW w:w="7797" w:type="dxa"/>
          </w:tcPr>
          <w:p w14:paraId="722EE5E1" w14:textId="6710406B" w:rsidR="00845AB4" w:rsidRPr="00B33D60" w:rsidRDefault="00845AB4"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w:t>
            </w:r>
            <w:r w:rsidR="00D84502">
              <w:rPr>
                <w:sz w:val="18"/>
              </w:rPr>
              <w:t>s</w:t>
            </w:r>
            <w:r>
              <w:rPr>
                <w:sz w:val="18"/>
              </w:rPr>
              <w:t>’est trompé</w:t>
            </w:r>
            <w:r>
              <w:rPr>
                <w:sz w:val="18"/>
              </w:rPr>
              <w:br/>
            </w:r>
            <w:r>
              <w:rPr>
                <w:sz w:val="18"/>
              </w:rPr>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p>
        </w:tc>
      </w:tr>
    </w:tbl>
    <w:p w14:paraId="1ED279A6" w14:textId="77777777" w:rsidR="00845AB4" w:rsidRDefault="00845AB4" w:rsidP="00B33D60">
      <w:pPr>
        <w:pStyle w:val="Corpsdetexte"/>
      </w:pPr>
    </w:p>
    <w:p w14:paraId="650E9C25" w14:textId="5E3B3D92" w:rsidR="00AE2FEA" w:rsidRDefault="00AE2FEA" w:rsidP="00AE2FEA">
      <w:pPr>
        <w:pStyle w:val="Lgende"/>
        <w:keepNext/>
      </w:pPr>
      <w:bookmarkStart w:id="71" w:name="_Toc523409363"/>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437BB1">
        <w:rPr>
          <w:noProof/>
        </w:rPr>
        <w:t>19</w:t>
      </w:r>
      <w:r w:rsidR="00CA1854">
        <w:rPr>
          <w:noProof/>
        </w:rPr>
        <w:fldChar w:fldCharType="end"/>
      </w:r>
      <w:r>
        <w:t xml:space="preserve"> - Use-case "Modifier les informations de son compte »</w:t>
      </w:r>
      <w:bookmarkEnd w:id="71"/>
    </w:p>
    <w:tbl>
      <w:tblPr>
        <w:tblStyle w:val="TableauGrille5Fonc-Accentuation3"/>
        <w:tblW w:w="9782" w:type="dxa"/>
        <w:tblInd w:w="-459" w:type="dxa"/>
        <w:tblLook w:val="04A0" w:firstRow="1" w:lastRow="0" w:firstColumn="1" w:lastColumn="0" w:noHBand="0" w:noVBand="1"/>
      </w:tblPr>
      <w:tblGrid>
        <w:gridCol w:w="1985"/>
        <w:gridCol w:w="7797"/>
      </w:tblGrid>
      <w:tr w:rsidR="00AE2FEA" w:rsidRPr="00BF1A51" w14:paraId="6A890737"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814EBDB" w14:textId="77777777" w:rsidR="00AE2FEA" w:rsidRPr="00B33D60" w:rsidRDefault="00AE2FEA" w:rsidP="00CA1854">
            <w:pPr>
              <w:pStyle w:val="Corpsdetexte"/>
              <w:jc w:val="center"/>
              <w:rPr>
                <w:sz w:val="18"/>
              </w:rPr>
            </w:pPr>
            <w:r w:rsidRPr="00B33D60">
              <w:rPr>
                <w:sz w:val="18"/>
              </w:rPr>
              <w:t>Nom</w:t>
            </w:r>
          </w:p>
        </w:tc>
        <w:tc>
          <w:tcPr>
            <w:tcW w:w="7797" w:type="dxa"/>
          </w:tcPr>
          <w:p w14:paraId="75A8DF3C" w14:textId="290624CA" w:rsidR="00AE2FEA" w:rsidRPr="00BF1A51" w:rsidRDefault="00AE2FEA"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les informations de son compte</w:t>
            </w:r>
          </w:p>
        </w:tc>
      </w:tr>
      <w:tr w:rsidR="00AE2FEA" w:rsidRPr="00B33D60" w14:paraId="34ED153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E6C417" w14:textId="77777777" w:rsidR="00AE2FEA" w:rsidRPr="00B33D60" w:rsidRDefault="00AE2FEA" w:rsidP="00CA1854">
            <w:pPr>
              <w:pStyle w:val="Corpsdetexte"/>
              <w:jc w:val="center"/>
              <w:rPr>
                <w:sz w:val="18"/>
              </w:rPr>
            </w:pPr>
            <w:r w:rsidRPr="00B33D60">
              <w:rPr>
                <w:sz w:val="18"/>
              </w:rPr>
              <w:t>Acteurs</w:t>
            </w:r>
          </w:p>
        </w:tc>
        <w:tc>
          <w:tcPr>
            <w:tcW w:w="7797" w:type="dxa"/>
          </w:tcPr>
          <w:p w14:paraId="20FD6A8B" w14:textId="77777777" w:rsidR="00AE2FEA" w:rsidRPr="00B33D60" w:rsidRDefault="00AE2FEA"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AE2FEA" w:rsidRPr="00B33D60" w14:paraId="618AF3E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65393BC" w14:textId="77777777" w:rsidR="00AE2FEA" w:rsidRPr="00B33D60" w:rsidRDefault="00AE2FEA" w:rsidP="00CA1854">
            <w:pPr>
              <w:pStyle w:val="Corpsdetexte"/>
              <w:jc w:val="center"/>
              <w:rPr>
                <w:sz w:val="18"/>
              </w:rPr>
            </w:pPr>
            <w:r w:rsidRPr="00B33D60">
              <w:rPr>
                <w:sz w:val="18"/>
              </w:rPr>
              <w:t>Déclencheur</w:t>
            </w:r>
          </w:p>
        </w:tc>
        <w:tc>
          <w:tcPr>
            <w:tcW w:w="7797" w:type="dxa"/>
          </w:tcPr>
          <w:p w14:paraId="4F5741FA" w14:textId="3D2F0709" w:rsidR="00AE2FEA" w:rsidRPr="00B33D60" w:rsidRDefault="00AE2FEA"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9E747C">
              <w:rPr>
                <w:sz w:val="18"/>
              </w:rPr>
              <w:t xml:space="preserve"> </w:t>
            </w:r>
            <w:r>
              <w:rPr>
                <w:sz w:val="18"/>
              </w:rPr>
              <w:t>Modifier</w:t>
            </w:r>
            <w:r w:rsidR="009E747C">
              <w:rPr>
                <w:sz w:val="18"/>
              </w:rPr>
              <w:t xml:space="preserve"> </w:t>
            </w:r>
            <w:r>
              <w:rPr>
                <w:sz w:val="18"/>
              </w:rPr>
              <w:t>»</w:t>
            </w:r>
          </w:p>
        </w:tc>
      </w:tr>
      <w:tr w:rsidR="00AE2FEA" w:rsidRPr="00B33D60" w14:paraId="2798E8BB"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ABAD355" w14:textId="635828EF" w:rsidR="00AE2FEA" w:rsidRPr="00B33D60" w:rsidRDefault="00457039" w:rsidP="00CA1854">
            <w:pPr>
              <w:pStyle w:val="Corpsdetexte"/>
              <w:jc w:val="center"/>
              <w:rPr>
                <w:sz w:val="18"/>
              </w:rPr>
            </w:pPr>
            <w:r w:rsidRPr="00B33D60">
              <w:rPr>
                <w:sz w:val="18"/>
              </w:rPr>
              <w:t>Préconditions</w:t>
            </w:r>
          </w:p>
        </w:tc>
        <w:tc>
          <w:tcPr>
            <w:tcW w:w="7797" w:type="dxa"/>
          </w:tcPr>
          <w:p w14:paraId="5C4A407D" w14:textId="3A791741" w:rsidR="00AE2FEA" w:rsidRPr="00B33D60" w:rsidRDefault="00AE2FEA"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est son profil et est authentifié (use-case « Se connecter »)</w:t>
            </w:r>
          </w:p>
        </w:tc>
      </w:tr>
      <w:tr w:rsidR="00AE2FEA" w:rsidRPr="00BF1A51" w14:paraId="025703C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025284C" w14:textId="77777777" w:rsidR="00AE2FEA" w:rsidRPr="00B33D60" w:rsidRDefault="00AE2FEA" w:rsidP="00CA1854">
            <w:pPr>
              <w:pStyle w:val="Corpsdetexte"/>
              <w:jc w:val="center"/>
              <w:rPr>
                <w:sz w:val="18"/>
              </w:rPr>
            </w:pPr>
            <w:r w:rsidRPr="00B33D60">
              <w:rPr>
                <w:sz w:val="18"/>
              </w:rPr>
              <w:t>Flux principale</w:t>
            </w:r>
          </w:p>
        </w:tc>
        <w:tc>
          <w:tcPr>
            <w:tcW w:w="7797" w:type="dxa"/>
          </w:tcPr>
          <w:p w14:paraId="1C87C7B3" w14:textId="502DC4A0" w:rsidR="00AE2FEA" w:rsidRDefault="00AE2FEA" w:rsidP="00AE2FEA">
            <w:pPr>
              <w:pStyle w:val="Corpsdetexte"/>
              <w:numPr>
                <w:ilvl w:val="0"/>
                <w:numId w:val="32"/>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w:t>
            </w:r>
            <w:r w:rsidR="009E747C">
              <w:rPr>
                <w:sz w:val="18"/>
              </w:rPr>
              <w:t xml:space="preserve"> </w:t>
            </w:r>
            <w:r>
              <w:rPr>
                <w:sz w:val="18"/>
              </w:rPr>
              <w:t>»</w:t>
            </w:r>
          </w:p>
          <w:p w14:paraId="2004DA92" w14:textId="77777777" w:rsidR="00AE2FEA" w:rsidRPr="00845AB4"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41E3E2" w14:textId="77777777" w:rsidR="00AE2FEA"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7BD054ED" w14:textId="51DF726E" w:rsidR="00AE2FEA" w:rsidRPr="00BF1A51"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es informations de l’utilisateur</w:t>
            </w:r>
          </w:p>
        </w:tc>
      </w:tr>
      <w:tr w:rsidR="00AE2FEA" w:rsidRPr="00B33D60" w14:paraId="7C3741D4"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F39CB7A" w14:textId="77777777" w:rsidR="00AE2FEA" w:rsidRPr="00B33D60" w:rsidRDefault="00AE2FEA" w:rsidP="00CA1854">
            <w:pPr>
              <w:pStyle w:val="Corpsdetexte"/>
              <w:jc w:val="center"/>
              <w:rPr>
                <w:sz w:val="18"/>
              </w:rPr>
            </w:pPr>
            <w:r w:rsidRPr="00B33D60">
              <w:rPr>
                <w:sz w:val="18"/>
              </w:rPr>
              <w:t>Flux secondaire</w:t>
            </w:r>
          </w:p>
        </w:tc>
        <w:tc>
          <w:tcPr>
            <w:tcW w:w="7797" w:type="dxa"/>
          </w:tcPr>
          <w:p w14:paraId="473FF8C4" w14:textId="6D284444" w:rsidR="00AE2FEA" w:rsidRPr="00B33D60" w:rsidRDefault="00AE2FEA"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w:t>
            </w:r>
            <w:r w:rsidR="00D84502">
              <w:rPr>
                <w:sz w:val="18"/>
              </w:rPr>
              <w:t>s</w:t>
            </w:r>
            <w:r>
              <w:rPr>
                <w:sz w:val="18"/>
              </w:rPr>
              <w:t>’est trompé</w:t>
            </w:r>
            <w:r>
              <w:rPr>
                <w:sz w:val="18"/>
              </w:rPr>
              <w:br/>
            </w:r>
            <w:r>
              <w:rPr>
                <w:sz w:val="18"/>
              </w:rPr>
              <w:lastRenderedPageBreak/>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r>
              <w:rPr>
                <w:sz w:val="18"/>
              </w:rPr>
              <w:br/>
            </w:r>
          </w:p>
        </w:tc>
      </w:tr>
    </w:tbl>
    <w:p w14:paraId="2845B76E" w14:textId="77777777" w:rsidR="00BF1A51" w:rsidRDefault="00BF1A51" w:rsidP="00B33D60">
      <w:pPr>
        <w:pStyle w:val="Corpsdetexte"/>
      </w:pPr>
    </w:p>
    <w:p w14:paraId="3BB00DD8" w14:textId="76000436" w:rsidR="00556725" w:rsidRDefault="00556725" w:rsidP="00556725">
      <w:pPr>
        <w:pStyle w:val="Titre2"/>
      </w:pPr>
      <w:bookmarkStart w:id="72" w:name="_Toc523409335"/>
      <w:r>
        <w:t>Modèle de données</w:t>
      </w:r>
      <w:bookmarkEnd w:id="72"/>
    </w:p>
    <w:p w14:paraId="26E736A3" w14:textId="619CE74B" w:rsidR="00E26FEC" w:rsidRDefault="00E26FEC" w:rsidP="00E26FEC">
      <w:pPr>
        <w:pStyle w:val="Lgende"/>
        <w:keepNext/>
      </w:pPr>
      <w:bookmarkStart w:id="73" w:name="_Toc523409377"/>
      <w:r>
        <w:t xml:space="preserve">Figure </w:t>
      </w:r>
      <w:r w:rsidR="0017147A">
        <w:rPr>
          <w:noProof/>
        </w:rPr>
        <w:fldChar w:fldCharType="begin"/>
      </w:r>
      <w:r w:rsidR="0017147A">
        <w:rPr>
          <w:noProof/>
        </w:rPr>
        <w:instrText xml:space="preserve"> SEQ Figure \* ARABIC </w:instrText>
      </w:r>
      <w:r w:rsidR="0017147A">
        <w:rPr>
          <w:noProof/>
        </w:rPr>
        <w:fldChar w:fldCharType="separate"/>
      </w:r>
      <w:r w:rsidR="00437BB1">
        <w:rPr>
          <w:noProof/>
        </w:rPr>
        <w:t>13</w:t>
      </w:r>
      <w:r w:rsidR="0017147A">
        <w:rPr>
          <w:noProof/>
        </w:rPr>
        <w:fldChar w:fldCharType="end"/>
      </w:r>
      <w:r>
        <w:t xml:space="preserve"> - Modèle de données de l'application</w:t>
      </w:r>
      <w:bookmarkEnd w:id="73"/>
    </w:p>
    <w:p w14:paraId="3A9A5F46" w14:textId="77777777" w:rsidR="00F51552" w:rsidRDefault="0010745F" w:rsidP="00C1672A">
      <w:pPr>
        <w:pStyle w:val="Corpsdetexte"/>
        <w:ind w:left="-426"/>
        <w:jc w:val="center"/>
      </w:pPr>
      <w:r>
        <w:rPr>
          <w:noProof/>
        </w:rPr>
        <w:drawing>
          <wp:inline distT="0" distB="0" distL="0" distR="0" wp14:anchorId="3EA1DBCD" wp14:editId="62FD9CF2">
            <wp:extent cx="6562845" cy="4114800"/>
            <wp:effectExtent l="0" t="0" r="952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570176" cy="4119397"/>
                    </a:xfrm>
                    <a:prstGeom prst="rect">
                      <a:avLst/>
                    </a:prstGeom>
                    <a:noFill/>
                    <a:ln>
                      <a:noFill/>
                    </a:ln>
                  </pic:spPr>
                </pic:pic>
              </a:graphicData>
            </a:graphic>
          </wp:inline>
        </w:drawing>
      </w:r>
    </w:p>
    <w:p w14:paraId="696B4DAF" w14:textId="77F99B50" w:rsidR="00B3666C" w:rsidRDefault="00F51552" w:rsidP="0010745F">
      <w:pPr>
        <w:pStyle w:val="Corpsdetexte"/>
      </w:pPr>
      <w:r>
        <w:t>Ma base de donnée</w:t>
      </w:r>
      <w:r w:rsidR="00B3666C">
        <w:t>s</w:t>
      </w:r>
      <w:r>
        <w:t xml:space="preserve"> est composée de </w:t>
      </w:r>
      <w:r w:rsidR="000224F3">
        <w:t>cinq</w:t>
      </w:r>
      <w:r>
        <w:t xml:space="preserve"> tables</w:t>
      </w:r>
      <w:r w:rsidR="00B3666C">
        <w:t> :</w:t>
      </w:r>
    </w:p>
    <w:p w14:paraId="36A06004" w14:textId="4732960B" w:rsidR="00B3666C" w:rsidRDefault="00B3666C" w:rsidP="00B3666C">
      <w:pPr>
        <w:pStyle w:val="puceTB"/>
      </w:pPr>
      <w:r>
        <w:t>Stockage des utilisateurs</w:t>
      </w:r>
    </w:p>
    <w:p w14:paraId="7AB30FD1" w14:textId="6187B678" w:rsidR="00B3666C" w:rsidRDefault="00B3666C" w:rsidP="00B3666C">
      <w:pPr>
        <w:pStyle w:val="puceTB"/>
      </w:pPr>
      <w:r>
        <w:t>Stockage des places de parking</w:t>
      </w:r>
    </w:p>
    <w:p w14:paraId="2E6FFA07" w14:textId="0671A243" w:rsidR="00B3666C" w:rsidRDefault="00B3666C" w:rsidP="00B3666C">
      <w:pPr>
        <w:pStyle w:val="puceTB"/>
      </w:pPr>
      <w:r>
        <w:t>Stockage des horaires et des horaires journaliers</w:t>
      </w:r>
    </w:p>
    <w:p w14:paraId="506A97F7" w14:textId="6807E35D" w:rsidR="00B3666C" w:rsidRDefault="00B3666C" w:rsidP="00B3666C">
      <w:pPr>
        <w:pStyle w:val="puceTB"/>
      </w:pPr>
      <w:r>
        <w:t>Stockage des locations</w:t>
      </w:r>
    </w:p>
    <w:p w14:paraId="11AA6677" w14:textId="77777777" w:rsidR="00C346AB" w:rsidRDefault="00C346AB" w:rsidP="00C346AB">
      <w:pPr>
        <w:pStyle w:val="puceTB"/>
        <w:numPr>
          <w:ilvl w:val="0"/>
          <w:numId w:val="0"/>
        </w:numPr>
        <w:ind w:left="720" w:hanging="360"/>
      </w:pPr>
    </w:p>
    <w:p w14:paraId="79AE7629" w14:textId="27C2ED09" w:rsidR="0010745F" w:rsidRDefault="00F51552" w:rsidP="0010745F">
      <w:pPr>
        <w:pStyle w:val="Corpsdetexte"/>
      </w:pPr>
      <w:r>
        <w:t xml:space="preserve">Les horaires sont enregistrés dans deux tables différentes pour une question de simplicité. Effectivement, un horaire peut être </w:t>
      </w:r>
      <w:r w:rsidR="00FC42AA">
        <w:t>journalier</w:t>
      </w:r>
      <w:r>
        <w:t xml:space="preserve"> </w:t>
      </w:r>
      <w:r w:rsidR="005F33EF">
        <w:t xml:space="preserve">ou </w:t>
      </w:r>
      <w:r w:rsidR="00B3666C">
        <w:t>défini dans la</w:t>
      </w:r>
      <w:r w:rsidR="00FC42AA">
        <w:t xml:space="preserve"> durée. Cela </w:t>
      </w:r>
      <w:r w:rsidR="00FC42AA">
        <w:lastRenderedPageBreak/>
        <w:t>permet de séparer les 2 systèmes d’horaires et d’avoir une base de donnée plus propre. De plus, en cas de recherche pour une durée plus grande que 1 jour, il ne sera même pas nécessaire de rechercher dans la table des horaires journaliers.</w:t>
      </w:r>
    </w:p>
    <w:p w14:paraId="1AA6BCDF" w14:textId="359CFDAE" w:rsidR="00FC42AA" w:rsidRDefault="00FC42AA" w:rsidP="0010745F">
      <w:pPr>
        <w:pStyle w:val="Corpsdetexte"/>
      </w:pPr>
      <w:r>
        <w:t>Au niveau d</w:t>
      </w:r>
      <w:r w:rsidR="00815105">
        <w:t>u</w:t>
      </w:r>
      <w:r>
        <w:t xml:space="preserve"> </w:t>
      </w:r>
      <w:proofErr w:type="spellStart"/>
      <w:r>
        <w:t>front-end</w:t>
      </w:r>
      <w:proofErr w:type="spellEnd"/>
      <w:r>
        <w:t xml:space="preserve">, cela facilitera également l’affichage </w:t>
      </w:r>
      <w:r w:rsidR="00B3666C">
        <w:t>laissant la possibilité</w:t>
      </w:r>
      <w:r>
        <w:t xml:space="preserve"> de séparer les horaires journaliers des horaires </w:t>
      </w:r>
      <w:r w:rsidR="00B3666C">
        <w:t xml:space="preserve">non journaliers </w:t>
      </w:r>
      <w:r>
        <w:t xml:space="preserve">de manière bien plus </w:t>
      </w:r>
      <w:r w:rsidR="00605017">
        <w:t>simple</w:t>
      </w:r>
      <w:r w:rsidR="00815105">
        <w:t>.</w:t>
      </w:r>
    </w:p>
    <w:p w14:paraId="6DDF738B" w14:textId="77777777" w:rsidR="00DB278D" w:rsidRPr="0010745F" w:rsidRDefault="00DB278D" w:rsidP="0010745F">
      <w:pPr>
        <w:pStyle w:val="Corpsdetexte"/>
      </w:pPr>
    </w:p>
    <w:p w14:paraId="6C0FE6AA" w14:textId="5C5F542D" w:rsidR="00556725" w:rsidRDefault="00556725" w:rsidP="00556725">
      <w:pPr>
        <w:pStyle w:val="Titre2"/>
      </w:pPr>
      <w:bookmarkStart w:id="74" w:name="_Toc523409336"/>
      <w:r>
        <w:t xml:space="preserve">Choix du système </w:t>
      </w:r>
      <w:proofErr w:type="spellStart"/>
      <w:r>
        <w:t>back-end</w:t>
      </w:r>
      <w:bookmarkEnd w:id="74"/>
      <w:proofErr w:type="spellEnd"/>
    </w:p>
    <w:p w14:paraId="502D2C97" w14:textId="0A1AC5BA" w:rsidR="0010745F" w:rsidRDefault="0010745F" w:rsidP="0010745F">
      <w:pPr>
        <w:pStyle w:val="Texte"/>
      </w:pPr>
      <w:r>
        <w:t xml:space="preserve">Le </w:t>
      </w:r>
      <w:proofErr w:type="spellStart"/>
      <w:r>
        <w:t>back-end</w:t>
      </w:r>
      <w:proofErr w:type="spellEnd"/>
      <w:r>
        <w:t xml:space="preserve"> de </w:t>
      </w:r>
      <w:r w:rsidR="00B3666C">
        <w:t>l’</w:t>
      </w:r>
      <w:r>
        <w:t>application doit pouvoir gérer un enregistrement et une connexion sécurisée ainsi que le stockage des données dans une base de donnée</w:t>
      </w:r>
      <w:r w:rsidR="00E70652">
        <w:t>s</w:t>
      </w:r>
      <w:r>
        <w:t xml:space="preserve">. Pour répondre </w:t>
      </w:r>
      <w:r w:rsidR="007D5EBB">
        <w:t>aux</w:t>
      </w:r>
      <w:r>
        <w:t xml:space="preserve"> attentes, j’ai décidé de créer une API REST récupérant et retournant des objets au format JSON. </w:t>
      </w:r>
    </w:p>
    <w:p w14:paraId="738DE7E7" w14:textId="07B38934" w:rsidR="0010745F" w:rsidRDefault="0010745F" w:rsidP="0010745F">
      <w:pPr>
        <w:pStyle w:val="Corpsdetexte"/>
      </w:pPr>
      <w:r>
        <w:t xml:space="preserve">Je </w:t>
      </w:r>
      <w:r w:rsidRPr="00E70652">
        <w:rPr>
          <w:rStyle w:val="TexteCar"/>
        </w:rPr>
        <w:t xml:space="preserve">dispose </w:t>
      </w:r>
      <w:r w:rsidR="00E70652" w:rsidRPr="00E70652">
        <w:rPr>
          <w:rStyle w:val="TexteCar"/>
        </w:rPr>
        <w:t xml:space="preserve">d'un hébergement suffisamment </w:t>
      </w:r>
      <w:r w:rsidR="0006541F">
        <w:rPr>
          <w:rStyle w:val="TexteCar"/>
        </w:rPr>
        <w:t>grand</w:t>
      </w:r>
      <w:r w:rsidRPr="00E70652">
        <w:rPr>
          <w:rStyle w:val="TexteCar"/>
        </w:rPr>
        <w:t xml:space="preserve"> pour</w:t>
      </w:r>
      <w:r>
        <w:t xml:space="preserve"> y mettre mon API. Elle ne doit cependant pas nécessit</w:t>
      </w:r>
      <w:r w:rsidR="003B0C2E">
        <w:t>er</w:t>
      </w:r>
      <w:r>
        <w:t xml:space="preserve"> JAVA pour fonctionner car mon hébergement ne le supporte pas. De plus, elle ne doit pas être cré</w:t>
      </w:r>
      <w:r w:rsidR="00E70652">
        <w:t>ée</w:t>
      </w:r>
      <w:r>
        <w:t xml:space="preserve"> avec PHP 5.6 ou moins</w:t>
      </w:r>
      <w:r w:rsidR="00E719DD">
        <w:t xml:space="preserve"> car celui-ci </w:t>
      </w:r>
      <w:r w:rsidR="00D03C51">
        <w:t xml:space="preserve">n’a plus de support actif depuis janvier 2017 et n’aura plus de support de sécurité dès décembre 2018. </w:t>
      </w:r>
      <w:r w:rsidR="00D03C51">
        <w:fldChar w:fldCharType="begin"/>
      </w:r>
      <w:r w:rsidR="00D03C51">
        <w:instrText xml:space="preserve"> ADDIN ZOTERO_ITEM CSL_CITATION {"citationID":"UFhwSfW3","properties":{"formattedCitation":"(PHP, Non dat\\uc0\\u233{})","plainCitation":"(PHP, Non daté)","noteIndex":0},"citationItems":[{"id":233,"uris":["http://zotero.org/users/4965059/items/7R4SWNE2"],"uri":["http://zotero.org/users/4965059/items/7R4SWNE2"],"itemData":{"id":233,"type":"webpage","title":"PHP: Supported Versions","URL":"http://php.net/supported-versions.php","author":[{"literal":"PHP"}],"issued":{"literal":"Non daté"},"accessed":{"date-parts":[["2018",8,24]]}}}],"schema":"https://github.com/citation-style-language/schema/raw/master/csl-citation.json"} </w:instrText>
      </w:r>
      <w:r w:rsidR="00D03C51">
        <w:fldChar w:fldCharType="separate"/>
      </w:r>
      <w:r w:rsidR="00D03C51" w:rsidRPr="00D03C51">
        <w:rPr>
          <w:rFonts w:cs="Arial"/>
          <w:szCs w:val="24"/>
        </w:rPr>
        <w:t>(PHP, Non daté)</w:t>
      </w:r>
      <w:r w:rsidR="00D03C51">
        <w:fldChar w:fldCharType="end"/>
      </w:r>
    </w:p>
    <w:p w14:paraId="17BDD901" w14:textId="0D29D425" w:rsidR="0010745F" w:rsidRDefault="0010745F" w:rsidP="0010745F">
      <w:pPr>
        <w:pStyle w:val="Corpsdetexte"/>
      </w:pPr>
      <w:r>
        <w:t>En étudiant les différentes solutions</w:t>
      </w:r>
      <w:r w:rsidR="003B0C2E">
        <w:t xml:space="preserve">, j’ai décidé de créer mon </w:t>
      </w:r>
      <w:proofErr w:type="spellStart"/>
      <w:r w:rsidR="003B0C2E">
        <w:t>back-end</w:t>
      </w:r>
      <w:proofErr w:type="spellEnd"/>
      <w:r w:rsidR="003B0C2E">
        <w:t xml:space="preserve"> en utilisant le Framework Laravel. Ce dernier est un Framework PHP très complet proposant un système de </w:t>
      </w:r>
      <w:r w:rsidR="00E70652">
        <w:t>façade</w:t>
      </w:r>
      <w:r w:rsidR="003B0C2E">
        <w:t xml:space="preserve"> pour accéder directement aux </w:t>
      </w:r>
      <w:r w:rsidR="00913404">
        <w:t>puissantes classes offertes par le Framework.</w:t>
      </w:r>
    </w:p>
    <w:p w14:paraId="34E815C9" w14:textId="52A2D64D" w:rsidR="00913404" w:rsidRDefault="00913404" w:rsidP="0010745F">
      <w:pPr>
        <w:pStyle w:val="Corpsdetexte"/>
      </w:pPr>
      <w:r>
        <w:t xml:space="preserve">Laravel est très simple </w:t>
      </w:r>
      <w:r w:rsidR="0043641C">
        <w:t>d’utilisation, de compréhension et de maintenance.</w:t>
      </w:r>
    </w:p>
    <w:p w14:paraId="2354C758" w14:textId="77777777" w:rsidR="00913404" w:rsidRDefault="00913404" w:rsidP="00913404">
      <w:pPr>
        <w:pStyle w:val="Corpsdetexte"/>
      </w:pPr>
      <w:r>
        <w:br w:type="page"/>
      </w:r>
    </w:p>
    <w:p w14:paraId="4D578A14" w14:textId="326FCE40" w:rsidR="00913404" w:rsidRDefault="00913404" w:rsidP="00913404">
      <w:pPr>
        <w:pStyle w:val="Titre3"/>
      </w:pPr>
      <w:bookmarkStart w:id="75" w:name="_Toc523409337"/>
      <w:r>
        <w:lastRenderedPageBreak/>
        <w:t>Les routes de l’API</w:t>
      </w:r>
      <w:bookmarkEnd w:id="75"/>
    </w:p>
    <w:p w14:paraId="019D2EEC" w14:textId="41A9D9DA" w:rsidR="00FC42AA" w:rsidRDefault="00913404" w:rsidP="00FC42AA">
      <w:pPr>
        <w:pStyle w:val="Texte"/>
      </w:pPr>
      <w:r w:rsidRPr="007E2B52">
        <w:t xml:space="preserve">Toutes les routes de l’api commencent par </w:t>
      </w:r>
      <w:hyperlink r:id="rId27" w:history="1">
        <w:r w:rsidRPr="007E2B52">
          <w:rPr>
            <w:rStyle w:val="Lienhypertexte"/>
            <w:color w:val="auto"/>
            <w:u w:val="none"/>
          </w:rPr>
          <w:t>http://parkaps.chalet-schupbach.ch/api</w:t>
        </w:r>
      </w:hyperlink>
      <w:r w:rsidRPr="007E2B52">
        <w:t xml:space="preserve"> !</w:t>
      </w:r>
      <w:r w:rsidR="002104B1" w:rsidRPr="007E2B52">
        <w:t xml:space="preserve"> Les paramètres </w:t>
      </w:r>
      <w:r w:rsidR="004C71F8">
        <w:t>des requêtes et leurs réponses sont passé</w:t>
      </w:r>
      <w:r w:rsidR="004954BE">
        <w:t>e</w:t>
      </w:r>
      <w:r w:rsidR="004C71F8">
        <w:t>s au format JSON.</w:t>
      </w:r>
    </w:p>
    <w:p w14:paraId="19A58B27" w14:textId="36CA15E9" w:rsidR="00F12D77" w:rsidRDefault="00FC42AA" w:rsidP="00FC42AA">
      <w:pPr>
        <w:pStyle w:val="Corpsdetexte"/>
      </w:pPr>
      <w:r>
        <w:t xml:space="preserve">Pour le middleware auth:api, il faut </w:t>
      </w:r>
      <w:r w:rsidR="004954BE">
        <w:t>ajouter</w:t>
      </w:r>
      <w:r>
        <w:t xml:space="preserve"> un header « Authorization ».</w:t>
      </w:r>
    </w:p>
    <w:p w14:paraId="446AB221" w14:textId="77777777" w:rsidR="00AB54A3" w:rsidRDefault="00AB54A3" w:rsidP="00FC42AA">
      <w:pPr>
        <w:pStyle w:val="Corpsdetexte"/>
      </w:pPr>
    </w:p>
    <w:p w14:paraId="2E1DC3FC" w14:textId="2AFDC51C" w:rsidR="00E26FEC" w:rsidRDefault="00E26FEC" w:rsidP="00E26FEC">
      <w:pPr>
        <w:pStyle w:val="Lgende"/>
        <w:keepNext/>
      </w:pPr>
      <w:bookmarkStart w:id="76" w:name="_Toc523409364"/>
      <w:r>
        <w:t xml:space="preserve">Tableau </w:t>
      </w:r>
      <w:r w:rsidR="0017147A">
        <w:rPr>
          <w:noProof/>
        </w:rPr>
        <w:fldChar w:fldCharType="begin"/>
      </w:r>
      <w:r w:rsidR="0017147A">
        <w:rPr>
          <w:noProof/>
        </w:rPr>
        <w:instrText xml:space="preserve"> SEQ Tableau \* ARABIC </w:instrText>
      </w:r>
      <w:r w:rsidR="0017147A">
        <w:rPr>
          <w:noProof/>
        </w:rPr>
        <w:fldChar w:fldCharType="separate"/>
      </w:r>
      <w:r w:rsidR="00437BB1">
        <w:rPr>
          <w:noProof/>
        </w:rPr>
        <w:t>20</w:t>
      </w:r>
      <w:r w:rsidR="0017147A">
        <w:rPr>
          <w:noProof/>
        </w:rPr>
        <w:fldChar w:fldCharType="end"/>
      </w:r>
      <w:r>
        <w:t xml:space="preserve"> - Liste des routes de l'API</w:t>
      </w:r>
      <w:bookmarkEnd w:id="76"/>
      <w:r w:rsidR="00FC42AA">
        <w:br/>
      </w:r>
    </w:p>
    <w:tbl>
      <w:tblPr>
        <w:tblStyle w:val="TableauGrille4-Accentuation3"/>
        <w:tblpPr w:leftFromText="141" w:rightFromText="141" w:vertAnchor="page" w:horzAnchor="page" w:tblpX="747" w:tblpY="4641"/>
        <w:tblW w:w="10915" w:type="dxa"/>
        <w:tblLayout w:type="fixed"/>
        <w:tblLook w:val="04A0" w:firstRow="1" w:lastRow="0" w:firstColumn="1" w:lastColumn="0" w:noHBand="0" w:noVBand="1"/>
      </w:tblPr>
      <w:tblGrid>
        <w:gridCol w:w="897"/>
        <w:gridCol w:w="1054"/>
        <w:gridCol w:w="2268"/>
        <w:gridCol w:w="1276"/>
        <w:gridCol w:w="2410"/>
        <w:gridCol w:w="992"/>
        <w:gridCol w:w="2018"/>
      </w:tblGrid>
      <w:tr w:rsidR="00F12D77" w14:paraId="3DD76C39"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42407BE" w14:textId="77777777" w:rsidR="00F12D77" w:rsidRPr="00F27327" w:rsidRDefault="00F12D77" w:rsidP="00F12D77">
            <w:pPr>
              <w:pStyle w:val="Corpsdetexte"/>
              <w:jc w:val="center"/>
              <w:rPr>
                <w:sz w:val="18"/>
              </w:rPr>
            </w:pPr>
            <w:r w:rsidRPr="00F27327">
              <w:rPr>
                <w:sz w:val="18"/>
              </w:rPr>
              <w:t>Numéro</w:t>
            </w:r>
          </w:p>
        </w:tc>
        <w:tc>
          <w:tcPr>
            <w:tcW w:w="1054" w:type="dxa"/>
          </w:tcPr>
          <w:p w14:paraId="5549F1F1"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Verbe</w:t>
            </w:r>
          </w:p>
        </w:tc>
        <w:tc>
          <w:tcPr>
            <w:tcW w:w="2268" w:type="dxa"/>
          </w:tcPr>
          <w:p w14:paraId="10D3964D"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URL</w:t>
            </w:r>
          </w:p>
        </w:tc>
        <w:tc>
          <w:tcPr>
            <w:tcW w:w="1276" w:type="dxa"/>
          </w:tcPr>
          <w:p w14:paraId="2039C318"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Middleware</w:t>
            </w:r>
          </w:p>
        </w:tc>
        <w:tc>
          <w:tcPr>
            <w:tcW w:w="2410" w:type="dxa"/>
          </w:tcPr>
          <w:p w14:paraId="62FE2F42"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Paramètres</w:t>
            </w:r>
          </w:p>
        </w:tc>
        <w:tc>
          <w:tcPr>
            <w:tcW w:w="992" w:type="dxa"/>
          </w:tcPr>
          <w:p w14:paraId="4C67D204"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Résultat</w:t>
            </w:r>
          </w:p>
        </w:tc>
        <w:tc>
          <w:tcPr>
            <w:tcW w:w="2018" w:type="dxa"/>
          </w:tcPr>
          <w:p w14:paraId="45F0B187"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Description</w:t>
            </w:r>
          </w:p>
        </w:tc>
      </w:tr>
      <w:tr w:rsidR="00F12D77" w14:paraId="14BBE3A9"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0C5F9AEE" w14:textId="77777777" w:rsidR="00F12D77" w:rsidRPr="00F27327" w:rsidRDefault="00F12D77" w:rsidP="00F12D77">
            <w:pPr>
              <w:pStyle w:val="Corpsdetexte"/>
              <w:jc w:val="center"/>
              <w:rPr>
                <w:sz w:val="18"/>
              </w:rPr>
            </w:pPr>
            <w:r w:rsidRPr="00F27327">
              <w:rPr>
                <w:sz w:val="18"/>
              </w:rPr>
              <w:t>1</w:t>
            </w:r>
          </w:p>
        </w:tc>
        <w:tc>
          <w:tcPr>
            <w:tcW w:w="1054" w:type="dxa"/>
            <w:vAlign w:val="center"/>
          </w:tcPr>
          <w:p w14:paraId="4AC7563B"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27327">
              <w:rPr>
                <w:sz w:val="18"/>
              </w:rPr>
              <w:t>POST</w:t>
            </w:r>
          </w:p>
        </w:tc>
        <w:tc>
          <w:tcPr>
            <w:tcW w:w="2268" w:type="dxa"/>
            <w:vAlign w:val="center"/>
          </w:tcPr>
          <w:p w14:paraId="5C43F0FF"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users</w:t>
            </w:r>
            <w:proofErr w:type="spellEnd"/>
          </w:p>
        </w:tc>
        <w:tc>
          <w:tcPr>
            <w:tcW w:w="1276" w:type="dxa"/>
            <w:vAlign w:val="center"/>
          </w:tcPr>
          <w:p w14:paraId="35813F2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3A5F9C52"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00FCCCA3"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7D432A54"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Enregistrement d’un utilisateur</w:t>
            </w:r>
          </w:p>
        </w:tc>
      </w:tr>
      <w:tr w:rsidR="00F12D77" w14:paraId="751AE93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07199540" w14:textId="77777777" w:rsidR="00F12D77" w:rsidRPr="00F27327" w:rsidRDefault="00F12D77" w:rsidP="00F12D77">
            <w:pPr>
              <w:pStyle w:val="Corpsdetexte"/>
              <w:jc w:val="center"/>
              <w:rPr>
                <w:sz w:val="18"/>
              </w:rPr>
            </w:pPr>
            <w:r w:rsidRPr="00F27327">
              <w:rPr>
                <w:sz w:val="18"/>
              </w:rPr>
              <w:t>2</w:t>
            </w:r>
          </w:p>
        </w:tc>
        <w:tc>
          <w:tcPr>
            <w:tcW w:w="1054" w:type="dxa"/>
            <w:vAlign w:val="center"/>
          </w:tcPr>
          <w:p w14:paraId="7B7F7D55"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27327">
              <w:rPr>
                <w:sz w:val="18"/>
              </w:rPr>
              <w:t>PUT</w:t>
            </w:r>
          </w:p>
        </w:tc>
        <w:tc>
          <w:tcPr>
            <w:tcW w:w="2268" w:type="dxa"/>
            <w:vAlign w:val="center"/>
          </w:tcPr>
          <w:p w14:paraId="64F811D9"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users</w:t>
            </w:r>
            <w:proofErr w:type="spellEnd"/>
            <w:r>
              <w:rPr>
                <w:sz w:val="18"/>
              </w:rPr>
              <w:t>/</w:t>
            </w:r>
            <w:proofErr w:type="spellStart"/>
            <w:r>
              <w:rPr>
                <w:sz w:val="18"/>
              </w:rPr>
              <w:t>activate</w:t>
            </w:r>
            <w:proofErr w:type="spellEnd"/>
            <w:r>
              <w:rPr>
                <w:sz w:val="18"/>
              </w:rPr>
              <w:t>/{token}</w:t>
            </w:r>
          </w:p>
        </w:tc>
        <w:tc>
          <w:tcPr>
            <w:tcW w:w="1276" w:type="dxa"/>
            <w:vAlign w:val="center"/>
          </w:tcPr>
          <w:p w14:paraId="1BD1A84C"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2410" w:type="dxa"/>
            <w:vAlign w:val="center"/>
          </w:tcPr>
          <w:p w14:paraId="553225C1" w14:textId="77777777" w:rsidR="00F12D77" w:rsidRPr="00F27327" w:rsidRDefault="00F12D77" w:rsidP="00FC42AA">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7FDF3527"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age HTML de réussite</w:t>
            </w:r>
          </w:p>
        </w:tc>
        <w:tc>
          <w:tcPr>
            <w:tcW w:w="2018" w:type="dxa"/>
            <w:vAlign w:val="center"/>
          </w:tcPr>
          <w:p w14:paraId="3107036B" w14:textId="31F88230"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ctivation du compte d’un utilisateur</w:t>
            </w:r>
          </w:p>
        </w:tc>
      </w:tr>
      <w:tr w:rsidR="00F12D77" w14:paraId="374D64AC"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472293E" w14:textId="77777777" w:rsidR="00F12D77" w:rsidRPr="00F27327" w:rsidRDefault="00F12D77" w:rsidP="00F12D77">
            <w:pPr>
              <w:pStyle w:val="Corpsdetexte"/>
              <w:jc w:val="center"/>
              <w:rPr>
                <w:sz w:val="18"/>
              </w:rPr>
            </w:pPr>
            <w:r>
              <w:rPr>
                <w:sz w:val="18"/>
              </w:rPr>
              <w:t>3</w:t>
            </w:r>
          </w:p>
        </w:tc>
        <w:tc>
          <w:tcPr>
            <w:tcW w:w="1054" w:type="dxa"/>
            <w:vAlign w:val="center"/>
          </w:tcPr>
          <w:p w14:paraId="4AA4FAF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363D1F4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ogin</w:t>
            </w:r>
          </w:p>
        </w:tc>
        <w:tc>
          <w:tcPr>
            <w:tcW w:w="1276" w:type="dxa"/>
            <w:vAlign w:val="center"/>
          </w:tcPr>
          <w:p w14:paraId="61E624E2"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5521EB7C"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remember_me</w:t>
            </w:r>
            <w:proofErr w:type="spellEnd"/>
            <w:r>
              <w:rPr>
                <w:sz w:val="18"/>
              </w:rPr>
              <w:br/>
              <w:t>}</w:t>
            </w:r>
          </w:p>
        </w:tc>
        <w:tc>
          <w:tcPr>
            <w:tcW w:w="992" w:type="dxa"/>
            <w:vAlign w:val="center"/>
          </w:tcPr>
          <w:p w14:paraId="1153D7C8"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5889BE11" w14:textId="25FE1B54"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Connexion d’un utilisateur, retourne un token </w:t>
            </w:r>
            <w:proofErr w:type="spellStart"/>
            <w:r>
              <w:rPr>
                <w:sz w:val="18"/>
              </w:rPr>
              <w:t>bearer</w:t>
            </w:r>
            <w:proofErr w:type="spellEnd"/>
          </w:p>
        </w:tc>
      </w:tr>
      <w:tr w:rsidR="00F12D77" w14:paraId="3EB31AC1"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2F1BF3CD" w14:textId="77777777" w:rsidR="00F12D77" w:rsidRPr="00F27327" w:rsidRDefault="00F12D77" w:rsidP="00F12D77">
            <w:pPr>
              <w:pStyle w:val="Corpsdetexte"/>
              <w:jc w:val="center"/>
              <w:rPr>
                <w:sz w:val="18"/>
              </w:rPr>
            </w:pPr>
            <w:r>
              <w:rPr>
                <w:sz w:val="18"/>
              </w:rPr>
              <w:t>4</w:t>
            </w:r>
          </w:p>
        </w:tc>
        <w:tc>
          <w:tcPr>
            <w:tcW w:w="1054" w:type="dxa"/>
            <w:vAlign w:val="center"/>
          </w:tcPr>
          <w:p w14:paraId="5E64C6BA"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B28C3CE"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logout</w:t>
            </w:r>
            <w:proofErr w:type="spellEnd"/>
          </w:p>
        </w:tc>
        <w:tc>
          <w:tcPr>
            <w:tcW w:w="1276" w:type="dxa"/>
            <w:vAlign w:val="center"/>
          </w:tcPr>
          <w:p w14:paraId="45ECA7CD"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22EE47E1" w14:textId="1CB75C1B" w:rsidR="00F12D77" w:rsidRPr="00F2732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2A484580"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319F1345" w14:textId="1DA7B3ED"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Déconnexion de l’utilisateur connecté, </w:t>
            </w:r>
            <w:proofErr w:type="spellStart"/>
            <w:r>
              <w:rPr>
                <w:sz w:val="18"/>
              </w:rPr>
              <w:t>revoke</w:t>
            </w:r>
            <w:proofErr w:type="spellEnd"/>
            <w:r>
              <w:rPr>
                <w:sz w:val="18"/>
              </w:rPr>
              <w:t xml:space="preserve"> le token</w:t>
            </w:r>
          </w:p>
        </w:tc>
      </w:tr>
      <w:tr w:rsidR="00F12D77" w14:paraId="46B0EC8E"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8162C09" w14:textId="77777777" w:rsidR="00F12D77" w:rsidRPr="00F27327" w:rsidRDefault="00F12D77" w:rsidP="00F12D77">
            <w:pPr>
              <w:pStyle w:val="Corpsdetexte"/>
              <w:jc w:val="center"/>
              <w:rPr>
                <w:sz w:val="18"/>
              </w:rPr>
            </w:pPr>
            <w:r>
              <w:rPr>
                <w:sz w:val="18"/>
              </w:rPr>
              <w:t>5</w:t>
            </w:r>
          </w:p>
        </w:tc>
        <w:tc>
          <w:tcPr>
            <w:tcW w:w="1054" w:type="dxa"/>
            <w:vAlign w:val="center"/>
          </w:tcPr>
          <w:p w14:paraId="05A451E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BE5DAE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w:t>
            </w:r>
          </w:p>
        </w:tc>
        <w:tc>
          <w:tcPr>
            <w:tcW w:w="1276" w:type="dxa"/>
            <w:vAlign w:val="center"/>
          </w:tcPr>
          <w:p w14:paraId="0C0C0300"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3DBCF1F" w14:textId="41552CC8" w:rsidR="00F12D77" w:rsidRPr="00F2732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62A5B3F9"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09F63DE3" w14:textId="7306696A" w:rsidR="00F12D77" w:rsidRPr="00F27327" w:rsidRDefault="002200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w:t>
            </w:r>
            <w:r w:rsidR="00F12D77">
              <w:rPr>
                <w:sz w:val="18"/>
              </w:rPr>
              <w:t xml:space="preserve"> </w:t>
            </w:r>
            <w:r>
              <w:rPr>
                <w:sz w:val="18"/>
              </w:rPr>
              <w:t>d</w:t>
            </w:r>
            <w:r w:rsidR="00F12D77">
              <w:rPr>
                <w:sz w:val="18"/>
              </w:rPr>
              <w:t>es informations relatives à l’utilisateur connecté</w:t>
            </w:r>
          </w:p>
        </w:tc>
      </w:tr>
      <w:tr w:rsidR="00F12D77" w14:paraId="1B403F9D"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52E334A3" w14:textId="4C5DB423" w:rsidR="00F12D77" w:rsidRDefault="00F12D77" w:rsidP="00F12D77">
            <w:pPr>
              <w:pStyle w:val="Corpsdetexte"/>
              <w:jc w:val="center"/>
              <w:rPr>
                <w:sz w:val="18"/>
              </w:rPr>
            </w:pPr>
            <w:r>
              <w:rPr>
                <w:sz w:val="18"/>
              </w:rPr>
              <w:t>6</w:t>
            </w:r>
          </w:p>
        </w:tc>
        <w:tc>
          <w:tcPr>
            <w:tcW w:w="1054" w:type="dxa"/>
            <w:vAlign w:val="center"/>
          </w:tcPr>
          <w:p w14:paraId="7167255B" w14:textId="26C8DA01"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1D111397" w14:textId="0260247F"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33294154" w14:textId="3D64BE3B"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50BBF334" w14:textId="01C96029" w:rsidR="00F12D77" w:rsidRDefault="00F12D77" w:rsidP="00F12D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556DFADD" w14:textId="7E959882"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773DDC7B" w14:textId="14498894"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e l’utilisateur connecté</w:t>
            </w:r>
          </w:p>
        </w:tc>
      </w:tr>
      <w:tr w:rsidR="00F12D77" w:rsidRPr="00F27327" w14:paraId="3DD6E1B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shd w:val="clear" w:color="auto" w:fill="A5A5A5" w:themeFill="accent3"/>
          </w:tcPr>
          <w:p w14:paraId="4B63250B" w14:textId="237FFC70" w:rsidR="00F12D77" w:rsidRPr="00F12D77" w:rsidRDefault="00F12D77" w:rsidP="00F12D77">
            <w:pPr>
              <w:pStyle w:val="Corpsdetexte"/>
              <w:jc w:val="center"/>
              <w:rPr>
                <w:color w:val="FFFFFF" w:themeColor="background1"/>
                <w:sz w:val="18"/>
              </w:rPr>
            </w:pPr>
            <w:r w:rsidRPr="00F12D77">
              <w:rPr>
                <w:color w:val="FFFFFF" w:themeColor="background1"/>
                <w:sz w:val="18"/>
              </w:rPr>
              <w:lastRenderedPageBreak/>
              <w:t>Numéro</w:t>
            </w:r>
          </w:p>
        </w:tc>
        <w:tc>
          <w:tcPr>
            <w:tcW w:w="1054" w:type="dxa"/>
            <w:shd w:val="clear" w:color="auto" w:fill="A5A5A5" w:themeFill="accent3"/>
          </w:tcPr>
          <w:p w14:paraId="3590EB4B" w14:textId="39E19514"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Verbe</w:t>
            </w:r>
          </w:p>
        </w:tc>
        <w:tc>
          <w:tcPr>
            <w:tcW w:w="2268" w:type="dxa"/>
            <w:shd w:val="clear" w:color="auto" w:fill="A5A5A5" w:themeFill="accent3"/>
          </w:tcPr>
          <w:p w14:paraId="139F5CFD" w14:textId="738C2D4E"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URL</w:t>
            </w:r>
          </w:p>
        </w:tc>
        <w:tc>
          <w:tcPr>
            <w:tcW w:w="1276" w:type="dxa"/>
            <w:shd w:val="clear" w:color="auto" w:fill="A5A5A5" w:themeFill="accent3"/>
          </w:tcPr>
          <w:p w14:paraId="63BF06FD" w14:textId="62519531"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Middleware</w:t>
            </w:r>
          </w:p>
        </w:tc>
        <w:tc>
          <w:tcPr>
            <w:tcW w:w="2410" w:type="dxa"/>
            <w:shd w:val="clear" w:color="auto" w:fill="A5A5A5" w:themeFill="accent3"/>
          </w:tcPr>
          <w:p w14:paraId="327BF0C7" w14:textId="0B3A3373"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Paramètres</w:t>
            </w:r>
          </w:p>
        </w:tc>
        <w:tc>
          <w:tcPr>
            <w:tcW w:w="992" w:type="dxa"/>
            <w:shd w:val="clear" w:color="auto" w:fill="A5A5A5" w:themeFill="accent3"/>
          </w:tcPr>
          <w:p w14:paraId="57D0C61A" w14:textId="3B2E3445"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Résultat</w:t>
            </w:r>
          </w:p>
        </w:tc>
        <w:tc>
          <w:tcPr>
            <w:tcW w:w="2018" w:type="dxa"/>
            <w:shd w:val="clear" w:color="auto" w:fill="A5A5A5" w:themeFill="accent3"/>
          </w:tcPr>
          <w:p w14:paraId="7F4CBC0B" w14:textId="423067EC"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Description</w:t>
            </w:r>
          </w:p>
        </w:tc>
      </w:tr>
      <w:tr w:rsidR="00F12D77" w:rsidRPr="00F27327" w14:paraId="6FDA03F5"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79DFCB9" w14:textId="08265565" w:rsidR="00F12D77" w:rsidRPr="00F27327" w:rsidRDefault="00F12D77" w:rsidP="00F12D77">
            <w:pPr>
              <w:pStyle w:val="Corpsdetexte"/>
              <w:jc w:val="center"/>
              <w:rPr>
                <w:sz w:val="18"/>
              </w:rPr>
            </w:pPr>
            <w:r>
              <w:rPr>
                <w:sz w:val="18"/>
              </w:rPr>
              <w:t>8</w:t>
            </w:r>
          </w:p>
        </w:tc>
        <w:tc>
          <w:tcPr>
            <w:tcW w:w="1054" w:type="dxa"/>
            <w:vAlign w:val="center"/>
          </w:tcPr>
          <w:p w14:paraId="02F53DD8" w14:textId="345D77D4"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15524C08" w14:textId="7EE11193"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113B8A1B" w14:textId="216A38C0"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342DE4F5" w14:textId="52CE95CC" w:rsidR="00F12D77" w:rsidRPr="00F12D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5FB558DA" w14:textId="0FB0B9A5"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0</w:t>
            </w:r>
          </w:p>
        </w:tc>
        <w:tc>
          <w:tcPr>
            <w:tcW w:w="2018" w:type="dxa"/>
            <w:vAlign w:val="center"/>
          </w:tcPr>
          <w:p w14:paraId="4B1E98D5" w14:textId="41FCEEDE"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Suppression de l’utilisateur connecté. Suppression des informations relatives en cascades</w:t>
            </w:r>
          </w:p>
        </w:tc>
      </w:tr>
      <w:tr w:rsidR="00F12D77" w:rsidRPr="00F27327" w14:paraId="4B32EC4B"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6C700D88" w14:textId="33905F84" w:rsidR="00F12D77" w:rsidRDefault="00F12D77" w:rsidP="00F12D77">
            <w:pPr>
              <w:pStyle w:val="Corpsdetexte"/>
              <w:jc w:val="center"/>
              <w:rPr>
                <w:sz w:val="18"/>
              </w:rPr>
            </w:pPr>
            <w:r>
              <w:rPr>
                <w:sz w:val="18"/>
              </w:rPr>
              <w:t>9</w:t>
            </w:r>
          </w:p>
        </w:tc>
        <w:tc>
          <w:tcPr>
            <w:tcW w:w="1054" w:type="dxa"/>
            <w:vAlign w:val="center"/>
          </w:tcPr>
          <w:p w14:paraId="21C3FBD1" w14:textId="5CDC72C7"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76A0397E" w14:textId="6DED98C4"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p>
        </w:tc>
        <w:tc>
          <w:tcPr>
            <w:tcW w:w="1276" w:type="dxa"/>
            <w:vAlign w:val="center"/>
          </w:tcPr>
          <w:p w14:paraId="7BCA9C4B" w14:textId="7389403A"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26DADD76" w14:textId="6556211F" w:rsidR="00F12D7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r>
            <w:r w:rsidR="006D4C1D">
              <w:rPr>
                <w:sz w:val="18"/>
              </w:rPr>
              <w:t>latitude</w:t>
            </w:r>
            <w:r w:rsidR="006D4C1D">
              <w:rPr>
                <w:sz w:val="18"/>
              </w:rPr>
              <w:br/>
            </w:r>
            <w:r w:rsidR="006D4C1D">
              <w:rPr>
                <w:sz w:val="18"/>
              </w:rPr>
              <w:tab/>
              <w:t>longitude</w:t>
            </w:r>
            <w:r w:rsidR="006D4C1D">
              <w:rPr>
                <w:sz w:val="18"/>
              </w:rPr>
              <w:br/>
            </w:r>
            <w:r w:rsidR="006D4C1D">
              <w:rPr>
                <w:sz w:val="18"/>
              </w:rPr>
              <w:tab/>
            </w:r>
            <w:proofErr w:type="spellStart"/>
            <w:r w:rsidR="006D4C1D">
              <w:rPr>
                <w:sz w:val="18"/>
              </w:rPr>
              <w:t>address</w:t>
            </w:r>
            <w:proofErr w:type="spellEnd"/>
            <w:r w:rsidR="006D4C1D">
              <w:rPr>
                <w:sz w:val="18"/>
              </w:rPr>
              <w:br/>
            </w:r>
            <w:r w:rsidR="006D4C1D">
              <w:rPr>
                <w:sz w:val="18"/>
              </w:rPr>
              <w:tab/>
            </w:r>
            <w:proofErr w:type="spellStart"/>
            <w:r w:rsidR="006D4C1D">
              <w:rPr>
                <w:sz w:val="18"/>
              </w:rPr>
              <w:t>price</w:t>
            </w:r>
            <w:proofErr w:type="spellEnd"/>
            <w:r w:rsidR="006D4C1D">
              <w:rPr>
                <w:sz w:val="18"/>
              </w:rPr>
              <w:br/>
            </w:r>
            <w:r w:rsidR="006D4C1D">
              <w:rPr>
                <w:sz w:val="18"/>
              </w:rPr>
              <w:tab/>
            </w:r>
            <w:proofErr w:type="spellStart"/>
            <w:r w:rsidR="006D4C1D">
              <w:rPr>
                <w:sz w:val="18"/>
              </w:rPr>
              <w:t>picture</w:t>
            </w:r>
            <w:proofErr w:type="spellEnd"/>
            <w:r w:rsidR="006D4C1D">
              <w:rPr>
                <w:sz w:val="18"/>
              </w:rPr>
              <w:br/>
            </w:r>
            <w:r w:rsidR="006D4C1D">
              <w:rPr>
                <w:sz w:val="18"/>
              </w:rPr>
              <w:tab/>
              <w:t>description</w:t>
            </w:r>
            <w:r w:rsidRPr="00F12D77">
              <w:rPr>
                <w:sz w:val="18"/>
              </w:rPr>
              <w:br/>
              <w:t>}</w:t>
            </w:r>
          </w:p>
        </w:tc>
        <w:tc>
          <w:tcPr>
            <w:tcW w:w="992" w:type="dxa"/>
            <w:vAlign w:val="center"/>
          </w:tcPr>
          <w:p w14:paraId="356EC738" w14:textId="2E35B0EE"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sidR="006D4C1D">
              <w:rPr>
                <w:sz w:val="18"/>
              </w:rPr>
              <w:t>1</w:t>
            </w:r>
          </w:p>
        </w:tc>
        <w:tc>
          <w:tcPr>
            <w:tcW w:w="2018" w:type="dxa"/>
            <w:vAlign w:val="center"/>
          </w:tcPr>
          <w:p w14:paraId="75DD7087" w14:textId="6B8B518E" w:rsidR="00F12D77" w:rsidRDefault="006D4C1D"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une place de parking. Le détenteur est l’utilisateur connecté</w:t>
            </w:r>
          </w:p>
        </w:tc>
      </w:tr>
      <w:tr w:rsidR="00096AED" w:rsidRPr="00F27327" w14:paraId="7C43AA7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9991D24" w14:textId="3E361647" w:rsidR="00096AED" w:rsidRDefault="00096AED" w:rsidP="00096AED">
            <w:pPr>
              <w:pStyle w:val="Corpsdetexte"/>
              <w:jc w:val="center"/>
              <w:rPr>
                <w:sz w:val="18"/>
              </w:rPr>
            </w:pPr>
            <w:r>
              <w:rPr>
                <w:sz w:val="18"/>
              </w:rPr>
              <w:t>10</w:t>
            </w:r>
          </w:p>
        </w:tc>
        <w:tc>
          <w:tcPr>
            <w:tcW w:w="1054" w:type="dxa"/>
            <w:vAlign w:val="center"/>
          </w:tcPr>
          <w:p w14:paraId="41FFAEE4" w14:textId="2C439EC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08E53F3E" w14:textId="76B8FDE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7DBE7" w14:textId="638E172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717C1777" w14:textId="7C1AB2B7" w:rsidR="00096AED" w:rsidRDefault="00096AED" w:rsidP="00096AED">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latitude</w:t>
            </w:r>
            <w:r>
              <w:rPr>
                <w:sz w:val="18"/>
              </w:rPr>
              <w:br/>
            </w:r>
            <w:r>
              <w:rPr>
                <w:sz w:val="18"/>
              </w:rPr>
              <w:tab/>
              <w:t>longitude</w:t>
            </w:r>
            <w:r>
              <w:rPr>
                <w:sz w:val="18"/>
              </w:rPr>
              <w:br/>
            </w:r>
            <w:r>
              <w:rPr>
                <w:sz w:val="18"/>
              </w:rPr>
              <w:tab/>
            </w:r>
            <w:proofErr w:type="spellStart"/>
            <w:r>
              <w:rPr>
                <w:sz w:val="18"/>
              </w:rPr>
              <w:t>address</w:t>
            </w:r>
            <w:proofErr w:type="spellEnd"/>
            <w:r>
              <w:rPr>
                <w:sz w:val="18"/>
              </w:rPr>
              <w:br/>
            </w:r>
            <w:r>
              <w:rPr>
                <w:sz w:val="18"/>
              </w:rPr>
              <w:tab/>
            </w:r>
            <w:proofErr w:type="spellStart"/>
            <w:r>
              <w:rPr>
                <w:sz w:val="18"/>
              </w:rPr>
              <w:t>price</w:t>
            </w:r>
            <w:proofErr w:type="spellEnd"/>
            <w:r>
              <w:rPr>
                <w:sz w:val="18"/>
              </w:rPr>
              <w:br/>
            </w:r>
            <w:r>
              <w:rPr>
                <w:sz w:val="18"/>
              </w:rPr>
              <w:tab/>
            </w:r>
            <w:proofErr w:type="spellStart"/>
            <w:r>
              <w:rPr>
                <w:sz w:val="18"/>
              </w:rPr>
              <w:t>picture</w:t>
            </w:r>
            <w:proofErr w:type="spellEnd"/>
            <w:r>
              <w:rPr>
                <w:sz w:val="18"/>
              </w:rPr>
              <w:br/>
            </w:r>
            <w:r>
              <w:rPr>
                <w:sz w:val="18"/>
              </w:rPr>
              <w:tab/>
              <w:t>description</w:t>
            </w:r>
            <w:r w:rsidRPr="00F12D77">
              <w:rPr>
                <w:sz w:val="18"/>
              </w:rPr>
              <w:br/>
              <w:t>}</w:t>
            </w:r>
          </w:p>
        </w:tc>
        <w:tc>
          <w:tcPr>
            <w:tcW w:w="992" w:type="dxa"/>
            <w:vAlign w:val="center"/>
          </w:tcPr>
          <w:p w14:paraId="409D154F" w14:textId="669458B9"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1</w:t>
            </w:r>
          </w:p>
        </w:tc>
        <w:tc>
          <w:tcPr>
            <w:tcW w:w="2018" w:type="dxa"/>
            <w:vAlign w:val="center"/>
          </w:tcPr>
          <w:p w14:paraId="26B9202E"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une place de parking. Le détenteur est l’utilisateur connecté.</w:t>
            </w:r>
          </w:p>
          <w:p w14:paraId="654752E3" w14:textId="1340B4F2"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r w:rsidR="00096AED" w:rsidRPr="00F27327" w14:paraId="654E5086"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4720C3CB" w14:textId="1DA941C7" w:rsidR="00096AED" w:rsidRDefault="00096AED" w:rsidP="00096AED">
            <w:pPr>
              <w:pStyle w:val="Corpsdetexte"/>
              <w:jc w:val="center"/>
              <w:rPr>
                <w:sz w:val="18"/>
              </w:rPr>
            </w:pPr>
            <w:r>
              <w:rPr>
                <w:sz w:val="18"/>
              </w:rPr>
              <w:t>11</w:t>
            </w:r>
          </w:p>
        </w:tc>
        <w:tc>
          <w:tcPr>
            <w:tcW w:w="1054" w:type="dxa"/>
            <w:vAlign w:val="center"/>
          </w:tcPr>
          <w:p w14:paraId="4F040BE0" w14:textId="386F3FC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69487500" w14:textId="42A1628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1BBD7F08" w14:textId="23B9338E"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4FBF1D50" w14:textId="5A55A3E0" w:rsidR="00096AED"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71D463DF" w14:textId="41536D4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C084BBB" w14:textId="0ABBA958"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une place de parking</w:t>
            </w:r>
          </w:p>
        </w:tc>
      </w:tr>
      <w:tr w:rsidR="00096AED" w:rsidRPr="00F27327" w14:paraId="0680868B"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6FCE5A1" w14:textId="0BCD9C9B" w:rsidR="00096AED" w:rsidRDefault="00096AED" w:rsidP="00096AED">
            <w:pPr>
              <w:pStyle w:val="Corpsdetexte"/>
              <w:jc w:val="center"/>
              <w:rPr>
                <w:sz w:val="18"/>
              </w:rPr>
            </w:pPr>
            <w:r>
              <w:rPr>
                <w:sz w:val="18"/>
              </w:rPr>
              <w:t>12</w:t>
            </w:r>
          </w:p>
        </w:tc>
        <w:tc>
          <w:tcPr>
            <w:tcW w:w="1054" w:type="dxa"/>
            <w:vAlign w:val="center"/>
          </w:tcPr>
          <w:p w14:paraId="1F022CD4" w14:textId="122313AA"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317E849A" w14:textId="66A7AB5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1DBA4" w14:textId="3B7F24F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0B43F84D" w14:textId="6F88165B" w:rsidR="00096AED"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9994DA8" w14:textId="71D7A1C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A92D7E6"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Suppression d’une place de parking</w:t>
            </w:r>
          </w:p>
          <w:p w14:paraId="1944FBE7" w14:textId="1B4CD54F"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bl>
    <w:p w14:paraId="1F89492E" w14:textId="77777777" w:rsidR="00096AED" w:rsidRDefault="00096AED">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3CB27EF6"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17FF244" w14:textId="77777777" w:rsidR="00220077" w:rsidRDefault="00220077" w:rsidP="00220077">
            <w:pPr>
              <w:pStyle w:val="Corpsdetexte"/>
              <w:jc w:val="center"/>
              <w:rPr>
                <w:sz w:val="18"/>
              </w:rPr>
            </w:pPr>
            <w:r w:rsidRPr="00F12D77">
              <w:rPr>
                <w:sz w:val="18"/>
              </w:rPr>
              <w:lastRenderedPageBreak/>
              <w:t>Numéro</w:t>
            </w:r>
          </w:p>
        </w:tc>
        <w:tc>
          <w:tcPr>
            <w:tcW w:w="1054" w:type="dxa"/>
          </w:tcPr>
          <w:p w14:paraId="047E15E4"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741A709D"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355F3E5B"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21E804B3" w14:textId="77777777" w:rsidR="00220077" w:rsidRDefault="00220077" w:rsidP="00220077">
            <w:pPr>
              <w:pStyle w:val="Corpsdetexte"/>
              <w:tabs>
                <w:tab w:val="left" w:pos="277"/>
              </w:tabs>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5D09001F"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3D568ED6"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220077" w:rsidRPr="00F27327" w14:paraId="55521DCA"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6BD6754" w14:textId="77777777" w:rsidR="00220077" w:rsidRDefault="00220077" w:rsidP="00220077">
            <w:pPr>
              <w:pStyle w:val="Corpsdetexte"/>
              <w:jc w:val="center"/>
              <w:rPr>
                <w:sz w:val="18"/>
              </w:rPr>
            </w:pPr>
            <w:r>
              <w:rPr>
                <w:sz w:val="18"/>
              </w:rPr>
              <w:t>13</w:t>
            </w:r>
          </w:p>
        </w:tc>
        <w:tc>
          <w:tcPr>
            <w:tcW w:w="1054" w:type="dxa"/>
            <w:vAlign w:val="center"/>
          </w:tcPr>
          <w:p w14:paraId="4B31D1B0"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5146346A"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availabilites</w:t>
            </w:r>
            <w:proofErr w:type="spellEnd"/>
          </w:p>
        </w:tc>
        <w:tc>
          <w:tcPr>
            <w:tcW w:w="1276" w:type="dxa"/>
            <w:vAlign w:val="center"/>
          </w:tcPr>
          <w:p w14:paraId="0D559A6E"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28123239" w14:textId="24873136" w:rsidR="002200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daily</w:t>
            </w:r>
            <w:proofErr w:type="spellEnd"/>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5D1D7A64"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4EED2552"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horaire pour une place de parking</w:t>
            </w:r>
          </w:p>
          <w:p w14:paraId="7ABD9034" w14:textId="2BD879AD"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7A5C1C48"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8B693DC" w14:textId="31F29B03" w:rsidR="00220077" w:rsidRDefault="00220077" w:rsidP="00220077">
            <w:pPr>
              <w:pStyle w:val="Corpsdetexte"/>
              <w:jc w:val="center"/>
              <w:rPr>
                <w:sz w:val="18"/>
              </w:rPr>
            </w:pPr>
            <w:r>
              <w:rPr>
                <w:sz w:val="18"/>
              </w:rPr>
              <w:t>1</w:t>
            </w:r>
            <w:r w:rsidR="00605A85">
              <w:rPr>
                <w:sz w:val="18"/>
              </w:rPr>
              <w:t>4</w:t>
            </w:r>
          </w:p>
        </w:tc>
        <w:tc>
          <w:tcPr>
            <w:tcW w:w="1054" w:type="dxa"/>
            <w:vAlign w:val="center"/>
          </w:tcPr>
          <w:p w14:paraId="4F531F6F"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DELETE </w:t>
            </w:r>
          </w:p>
        </w:tc>
        <w:tc>
          <w:tcPr>
            <w:tcW w:w="2268" w:type="dxa"/>
            <w:vAlign w:val="center"/>
          </w:tcPr>
          <w:p w14:paraId="42E9CE39"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availabilites</w:t>
            </w:r>
            <w:proofErr w:type="spellEnd"/>
            <w:r>
              <w:rPr>
                <w:sz w:val="18"/>
              </w:rPr>
              <w:t>/{id}</w:t>
            </w:r>
          </w:p>
        </w:tc>
        <w:tc>
          <w:tcPr>
            <w:tcW w:w="1276" w:type="dxa"/>
            <w:vAlign w:val="center"/>
          </w:tcPr>
          <w:p w14:paraId="1E9945F0"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791CCADF" w14:textId="34F6D6B3" w:rsidR="00220077" w:rsidRDefault="00220077" w:rsidP="002200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r>
            <w:proofErr w:type="spellStart"/>
            <w:r>
              <w:rPr>
                <w:sz w:val="18"/>
              </w:rPr>
              <w:t>daily</w:t>
            </w:r>
            <w:proofErr w:type="spellEnd"/>
            <w:r w:rsidRPr="00F12D77">
              <w:rPr>
                <w:sz w:val="18"/>
              </w:rPr>
              <w:br/>
              <w:t>}</w:t>
            </w:r>
          </w:p>
        </w:tc>
        <w:tc>
          <w:tcPr>
            <w:tcW w:w="992" w:type="dxa"/>
            <w:vAlign w:val="center"/>
          </w:tcPr>
          <w:p w14:paraId="609FC02D"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6B9C5F3A"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Suppression d’un horaire</w:t>
            </w:r>
          </w:p>
          <w:p w14:paraId="68FE2EF3" w14:textId="3B9776A1"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7C3EE425"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AB5E799" w14:textId="5DA5B442" w:rsidR="00220077" w:rsidRDefault="00220077" w:rsidP="00220077">
            <w:pPr>
              <w:pStyle w:val="Corpsdetexte"/>
              <w:jc w:val="center"/>
              <w:rPr>
                <w:sz w:val="18"/>
              </w:rPr>
            </w:pPr>
            <w:r>
              <w:rPr>
                <w:sz w:val="18"/>
              </w:rPr>
              <w:t>1</w:t>
            </w:r>
            <w:r w:rsidR="00605A85">
              <w:rPr>
                <w:sz w:val="18"/>
              </w:rPr>
              <w:t>5</w:t>
            </w:r>
          </w:p>
        </w:tc>
        <w:tc>
          <w:tcPr>
            <w:tcW w:w="1054" w:type="dxa"/>
            <w:vAlign w:val="center"/>
          </w:tcPr>
          <w:p w14:paraId="6F82B2B8" w14:textId="0611392E"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40F2A65" w14:textId="249A95F5"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roofErr w:type="spellStart"/>
            <w:r>
              <w:rPr>
                <w:sz w:val="18"/>
              </w:rPr>
              <w:t>availabilites</w:t>
            </w:r>
            <w:proofErr w:type="spellEnd"/>
          </w:p>
        </w:tc>
        <w:tc>
          <w:tcPr>
            <w:tcW w:w="1276" w:type="dxa"/>
            <w:vAlign w:val="center"/>
          </w:tcPr>
          <w:p w14:paraId="54DA0762" w14:textId="66287AD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B5A1843" w14:textId="58A3900B" w:rsidR="0022007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5A619E20" w14:textId="4D7C3835"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6DFC1F05" w14:textId="4D615370"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es horaires d’une place de parking</w:t>
            </w:r>
          </w:p>
        </w:tc>
      </w:tr>
      <w:tr w:rsidR="00220077" w:rsidRPr="00F27327" w14:paraId="16E37903"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79C7E53" w14:textId="7C5596C4" w:rsidR="00220077" w:rsidRDefault="00220077" w:rsidP="00220077">
            <w:pPr>
              <w:pStyle w:val="Corpsdetexte"/>
              <w:jc w:val="center"/>
              <w:rPr>
                <w:sz w:val="18"/>
              </w:rPr>
            </w:pPr>
            <w:r>
              <w:rPr>
                <w:sz w:val="18"/>
              </w:rPr>
              <w:t>1</w:t>
            </w:r>
            <w:r w:rsidR="00605A85">
              <w:rPr>
                <w:sz w:val="18"/>
              </w:rPr>
              <w:t>6</w:t>
            </w:r>
          </w:p>
        </w:tc>
        <w:tc>
          <w:tcPr>
            <w:tcW w:w="1054" w:type="dxa"/>
            <w:vAlign w:val="center"/>
          </w:tcPr>
          <w:p w14:paraId="09A6FC24" w14:textId="6BA7C356"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OST</w:t>
            </w:r>
          </w:p>
        </w:tc>
        <w:tc>
          <w:tcPr>
            <w:tcW w:w="2268" w:type="dxa"/>
            <w:vAlign w:val="center"/>
          </w:tcPr>
          <w:p w14:paraId="66239737" w14:textId="1DFDAD56"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occupants</w:t>
            </w:r>
          </w:p>
        </w:tc>
        <w:tc>
          <w:tcPr>
            <w:tcW w:w="1276" w:type="dxa"/>
            <w:vAlign w:val="center"/>
          </w:tcPr>
          <w:p w14:paraId="7E6D0446" w14:textId="27EF6FB8"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3749F5D4" w14:textId="63748B56" w:rsidR="00220077" w:rsidRPr="00F12D77" w:rsidRDefault="00220077" w:rsidP="002200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2B689E5C" w14:textId="68961C5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678FE8D1" w14:textId="61CA2A31"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Création d’une location</w:t>
            </w:r>
          </w:p>
        </w:tc>
      </w:tr>
      <w:tr w:rsidR="00605A85" w:rsidRPr="00F27327" w14:paraId="091317D6" w14:textId="77777777" w:rsidTr="00B319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8D77E49" w14:textId="46869518" w:rsidR="00605A85" w:rsidRDefault="00605A85" w:rsidP="00605A85">
            <w:pPr>
              <w:pStyle w:val="Corpsdetexte"/>
              <w:jc w:val="center"/>
              <w:rPr>
                <w:sz w:val="18"/>
              </w:rPr>
            </w:pPr>
            <w:r>
              <w:rPr>
                <w:sz w:val="18"/>
              </w:rPr>
              <w:t>17</w:t>
            </w:r>
          </w:p>
        </w:tc>
        <w:tc>
          <w:tcPr>
            <w:tcW w:w="1054" w:type="dxa"/>
            <w:vAlign w:val="center"/>
          </w:tcPr>
          <w:p w14:paraId="7E14C002" w14:textId="5C9F55C7"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LETE</w:t>
            </w:r>
          </w:p>
        </w:tc>
        <w:tc>
          <w:tcPr>
            <w:tcW w:w="2268" w:type="dxa"/>
            <w:vAlign w:val="center"/>
          </w:tcPr>
          <w:p w14:paraId="7D1718EA" w14:textId="67AA9A9E"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occupants/{id}</w:t>
            </w:r>
          </w:p>
        </w:tc>
        <w:tc>
          <w:tcPr>
            <w:tcW w:w="1276" w:type="dxa"/>
            <w:vAlign w:val="center"/>
          </w:tcPr>
          <w:p w14:paraId="7A23C383" w14:textId="16FA8BBF"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9107831" w14:textId="24CFEAE4" w:rsidR="00605A85" w:rsidRPr="00F12D77" w:rsidRDefault="00605A85" w:rsidP="00B319CF">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17DFD688" w14:textId="5772F1C3"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6FB1A3DF" w14:textId="77777777"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ession d’une location</w:t>
            </w:r>
          </w:p>
          <w:p w14:paraId="0135D403" w14:textId="0CE8A0A5"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location soit le même que celui appelant l’API</w:t>
            </w:r>
          </w:p>
        </w:tc>
      </w:tr>
    </w:tbl>
    <w:p w14:paraId="3DDBCEF9" w14:textId="77777777" w:rsidR="00220077" w:rsidRDefault="00220077">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72E4C584" w14:textId="77777777" w:rsidTr="00B10E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3CB630F1" w14:textId="68854E2D" w:rsidR="00220077" w:rsidRDefault="00220077" w:rsidP="00220077">
            <w:pPr>
              <w:pStyle w:val="Corpsdetexte"/>
              <w:jc w:val="center"/>
              <w:rPr>
                <w:sz w:val="18"/>
              </w:rPr>
            </w:pPr>
            <w:r w:rsidRPr="00F12D77">
              <w:rPr>
                <w:sz w:val="18"/>
              </w:rPr>
              <w:lastRenderedPageBreak/>
              <w:t>Numéro</w:t>
            </w:r>
          </w:p>
        </w:tc>
        <w:tc>
          <w:tcPr>
            <w:tcW w:w="1054" w:type="dxa"/>
          </w:tcPr>
          <w:p w14:paraId="34805A0E" w14:textId="079AE943"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3B0B9005" w14:textId="0078F9B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45A0EDDA" w14:textId="6D55D7C4"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49D19C76" w14:textId="6001900C" w:rsidR="00220077" w:rsidRPr="00F12D77" w:rsidRDefault="00220077" w:rsidP="00220077">
            <w:pPr>
              <w:pStyle w:val="Corpsdetexte"/>
              <w:tabs>
                <w:tab w:val="left" w:pos="277"/>
              </w:tabs>
              <w:jc w:val="left"/>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096C33A9" w14:textId="17E4CE0D"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1706973D" w14:textId="7E7E4E6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605A85" w:rsidRPr="00F27327" w14:paraId="7FD59F8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A8B11F0" w14:textId="78A16FC4" w:rsidR="00605A85" w:rsidRDefault="00605A85" w:rsidP="00605A85">
            <w:pPr>
              <w:pStyle w:val="Corpsdetexte"/>
              <w:jc w:val="center"/>
              <w:rPr>
                <w:sz w:val="18"/>
              </w:rPr>
            </w:pPr>
            <w:r>
              <w:rPr>
                <w:sz w:val="18"/>
              </w:rPr>
              <w:t>18</w:t>
            </w:r>
          </w:p>
        </w:tc>
        <w:tc>
          <w:tcPr>
            <w:tcW w:w="1054" w:type="dxa"/>
            <w:vAlign w:val="center"/>
          </w:tcPr>
          <w:p w14:paraId="343BE30E" w14:textId="075B0F0D"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788252C5" w14:textId="4D3DAF77"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occupants</w:t>
            </w:r>
          </w:p>
        </w:tc>
        <w:tc>
          <w:tcPr>
            <w:tcW w:w="1276" w:type="dxa"/>
            <w:vAlign w:val="center"/>
          </w:tcPr>
          <w:p w14:paraId="3AAE42BB" w14:textId="46E13AE8"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A42E0D1" w14:textId="3F891D4F" w:rsidR="00605A85" w:rsidRPr="00F12D77" w:rsidRDefault="00605A85" w:rsidP="00605A85">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02B78673" w14:textId="5AD4B120"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55AD990E" w14:textId="78A58EE3"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es locations de l’utilisateur connecté</w:t>
            </w:r>
          </w:p>
        </w:tc>
      </w:tr>
      <w:tr w:rsidR="00605A85" w:rsidRPr="00F27327" w14:paraId="3364A994"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0855A2E" w14:textId="7A0634D5" w:rsidR="00605A85" w:rsidRDefault="00605A85" w:rsidP="00605A85">
            <w:pPr>
              <w:pStyle w:val="Corpsdetexte"/>
              <w:jc w:val="center"/>
              <w:rPr>
                <w:sz w:val="18"/>
              </w:rPr>
            </w:pPr>
            <w:r>
              <w:rPr>
                <w:sz w:val="18"/>
              </w:rPr>
              <w:t>19</w:t>
            </w:r>
          </w:p>
        </w:tc>
        <w:tc>
          <w:tcPr>
            <w:tcW w:w="1054" w:type="dxa"/>
            <w:vAlign w:val="center"/>
          </w:tcPr>
          <w:p w14:paraId="46E19916" w14:textId="2CFBA7FF"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7BABCEE" w14:textId="4D68A5D2"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token</w:t>
            </w:r>
          </w:p>
        </w:tc>
        <w:tc>
          <w:tcPr>
            <w:tcW w:w="1276" w:type="dxa"/>
            <w:vAlign w:val="center"/>
          </w:tcPr>
          <w:p w14:paraId="31EECB6E" w14:textId="42AE4E5E"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proofErr w:type="spellStart"/>
            <w:r>
              <w:rPr>
                <w:sz w:val="18"/>
              </w:rPr>
              <w:t>auth</w:t>
            </w:r>
            <w:proofErr w:type="spellEnd"/>
            <w:r>
              <w:rPr>
                <w:sz w:val="18"/>
              </w:rPr>
              <w:t> :api</w:t>
            </w:r>
          </w:p>
        </w:tc>
        <w:tc>
          <w:tcPr>
            <w:tcW w:w="2410" w:type="dxa"/>
            <w:vAlign w:val="center"/>
          </w:tcPr>
          <w:p w14:paraId="30FF140D" w14:textId="34014743" w:rsidR="00605A85" w:rsidRPr="00F12D77" w:rsidRDefault="00605A85" w:rsidP="00605A85">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4B10F70" w14:textId="3017AA62"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57AA17EC" w14:textId="16F051AA"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Vérification du fonctionnement du token</w:t>
            </w:r>
          </w:p>
        </w:tc>
      </w:tr>
      <w:tr w:rsidR="00605A85" w:rsidRPr="00F27327" w14:paraId="15515BA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18F7E34C" w14:textId="44EDD10B" w:rsidR="00605A85" w:rsidRDefault="00605A85" w:rsidP="00605A85">
            <w:pPr>
              <w:pStyle w:val="Corpsdetexte"/>
              <w:jc w:val="center"/>
              <w:rPr>
                <w:sz w:val="18"/>
              </w:rPr>
            </w:pPr>
            <w:r>
              <w:rPr>
                <w:sz w:val="18"/>
              </w:rPr>
              <w:t>20</w:t>
            </w:r>
          </w:p>
        </w:tc>
        <w:tc>
          <w:tcPr>
            <w:tcW w:w="1054" w:type="dxa"/>
            <w:vAlign w:val="center"/>
          </w:tcPr>
          <w:p w14:paraId="78D79E0B" w14:textId="3ADD1195"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2D6F81F" w14:textId="7A09D578"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w:t>
            </w:r>
            <w:proofErr w:type="spellStart"/>
            <w:r>
              <w:rPr>
                <w:sz w:val="18"/>
              </w:rPr>
              <w:t>carparks</w:t>
            </w:r>
            <w:proofErr w:type="spellEnd"/>
          </w:p>
        </w:tc>
        <w:tc>
          <w:tcPr>
            <w:tcW w:w="1276" w:type="dxa"/>
            <w:vAlign w:val="center"/>
          </w:tcPr>
          <w:p w14:paraId="0BF974F0" w14:textId="0CEFD823"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proofErr w:type="spellStart"/>
            <w:r>
              <w:rPr>
                <w:sz w:val="18"/>
              </w:rPr>
              <w:t>auth</w:t>
            </w:r>
            <w:proofErr w:type="spellEnd"/>
            <w:r>
              <w:rPr>
                <w:sz w:val="18"/>
              </w:rPr>
              <w:t> :api</w:t>
            </w:r>
          </w:p>
        </w:tc>
        <w:tc>
          <w:tcPr>
            <w:tcW w:w="2410" w:type="dxa"/>
            <w:vAlign w:val="center"/>
          </w:tcPr>
          <w:p w14:paraId="7C07CD17" w14:textId="68436BE9" w:rsidR="00605A85" w:rsidRPr="00F12D77" w:rsidRDefault="00FC4539" w:rsidP="00605A85">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5253DB23" w14:textId="28B2CB39"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760ABF14" w14:textId="261769A1"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es places de parking de l’utilisateur connecté</w:t>
            </w:r>
          </w:p>
        </w:tc>
      </w:tr>
      <w:tr w:rsidR="00FC4539" w:rsidRPr="00F27327" w14:paraId="35C3894C"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6D56C4F2" w14:textId="53E55BA0" w:rsidR="00FC4539" w:rsidRDefault="00FC4539" w:rsidP="00605A85">
            <w:pPr>
              <w:pStyle w:val="Corpsdetexte"/>
              <w:jc w:val="center"/>
              <w:rPr>
                <w:sz w:val="18"/>
              </w:rPr>
            </w:pPr>
            <w:r>
              <w:rPr>
                <w:sz w:val="18"/>
              </w:rPr>
              <w:t>21</w:t>
            </w:r>
          </w:p>
        </w:tc>
        <w:tc>
          <w:tcPr>
            <w:tcW w:w="1054" w:type="dxa"/>
            <w:vAlign w:val="center"/>
          </w:tcPr>
          <w:p w14:paraId="34CE7AE4" w14:textId="652EE810" w:rsid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OST</w:t>
            </w:r>
          </w:p>
        </w:tc>
        <w:tc>
          <w:tcPr>
            <w:tcW w:w="2268" w:type="dxa"/>
            <w:vAlign w:val="center"/>
          </w:tcPr>
          <w:p w14:paraId="704D43C8" w14:textId="504BEA37" w:rsidR="00FC4539" w:rsidRP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lang w:val="de-CH"/>
              </w:rPr>
            </w:pPr>
            <w:r>
              <w:rPr>
                <w:sz w:val="18"/>
              </w:rPr>
              <w:t>/</w:t>
            </w:r>
            <w:proofErr w:type="spellStart"/>
            <w:r>
              <w:rPr>
                <w:sz w:val="18"/>
              </w:rPr>
              <w:t>carparks</w:t>
            </w:r>
            <w:proofErr w:type="spellEnd"/>
            <w:r>
              <w:rPr>
                <w:sz w:val="18"/>
              </w:rPr>
              <w:t>/</w:t>
            </w:r>
            <w:proofErr w:type="spellStart"/>
            <w:r>
              <w:rPr>
                <w:sz w:val="18"/>
              </w:rPr>
              <w:t>search</w:t>
            </w:r>
            <w:proofErr w:type="spellEnd"/>
          </w:p>
        </w:tc>
        <w:tc>
          <w:tcPr>
            <w:tcW w:w="1276" w:type="dxa"/>
            <w:vAlign w:val="center"/>
          </w:tcPr>
          <w:p w14:paraId="5F2E5062" w14:textId="3E9071CC" w:rsid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proofErr w:type="spellStart"/>
            <w:r>
              <w:rPr>
                <w:sz w:val="18"/>
              </w:rPr>
              <w:t>auth</w:t>
            </w:r>
            <w:proofErr w:type="spellEnd"/>
            <w:r>
              <w:rPr>
                <w:sz w:val="18"/>
              </w:rPr>
              <w:t> :api</w:t>
            </w:r>
          </w:p>
        </w:tc>
        <w:tc>
          <w:tcPr>
            <w:tcW w:w="2410" w:type="dxa"/>
            <w:vAlign w:val="center"/>
          </w:tcPr>
          <w:p w14:paraId="0ECE9BD7" w14:textId="572C4B18" w:rsidR="00FC4539" w:rsidRDefault="00FC4539" w:rsidP="00FC4539">
            <w:pPr>
              <w:pStyle w:val="Corpsdetexte"/>
              <w:tabs>
                <w:tab w:val="left" w:pos="277"/>
              </w:tabs>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t>latitude</w:t>
            </w:r>
            <w:r>
              <w:rPr>
                <w:sz w:val="18"/>
              </w:rPr>
              <w:br/>
            </w:r>
            <w:r>
              <w:rPr>
                <w:sz w:val="18"/>
              </w:rPr>
              <w:tab/>
              <w:t>longitude</w:t>
            </w:r>
            <w:r>
              <w:rPr>
                <w:sz w:val="18"/>
              </w:rPr>
              <w:br/>
            </w:r>
            <w:r>
              <w:rPr>
                <w:sz w:val="18"/>
              </w:rPr>
              <w:tab/>
              <w:t>radius</w:t>
            </w:r>
            <w:r>
              <w:rPr>
                <w:sz w:val="18"/>
              </w:rPr>
              <w:br/>
              <w:t>}</w:t>
            </w:r>
          </w:p>
        </w:tc>
        <w:tc>
          <w:tcPr>
            <w:tcW w:w="992" w:type="dxa"/>
            <w:vAlign w:val="center"/>
          </w:tcPr>
          <w:p w14:paraId="273D5196" w14:textId="1CFC14BA" w:rsid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766FB018" w14:textId="137EA086" w:rsid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Récupération des places de parking disponibles dans un certain rayon</w:t>
            </w:r>
          </w:p>
        </w:tc>
      </w:tr>
    </w:tbl>
    <w:p w14:paraId="2AB7706C" w14:textId="795C07DE" w:rsidR="00E26FEC" w:rsidRDefault="00E26FEC" w:rsidP="00E26FEC"/>
    <w:p w14:paraId="5AA6BD1E" w14:textId="1DF25AB1" w:rsidR="00E26FEC" w:rsidRDefault="00E26FEC" w:rsidP="00E26FEC">
      <w:pPr>
        <w:pStyle w:val="Titre3"/>
      </w:pPr>
      <w:bookmarkStart w:id="77" w:name="_Toc523409338"/>
      <w:r>
        <w:t>Fonctionnement de l’API</w:t>
      </w:r>
      <w:bookmarkEnd w:id="77"/>
    </w:p>
    <w:p w14:paraId="758DF4FD" w14:textId="05EB05FF" w:rsidR="004C71F8" w:rsidRDefault="004C71F8" w:rsidP="004C71F8">
      <w:pPr>
        <w:pStyle w:val="Corpsdetexte"/>
      </w:pPr>
      <w:r>
        <w:t>Laravel est un Framework de développement WEB entièrement constitué en PHP. Il se base sur composer (</w:t>
      </w:r>
      <w:r w:rsidRPr="004C71F8">
        <w:t>https://getcomposer.org/</w:t>
      </w:r>
      <w:r>
        <w:t>) pour gérer ses dépendances. Laravel offre de multiples fonctionnalités, tel</w:t>
      </w:r>
      <w:r w:rsidR="006F482B">
        <w:t>les</w:t>
      </w:r>
      <w:r>
        <w:t xml:space="preserve"> que le routage de </w:t>
      </w:r>
      <w:r w:rsidR="00E70652">
        <w:t>requêtes</w:t>
      </w:r>
      <w:r>
        <w:t>, le mapping d’objet</w:t>
      </w:r>
      <w:r w:rsidR="00280B9E">
        <w:t>s</w:t>
      </w:r>
      <w:r w:rsidR="00E70652">
        <w:t xml:space="preserve"> </w:t>
      </w:r>
      <w:r>
        <w:t>relationnels, l’authentification, la migration de base de données, la gestion des exceptions, les tests unitaires et l’affichage de page HTML (dans le format propriétaire Blade).</w:t>
      </w:r>
    </w:p>
    <w:p w14:paraId="107741DF" w14:textId="092AFD58" w:rsidR="004C71F8" w:rsidRDefault="004C71F8" w:rsidP="004C71F8">
      <w:pPr>
        <w:pStyle w:val="Corpsdetexte"/>
      </w:pPr>
      <w:r>
        <w:t>Ce Framework est très complet et permet la création d’un site WEB comme d’une API complexe. Il est donc possible de créer un site WEB et une API tournant sur le même serveur et utilisant la même base de donnée</w:t>
      </w:r>
      <w:r w:rsidR="00E70652">
        <w:t>s</w:t>
      </w:r>
      <w:r>
        <w:t>.</w:t>
      </w:r>
    </w:p>
    <w:p w14:paraId="38DE82FC" w14:textId="53E5894A" w:rsidR="004C71F8" w:rsidRDefault="004C71F8" w:rsidP="004C71F8">
      <w:pPr>
        <w:pStyle w:val="Corpsdetexte"/>
      </w:pPr>
      <w:r>
        <w:t xml:space="preserve">Le Framework est très bien </w:t>
      </w:r>
      <w:r w:rsidR="00105AEB">
        <w:t>conçu puisqu’</w:t>
      </w:r>
      <w:r w:rsidR="00141FED">
        <w:t>il</w:t>
      </w:r>
      <w:r>
        <w:t xml:space="preserve"> est séparé en plusieurs sous-dossiers ayant chacun un objectif bien défini (un pour la gestion de la base de donnée</w:t>
      </w:r>
      <w:r w:rsidR="00E70652">
        <w:t>s</w:t>
      </w:r>
      <w:r>
        <w:t xml:space="preserve">, un pour la gestion des vues, un pour </w:t>
      </w:r>
      <w:r w:rsidR="0017147A">
        <w:t>la configuration du Framework, etc.). Il est très facile de se familiariser avec ce Framework et de le prendre en main.</w:t>
      </w:r>
    </w:p>
    <w:p w14:paraId="48A3E3C0" w14:textId="7EC306FF" w:rsidR="00E70652" w:rsidRPr="00E70652" w:rsidRDefault="00E70652" w:rsidP="00E70652">
      <w:pPr>
        <w:pStyle w:val="Texte"/>
      </w:pPr>
      <w:r w:rsidRPr="00E70652">
        <w:t xml:space="preserve">Pour la gestion de l’accès à la base de données, Laravel a </w:t>
      </w:r>
      <w:r w:rsidR="00F439B3">
        <w:t>mis en place</w:t>
      </w:r>
      <w:r w:rsidRPr="00E70652">
        <w:t xml:space="preserve"> un système de modèle éloquent, qui est directement connecté à la bonne table dans la base de données. Il n’est donc pas nécessaire de créer </w:t>
      </w:r>
      <w:r w:rsidR="00A50ED9">
        <w:t>soi-même</w:t>
      </w:r>
      <w:r w:rsidRPr="00E70652">
        <w:t xml:space="preserve"> nos requêtes SQL. Il suffit de </w:t>
      </w:r>
      <w:r w:rsidR="006A581F" w:rsidRPr="00E70652">
        <w:t>générer</w:t>
      </w:r>
      <w:r w:rsidRPr="00E70652">
        <w:t xml:space="preserve"> un objet</w:t>
      </w:r>
      <w:r>
        <w:t xml:space="preserve"> « </w:t>
      </w:r>
      <w:r w:rsidRPr="00E70652">
        <w:t xml:space="preserve">modèle » pour qu’il s’enregistre automatiquement dans la base de </w:t>
      </w:r>
      <w:r w:rsidRPr="00E70652">
        <w:lastRenderedPageBreak/>
        <w:t xml:space="preserve">données. De même lorsque </w:t>
      </w:r>
      <w:r w:rsidR="0080310A">
        <w:t xml:space="preserve">l’on veut </w:t>
      </w:r>
      <w:r w:rsidRPr="00E70652">
        <w:t xml:space="preserve">récupérer des données dans la base de données, il est possible de </w:t>
      </w:r>
      <w:r w:rsidR="00B95F86">
        <w:t>faire de rechercher</w:t>
      </w:r>
      <w:r w:rsidRPr="00E70652">
        <w:t xml:space="preserve"> directement via l’objet correspondant. Les données seront alors retournées sous la forme d’un tableau d’objet</w:t>
      </w:r>
      <w:r>
        <w:t xml:space="preserve"> « </w:t>
      </w:r>
      <w:r w:rsidRPr="00E70652">
        <w:t>modèle ».</w:t>
      </w:r>
    </w:p>
    <w:p w14:paraId="714F5F7D" w14:textId="45C47A40" w:rsidR="0017147A" w:rsidRDefault="0017147A" w:rsidP="004C71F8">
      <w:pPr>
        <w:pStyle w:val="Corpsdetexte"/>
      </w:pPr>
      <w:r>
        <w:t>En ce qui concerne l’authentification, Laravel propose un système appelé « </w:t>
      </w:r>
      <w:proofErr w:type="spellStart"/>
      <w:r>
        <w:t>Passport</w:t>
      </w:r>
      <w:proofErr w:type="spellEnd"/>
      <w:r>
        <w:t> ». Ce package permet de faire de l’authentification OAuth2 de manière simplifié</w:t>
      </w:r>
      <w:r w:rsidR="00333A6E">
        <w:t>e</w:t>
      </w:r>
      <w:r>
        <w:t xml:space="preserve"> et très rapide.</w:t>
      </w:r>
    </w:p>
    <w:p w14:paraId="4F2611C0" w14:textId="224EF339" w:rsidR="00E26FEC" w:rsidRDefault="0017147A" w:rsidP="00BB6385">
      <w:pPr>
        <w:pStyle w:val="Corpsdetexte"/>
      </w:pPr>
      <w:r>
        <w:t xml:space="preserve">Pour sécuriser une route, il suffit de la placer dans le middleware « auth:api ». </w:t>
      </w:r>
      <w:r w:rsidR="00092844">
        <w:t>Lors de la connexion à l’API, Laravel créer un « </w:t>
      </w:r>
      <w:proofErr w:type="spellStart"/>
      <w:r w:rsidR="00092844">
        <w:t>access</w:t>
      </w:r>
      <w:proofErr w:type="spellEnd"/>
      <w:r w:rsidR="00092844">
        <w:t xml:space="preserve"> token » et l’enregistre dans la base de donnée. Ce token est ensuite fourni à l’utilisateur. Lorsque l’utilisateur essaye ensuite d’accéder à une route qui se trouve dans le middleware « auth:api », il devra ajouter dans sa requête le header « Authorization » et y mettre dedans le token </w:t>
      </w:r>
      <w:proofErr w:type="spellStart"/>
      <w:r w:rsidR="00092844">
        <w:t>recu</w:t>
      </w:r>
      <w:proofErr w:type="spellEnd"/>
      <w:r w:rsidR="00092844">
        <w:t xml:space="preserve"> précédemment. Le middleware</w:t>
      </w:r>
      <w:r>
        <w:t xml:space="preserve"> vérifiera si le token fournit dans la requête correspond à un utilisateur et si ce n’est pas le cas, répondra avec une erreur 401, </w:t>
      </w:r>
      <w:proofErr w:type="spellStart"/>
      <w:r>
        <w:t>Un</w:t>
      </w:r>
      <w:r w:rsidR="00E70652">
        <w:t>authorized</w:t>
      </w:r>
      <w:proofErr w:type="spellEnd"/>
      <w:r w:rsidR="00E70652">
        <w:t xml:space="preserve">. </w:t>
      </w:r>
    </w:p>
    <w:p w14:paraId="49D58C87" w14:textId="34E55682" w:rsidR="00BB6385" w:rsidRPr="00E26FEC" w:rsidRDefault="00BB6385" w:rsidP="00BB6385">
      <w:pPr>
        <w:pStyle w:val="Corpsdetexte"/>
      </w:pPr>
      <w:r>
        <w:t>Pour mettre son application Laravel en déploiement, il suffit de copier tous les dossiers et fichiers sur son serveur et de le faire pointer son sous-domaine sur le dossier « public » de Laravel.</w:t>
      </w:r>
    </w:p>
    <w:p w14:paraId="3A383426" w14:textId="77777777" w:rsidR="00F37FB6" w:rsidRPr="00F37FB6" w:rsidRDefault="00F37FB6" w:rsidP="00F37FB6">
      <w:pPr>
        <w:pStyle w:val="Corpsdetexte"/>
      </w:pPr>
    </w:p>
    <w:p w14:paraId="02F74F4A" w14:textId="77777777" w:rsidR="00341ED8" w:rsidRDefault="00341ED8">
      <w:r>
        <w:rPr>
          <w:b/>
          <w:bCs/>
        </w:rPr>
        <w:br w:type="page"/>
      </w:r>
    </w:p>
    <w:p w14:paraId="5D629A6D" w14:textId="1CB00ECD" w:rsidR="00556725" w:rsidRDefault="00556725" w:rsidP="00556725">
      <w:pPr>
        <w:pStyle w:val="Titre1"/>
      </w:pPr>
      <w:bookmarkStart w:id="78" w:name="_Toc523409339"/>
      <w:r>
        <w:lastRenderedPageBreak/>
        <w:t>Développement de l’application</w:t>
      </w:r>
      <w:bookmarkEnd w:id="78"/>
    </w:p>
    <w:p w14:paraId="3F0DC709" w14:textId="7402D8A7" w:rsidR="004A7E18" w:rsidRDefault="00F83F0C" w:rsidP="004A7E18">
      <w:pPr>
        <w:pStyle w:val="Titre2"/>
      </w:pPr>
      <w:bookmarkStart w:id="79" w:name="_Toc523409340"/>
      <w:r>
        <w:t>Apprentissage du Framework</w:t>
      </w:r>
      <w:bookmarkEnd w:id="79"/>
    </w:p>
    <w:p w14:paraId="280B8D81" w14:textId="40A7AF9F" w:rsidR="001D3ABE" w:rsidRDefault="001D3ABE" w:rsidP="001D3ABE">
      <w:pPr>
        <w:pStyle w:val="Corpsdetexte"/>
      </w:pPr>
      <w:r>
        <w:t xml:space="preserve">L’apprentissage de React Native est spécial. Il est très facile de </w:t>
      </w:r>
      <w:r w:rsidR="004503B3">
        <w:t>se</w:t>
      </w:r>
      <w:r>
        <w:t xml:space="preserve"> lancer dans la création d’une application car le Framework est bien documenté quand il s’agit de faire quelque chose de très simpliste. Par contre, lorsque il faut créer des fonctionnalités avancées, la documentation de React Native ne suffit plus. Il est nécessaire de recherche de </w:t>
      </w:r>
      <w:r w:rsidR="004503B3">
        <w:t>nous-même</w:t>
      </w:r>
      <w:r>
        <w:t xml:space="preserve"> des informations auprès de la communauté.</w:t>
      </w:r>
    </w:p>
    <w:p w14:paraId="17C2AFEC" w14:textId="06D58A17" w:rsidR="001D3ABE" w:rsidRDefault="001D3ABE" w:rsidP="001D3ABE">
      <w:pPr>
        <w:pStyle w:val="Corpsdetexte"/>
      </w:pPr>
      <w:r>
        <w:t xml:space="preserve">React Native utilise un système de state et de </w:t>
      </w:r>
      <w:proofErr w:type="spellStart"/>
      <w:r>
        <w:t>props</w:t>
      </w:r>
      <w:proofErr w:type="spellEnd"/>
      <w:r>
        <w:t xml:space="preserve"> pour la gestion de ses composants. Les </w:t>
      </w:r>
      <w:proofErr w:type="spellStart"/>
      <w:r>
        <w:t>props</w:t>
      </w:r>
      <w:proofErr w:type="spellEnd"/>
      <w:r>
        <w:t xml:space="preserve"> sont les données reçues du composant parent tandis que le state enregistre les données internes au composant. Lorsque une valeur dans le state change, React Native relance le rendu du composant pour réactualiser les données affichées. Il est assez difficile au début de savoir si une valeur doit être enregistrée dans le state ou bien simplement gardée dans les </w:t>
      </w:r>
      <w:proofErr w:type="spellStart"/>
      <w:r>
        <w:t>props</w:t>
      </w:r>
      <w:proofErr w:type="spellEnd"/>
      <w:r>
        <w:t xml:space="preserve">. Au fur est </w:t>
      </w:r>
      <w:proofErr w:type="spellStart"/>
      <w:r>
        <w:t>a</w:t>
      </w:r>
      <w:proofErr w:type="spellEnd"/>
      <w:r>
        <w:t xml:space="preserve"> mesure de l’apprentissage de React Native, il va falloir repasser sur son code car on va se rendre compte que la manière dont l’on a </w:t>
      </w:r>
      <w:r w:rsidR="004503B3">
        <w:t>créé</w:t>
      </w:r>
      <w:r>
        <w:t xml:space="preserve"> un composant n’est pas forcement la plus efficace et la plus performante. </w:t>
      </w:r>
    </w:p>
    <w:p w14:paraId="34C7325C" w14:textId="0FF41ED1" w:rsidR="00DC0164" w:rsidRDefault="00B108A8" w:rsidP="001D3ABE">
      <w:pPr>
        <w:pStyle w:val="Corpsdetexte"/>
      </w:pPr>
      <w:r>
        <w:t xml:space="preserve">Un point important dans la création d’une application React Native est la clarté du code. Un composant comporte toute la logique ainsi que l’interface dans un seul et même fichier. Il est alors facile de se perdre dans son code et de commencer à créer un code « spaghetti ». </w:t>
      </w:r>
      <w:r w:rsidR="00FB4610">
        <w:t xml:space="preserve">Il est alors important de se donner dès le début des normes de codages pour garder un code propre et facilement lisible / maintenable. </w:t>
      </w:r>
    </w:p>
    <w:p w14:paraId="234EE110" w14:textId="43C497FA" w:rsidR="00DC0164" w:rsidRDefault="00DC0164" w:rsidP="001D3ABE">
      <w:pPr>
        <w:pStyle w:val="Corpsdetexte"/>
      </w:pPr>
      <w:r>
        <w:t xml:space="preserve">React native utilise un système de </w:t>
      </w:r>
      <w:proofErr w:type="spellStart"/>
      <w:r>
        <w:t>props</w:t>
      </w:r>
      <w:proofErr w:type="spellEnd"/>
      <w:r>
        <w:t xml:space="preserve"> et de state pour la gestion des données mais ne permet pas un échange de données de façon simple entre les différentes pages de notre application. Il est alors nécessaire d’installer un système de gestion de state global tel que « </w:t>
      </w:r>
      <w:proofErr w:type="spellStart"/>
      <w:r>
        <w:t>mobx</w:t>
      </w:r>
      <w:proofErr w:type="spellEnd"/>
      <w:r>
        <w:t> » ou « </w:t>
      </w:r>
      <w:proofErr w:type="spellStart"/>
      <w:r>
        <w:t>redux</w:t>
      </w:r>
      <w:proofErr w:type="spellEnd"/>
      <w:r>
        <w:t xml:space="preserve"> » pour transférer les données de manière global et efficace. Ces derniers sont plus ou moins simple d’utilisation. Je conseille fortement de débuter avec </w:t>
      </w:r>
      <w:proofErr w:type="spellStart"/>
      <w:r>
        <w:t>mobx</w:t>
      </w:r>
      <w:proofErr w:type="spellEnd"/>
      <w:r>
        <w:t xml:space="preserve"> qui est plus simple de compréhension.</w:t>
      </w:r>
    </w:p>
    <w:p w14:paraId="68073B3E" w14:textId="292D7159" w:rsidR="009B7073" w:rsidRDefault="009B7073" w:rsidP="001D3ABE">
      <w:pPr>
        <w:pStyle w:val="Corpsdetexte"/>
      </w:pPr>
      <w:r>
        <w:t xml:space="preserve">De manière général, React Native permet simplement et rapidement de créer une petite application. Par contre, lorsque l’on va vouloir créer quelque chose de plus conséquent, comme l’application </w:t>
      </w:r>
      <w:proofErr w:type="spellStart"/>
      <w:r>
        <w:t>parkaps</w:t>
      </w:r>
      <w:proofErr w:type="spellEnd"/>
      <w:r>
        <w:t xml:space="preserve">, il va falloir bien faire attention </w:t>
      </w:r>
      <w:proofErr w:type="spellStart"/>
      <w:r>
        <w:t>a</w:t>
      </w:r>
      <w:proofErr w:type="spellEnd"/>
      <w:r>
        <w:t xml:space="preserve"> normaliser son code et ne pas partir tête baissée dans le code.</w:t>
      </w:r>
    </w:p>
    <w:p w14:paraId="5644E4CF" w14:textId="77777777" w:rsidR="00DC0164" w:rsidRDefault="00DC0164" w:rsidP="00DC0164">
      <w:pPr>
        <w:pStyle w:val="Corpsdetexte"/>
      </w:pPr>
      <w:r>
        <w:br w:type="page"/>
      </w:r>
    </w:p>
    <w:p w14:paraId="188E0715" w14:textId="56D83C29" w:rsidR="008135C0" w:rsidRDefault="00E41AC9" w:rsidP="008135C0">
      <w:pPr>
        <w:pStyle w:val="Titre2"/>
      </w:pPr>
      <w:bookmarkStart w:id="80" w:name="_Toc523409341"/>
      <w:r>
        <w:lastRenderedPageBreak/>
        <w:t>Environnement de développement</w:t>
      </w:r>
      <w:bookmarkEnd w:id="80"/>
    </w:p>
    <w:p w14:paraId="50E84CA0" w14:textId="0A90A723" w:rsidR="002746A9" w:rsidRDefault="002746A9">
      <w:r>
        <w:rPr>
          <w:noProof/>
        </w:rPr>
        <mc:AlternateContent>
          <mc:Choice Requires="wpg">
            <w:drawing>
              <wp:anchor distT="0" distB="0" distL="114300" distR="114300" simplePos="0" relativeHeight="251806720" behindDoc="0" locked="0" layoutInCell="1" allowOverlap="1" wp14:anchorId="2A830492" wp14:editId="56354DE6">
                <wp:simplePos x="0" y="0"/>
                <wp:positionH relativeFrom="column">
                  <wp:posOffset>-371475</wp:posOffset>
                </wp:positionH>
                <wp:positionV relativeFrom="paragraph">
                  <wp:posOffset>138904</wp:posOffset>
                </wp:positionV>
                <wp:extent cx="6231255" cy="3469005"/>
                <wp:effectExtent l="0" t="0" r="17145" b="36195"/>
                <wp:wrapNone/>
                <wp:docPr id="56" name="Groupe 56"/>
                <wp:cNvGraphicFramePr/>
                <a:graphic xmlns:a="http://schemas.openxmlformats.org/drawingml/2006/main">
                  <a:graphicData uri="http://schemas.microsoft.com/office/word/2010/wordprocessingGroup">
                    <wpg:wgp>
                      <wpg:cNvGrpSpPr/>
                      <wpg:grpSpPr>
                        <a:xfrm>
                          <a:off x="0" y="0"/>
                          <a:ext cx="6231255" cy="3469005"/>
                          <a:chOff x="0" y="0"/>
                          <a:chExt cx="6231255" cy="3469428"/>
                        </a:xfrm>
                      </wpg:grpSpPr>
                      <wps:wsp>
                        <wps:cNvPr id="32" name="Zone de texte 2"/>
                        <wps:cNvSpPr txBox="1">
                          <a:spLocks noChangeArrowheads="1"/>
                        </wps:cNvSpPr>
                        <wps:spPr bwMode="auto">
                          <a:xfrm>
                            <a:off x="431800" y="1727200"/>
                            <a:ext cx="914400" cy="531495"/>
                          </a:xfrm>
                          <a:prstGeom prst="rect">
                            <a:avLst/>
                          </a:prstGeom>
                          <a:noFill/>
                          <a:ln w="9525">
                            <a:noFill/>
                            <a:miter lim="800000"/>
                            <a:headEnd/>
                            <a:tailEnd/>
                          </a:ln>
                        </wps:spPr>
                        <wps:txbx>
                          <w:txbxContent>
                            <w:p w14:paraId="09416657" w14:textId="2A536F00" w:rsidR="00033E04" w:rsidRDefault="00033E04" w:rsidP="002746A9">
                              <w:pPr>
                                <w:pStyle w:val="Texte"/>
                              </w:pPr>
                              <w:proofErr w:type="spellStart"/>
                              <w:r>
                                <w:t>PhpStorm</w:t>
                              </w:r>
                              <w:proofErr w:type="spellEnd"/>
                            </w:p>
                          </w:txbxContent>
                        </wps:txbx>
                        <wps:bodyPr rot="0" vert="horz" wrap="square" lIns="91440" tIns="45720" rIns="91440" bIns="45720" anchor="t" anchorCtr="0">
                          <a:spAutoFit/>
                        </wps:bodyPr>
                      </wps:wsp>
                      <wps:wsp>
                        <wps:cNvPr id="44" name="Zone de texte 2"/>
                        <wps:cNvSpPr txBox="1">
                          <a:spLocks noChangeArrowheads="1"/>
                        </wps:cNvSpPr>
                        <wps:spPr bwMode="auto">
                          <a:xfrm>
                            <a:off x="1845733" y="2937933"/>
                            <a:ext cx="762000" cy="531495"/>
                          </a:xfrm>
                          <a:prstGeom prst="rect">
                            <a:avLst/>
                          </a:prstGeom>
                          <a:noFill/>
                          <a:ln w="9525">
                            <a:noFill/>
                            <a:miter lim="800000"/>
                            <a:headEnd/>
                            <a:tailEnd/>
                          </a:ln>
                        </wps:spPr>
                        <wps:txbx>
                          <w:txbxContent>
                            <w:p w14:paraId="4FA10190" w14:textId="509BF17D" w:rsidR="00033E04" w:rsidRDefault="00033E04" w:rsidP="002746A9">
                              <w:pPr>
                                <w:pStyle w:val="Texte"/>
                              </w:pPr>
                              <w:proofErr w:type="spellStart"/>
                              <w:r>
                                <w:t>Xampp</w:t>
                              </w:r>
                              <w:proofErr w:type="spellEnd"/>
                            </w:p>
                          </w:txbxContent>
                        </wps:txbx>
                        <wps:bodyPr rot="0" vert="horz" wrap="square" lIns="91440" tIns="45720" rIns="91440" bIns="45720" anchor="t" anchorCtr="0">
                          <a:spAutoFit/>
                        </wps:bodyPr>
                      </wps:wsp>
                      <wpg:grpSp>
                        <wpg:cNvPr id="55" name="Groupe 55"/>
                        <wpg:cNvGrpSpPr/>
                        <wpg:grpSpPr>
                          <a:xfrm>
                            <a:off x="0" y="0"/>
                            <a:ext cx="6231255" cy="3469428"/>
                            <a:chOff x="0" y="0"/>
                            <a:chExt cx="6231255" cy="3469428"/>
                          </a:xfrm>
                        </wpg:grpSpPr>
                        <wps:wsp>
                          <wps:cNvPr id="25" name="Connecteur droit 25"/>
                          <wps:cNvCnPr/>
                          <wps:spPr>
                            <a:xfrm>
                              <a:off x="3048000" y="0"/>
                              <a:ext cx="0" cy="3469428"/>
                            </a:xfrm>
                            <a:prstGeom prst="line">
                              <a:avLst/>
                            </a:prstGeom>
                          </wps:spPr>
                          <wps:style>
                            <a:lnRef idx="2">
                              <a:schemeClr val="dk1"/>
                            </a:lnRef>
                            <a:fillRef idx="0">
                              <a:schemeClr val="dk1"/>
                            </a:fillRef>
                            <a:effectRef idx="1">
                              <a:schemeClr val="dk1"/>
                            </a:effectRef>
                            <a:fontRef idx="minor">
                              <a:schemeClr val="tx1"/>
                            </a:fontRef>
                          </wps:style>
                          <wps:bodyPr/>
                        </wps:wsp>
                        <wpg:grpSp>
                          <wpg:cNvPr id="54" name="Groupe 54"/>
                          <wpg:cNvGrpSpPr/>
                          <wpg:grpSpPr>
                            <a:xfrm>
                              <a:off x="0" y="0"/>
                              <a:ext cx="6231255" cy="3469428"/>
                              <a:chOff x="0" y="0"/>
                              <a:chExt cx="6231255" cy="3469428"/>
                            </a:xfrm>
                          </wpg:grpSpPr>
                          <wps:wsp>
                            <wps:cNvPr id="22" name="Rectangle : coins arrondis 22"/>
                            <wps:cNvSpPr/>
                            <wps:spPr>
                              <a:xfrm>
                                <a:off x="0" y="0"/>
                                <a:ext cx="6231255" cy="3469428"/>
                              </a:xfrm>
                              <a:prstGeom prst="round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4" name="Image 24" descr="RÃ©sultat de recherche d'images pour &quot;phpStorm&quot;"/>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287867" y="770466"/>
                                <a:ext cx="1134110" cy="1134110"/>
                              </a:xfrm>
                              <a:prstGeom prst="rect">
                                <a:avLst/>
                              </a:prstGeom>
                              <a:noFill/>
                              <a:ln>
                                <a:noFill/>
                              </a:ln>
                            </pic:spPr>
                          </pic:pic>
                          <wps:wsp>
                            <wps:cNvPr id="26" name="Zone de texte 2"/>
                            <wps:cNvSpPr txBox="1">
                              <a:spLocks noChangeArrowheads="1"/>
                            </wps:cNvSpPr>
                            <wps:spPr bwMode="auto">
                              <a:xfrm>
                                <a:off x="1193800" y="101600"/>
                                <a:ext cx="1159510" cy="597535"/>
                              </a:xfrm>
                              <a:prstGeom prst="rect">
                                <a:avLst/>
                              </a:prstGeom>
                              <a:noFill/>
                              <a:ln w="9525">
                                <a:noFill/>
                                <a:miter lim="800000"/>
                                <a:headEnd/>
                                <a:tailEnd/>
                              </a:ln>
                            </wps:spPr>
                            <wps:txbx>
                              <w:txbxContent>
                                <w:p w14:paraId="49DD69ED" w14:textId="50A638D6" w:rsidR="00033E04" w:rsidRPr="002746A9" w:rsidRDefault="00033E04" w:rsidP="002746A9">
                                  <w:pPr>
                                    <w:pStyle w:val="Texte"/>
                                    <w:rPr>
                                      <w:b/>
                                      <w:sz w:val="28"/>
                                    </w:rPr>
                                  </w:pPr>
                                  <w:r w:rsidRPr="002746A9">
                                    <w:rPr>
                                      <w:b/>
                                      <w:sz w:val="28"/>
                                    </w:rPr>
                                    <w:t>Logiciels</w:t>
                                  </w:r>
                                </w:p>
                              </w:txbxContent>
                            </wps:txbx>
                            <wps:bodyPr rot="0" vert="horz" wrap="square" lIns="91440" tIns="45720" rIns="91440" bIns="45720" anchor="t" anchorCtr="0">
                              <a:spAutoFit/>
                            </wps:bodyPr>
                          </wps:wsp>
                          <pic:pic xmlns:pic="http://schemas.openxmlformats.org/drawingml/2006/picture">
                            <pic:nvPicPr>
                              <pic:cNvPr id="27" name="Image 27" descr="RÃ©sultat de recherche d'images pour &quot;xampp&quot;"/>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1651000" y="2091266"/>
                                <a:ext cx="956310" cy="956310"/>
                              </a:xfrm>
                              <a:prstGeom prst="rect">
                                <a:avLst/>
                              </a:prstGeom>
                              <a:noFill/>
                              <a:ln>
                                <a:noFill/>
                              </a:ln>
                            </pic:spPr>
                          </pic:pic>
                          <pic:pic xmlns:pic="http://schemas.openxmlformats.org/drawingml/2006/picture">
                            <pic:nvPicPr>
                              <pic:cNvPr id="48" name="Image 48" descr="RÃ©sultat de recherche d'images pour &quot;mysql&quot;"/>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3852333" y="1117600"/>
                                <a:ext cx="1699895" cy="880110"/>
                              </a:xfrm>
                              <a:prstGeom prst="rect">
                                <a:avLst/>
                              </a:prstGeom>
                              <a:noFill/>
                              <a:ln>
                                <a:noFill/>
                              </a:ln>
                            </pic:spPr>
                          </pic:pic>
                          <wps:wsp>
                            <wps:cNvPr id="51" name="Zone de texte 2"/>
                            <wps:cNvSpPr txBox="1">
                              <a:spLocks noChangeArrowheads="1"/>
                            </wps:cNvSpPr>
                            <wps:spPr bwMode="auto">
                              <a:xfrm>
                                <a:off x="3970867" y="50800"/>
                                <a:ext cx="1159510" cy="597535"/>
                              </a:xfrm>
                              <a:prstGeom prst="rect">
                                <a:avLst/>
                              </a:prstGeom>
                              <a:noFill/>
                              <a:ln w="9525">
                                <a:noFill/>
                                <a:miter lim="800000"/>
                                <a:headEnd/>
                                <a:tailEnd/>
                              </a:ln>
                            </wps:spPr>
                            <wps:txbx>
                              <w:txbxContent>
                                <w:p w14:paraId="319959B7" w14:textId="2EE6D31D" w:rsidR="00033E04" w:rsidRPr="002746A9" w:rsidRDefault="00033E04" w:rsidP="002746A9">
                                  <w:pPr>
                                    <w:pStyle w:val="Texte"/>
                                    <w:rPr>
                                      <w:b/>
                                      <w:sz w:val="28"/>
                                    </w:rPr>
                                  </w:pPr>
                                  <w:r>
                                    <w:rPr>
                                      <w:b/>
                                      <w:sz w:val="28"/>
                                    </w:rPr>
                                    <w:t>Outils</w:t>
                                  </w:r>
                                </w:p>
                              </w:txbxContent>
                            </wps:txbx>
                            <wps:bodyPr rot="0" vert="horz" wrap="square" lIns="91440" tIns="45720" rIns="91440" bIns="45720" anchor="t" anchorCtr="0">
                              <a:spAutoFit/>
                            </wps:bodyPr>
                          </wps:wsp>
                        </wpg:grpSp>
                      </wpg:grpSp>
                    </wpg:wgp>
                  </a:graphicData>
                </a:graphic>
              </wp:anchor>
            </w:drawing>
          </mc:Choice>
          <mc:Fallback>
            <w:pict>
              <v:group w14:anchorId="2A830492" id="Groupe 56" o:spid="_x0000_s1053" style="position:absolute;margin-left:-29.25pt;margin-top:10.95pt;width:490.65pt;height:273.15pt;z-index:251806720" coordsize="62312,346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">
                <v:shape id="_x0000_s1054" type="#_x0000_t202" style="position:absolute;left:4318;top:17272;width:9144;height:5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09416657" w14:textId="2A536F00" w:rsidR="00033E04" w:rsidRDefault="00033E04" w:rsidP="002746A9">
                        <w:pPr>
                          <w:pStyle w:val="Texte"/>
                        </w:pPr>
                        <w:proofErr w:type="spellStart"/>
                        <w:r>
                          <w:t>PhpStorm</w:t>
                        </w:r>
                        <w:proofErr w:type="spellEnd"/>
                      </w:p>
                    </w:txbxContent>
                  </v:textbox>
                </v:shape>
                <v:shape id="_x0000_s1055" type="#_x0000_t202" style="position:absolute;left:18457;top:29379;width:7620;height:5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04mwQAAANsAAAAPAAAAZHJzL2Rvd25yZXYueG1sRI9Ba8JA&#10;FITvBf/D8gre6kax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KYLTibBAAAA2wAAAA8AAAAA&#10;AAAAAAAAAAAABwIAAGRycy9kb3ducmV2LnhtbFBLBQYAAAAAAwADALcAAAD1AgAAAAA=&#10;" filled="f" stroked="f">
                  <v:textbox style="mso-fit-shape-to-text:t">
                    <w:txbxContent>
                      <w:p w14:paraId="4FA10190" w14:textId="509BF17D" w:rsidR="00033E04" w:rsidRDefault="00033E04" w:rsidP="002746A9">
                        <w:pPr>
                          <w:pStyle w:val="Texte"/>
                        </w:pPr>
                        <w:proofErr w:type="spellStart"/>
                        <w:r>
                          <w:t>Xampp</w:t>
                        </w:r>
                        <w:proofErr w:type="spellEnd"/>
                      </w:p>
                    </w:txbxContent>
                  </v:textbox>
                </v:shape>
                <v:group id="Groupe 55" o:spid="_x0000_s1056" style="position:absolute;width:62312;height:34694" coordsize="62312,34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line id="Connecteur droit 25" o:spid="_x0000_s1057" style="position:absolute;visibility:visible;mso-wrap-style:square" from="30480,0" to="30480,346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" strokecolor="black [3200]" strokeweight="1pt">
                    <v:stroke joinstyle="miter"/>
                  </v:line>
                  <v:group id="Groupe 54" o:spid="_x0000_s1058" style="position:absolute;width:62312;height:34694" coordsize="62312,34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roundrect id="Rectangle : coins arrondis 22" o:spid="_x0000_s1059" style="position:absolute;width:62312;height:346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" filled="f" strokecolor="black [3200]" strokeweight="1pt">
                      <v:stroke joinstyle="miter"/>
                    </v:round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4" o:spid="_x0000_s1060" type="#_x0000_t75" alt="RÃ©sultat de recherche d'images pour &quot;phpStorm&quot;" style="position:absolute;left:2878;top:7704;width:11341;height:11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">
                      <v:imagedata r:id="rId31" o:title="RÃ©sultat de recherche d'images pour &quot;phpStorm&quot;"/>
                    </v:shape>
                    <v:shape id="_x0000_s1061" type="#_x0000_t202" style="position:absolute;left:11938;top:1016;width:11595;height:5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fit-shape-to-text:t">
                        <w:txbxContent>
                          <w:p w14:paraId="49DD69ED" w14:textId="50A638D6" w:rsidR="00033E04" w:rsidRPr="002746A9" w:rsidRDefault="00033E04" w:rsidP="002746A9">
                            <w:pPr>
                              <w:pStyle w:val="Texte"/>
                              <w:rPr>
                                <w:b/>
                                <w:sz w:val="28"/>
                              </w:rPr>
                            </w:pPr>
                            <w:r w:rsidRPr="002746A9">
                              <w:rPr>
                                <w:b/>
                                <w:sz w:val="28"/>
                              </w:rPr>
                              <w:t>Logiciels</w:t>
                            </w:r>
                          </w:p>
                        </w:txbxContent>
                      </v:textbox>
                    </v:shape>
                    <v:shape id="Image 27" o:spid="_x0000_s1062" type="#_x0000_t75" alt="RÃ©sultat de recherche d'images pour &quot;xampp&quot;" style="position:absolute;left:16510;top:20912;width:9563;height:9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">
                      <v:imagedata r:id="rId32" o:title="RÃ©sultat de recherche d'images pour &quot;xampp&quot;"/>
                    </v:shape>
                    <v:shape id="Image 48" o:spid="_x0000_s1063" type="#_x0000_t75" alt="RÃ©sultat de recherche d'images pour &quot;mysql&quot;" style="position:absolute;left:38523;top:11176;width:16999;height:8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">
                      <v:imagedata r:id="rId33" o:title="RÃ©sultat de recherche d'images pour &quot;mysql&quot;"/>
                    </v:shape>
                    <v:shape id="_x0000_s1064" type="#_x0000_t202" style="position:absolute;left:39708;top:508;width:11595;height:5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" filled="f" stroked="f">
                      <v:textbox style="mso-fit-shape-to-text:t">
                        <w:txbxContent>
                          <w:p w14:paraId="319959B7" w14:textId="2EE6D31D" w:rsidR="00033E04" w:rsidRPr="002746A9" w:rsidRDefault="00033E04" w:rsidP="002746A9">
                            <w:pPr>
                              <w:pStyle w:val="Texte"/>
                              <w:rPr>
                                <w:b/>
                                <w:sz w:val="28"/>
                              </w:rPr>
                            </w:pPr>
                            <w:r>
                              <w:rPr>
                                <w:b/>
                                <w:sz w:val="28"/>
                              </w:rPr>
                              <w:t>Outils</w:t>
                            </w:r>
                          </w:p>
                        </w:txbxContent>
                      </v:textbox>
                    </v:shape>
                  </v:group>
                </v:group>
              </v:group>
            </w:pict>
          </mc:Fallback>
        </mc:AlternateContent>
      </w:r>
    </w:p>
    <w:p w14:paraId="1F597A8D" w14:textId="6C8CF642" w:rsidR="002746A9" w:rsidRDefault="002746A9"/>
    <w:p w14:paraId="30251CB7" w14:textId="522FB070" w:rsidR="002746A9" w:rsidRDefault="002746A9"/>
    <w:p w14:paraId="085B1792" w14:textId="5356D267" w:rsidR="002746A9" w:rsidRDefault="002746A9"/>
    <w:p w14:paraId="1150AAD1" w14:textId="15B3E659" w:rsidR="002746A9" w:rsidRDefault="002746A9"/>
    <w:p w14:paraId="01786C05" w14:textId="51B8D6F9" w:rsidR="002746A9" w:rsidRDefault="002746A9"/>
    <w:p w14:paraId="13554AE7" w14:textId="77777777" w:rsidR="002746A9" w:rsidRDefault="002746A9"/>
    <w:p w14:paraId="5DE11251" w14:textId="77777777" w:rsidR="002746A9" w:rsidRDefault="002746A9"/>
    <w:p w14:paraId="7A04477B" w14:textId="0346FB0D" w:rsidR="002746A9" w:rsidRDefault="002746A9"/>
    <w:p w14:paraId="0BE8CB7E" w14:textId="77777777" w:rsidR="002746A9" w:rsidRDefault="002746A9"/>
    <w:p w14:paraId="52E68653" w14:textId="77777777" w:rsidR="002746A9" w:rsidRDefault="002746A9"/>
    <w:p w14:paraId="7916BB0F" w14:textId="77777777" w:rsidR="002746A9" w:rsidRDefault="002746A9"/>
    <w:p w14:paraId="120B98C4" w14:textId="77777777" w:rsidR="002746A9" w:rsidRDefault="002746A9"/>
    <w:p w14:paraId="5914D667" w14:textId="77777777" w:rsidR="002746A9" w:rsidRDefault="002746A9"/>
    <w:p w14:paraId="23DB08AB" w14:textId="3E7B8A51" w:rsidR="002746A9" w:rsidRDefault="002746A9"/>
    <w:p w14:paraId="7FFD8350" w14:textId="35CA35AD" w:rsidR="002746A9" w:rsidRDefault="002746A9"/>
    <w:p w14:paraId="0F58F0FC" w14:textId="12E60317" w:rsidR="002746A9" w:rsidRDefault="002746A9"/>
    <w:p w14:paraId="4202AC7A" w14:textId="14A314BF" w:rsidR="002746A9" w:rsidRDefault="002746A9"/>
    <w:p w14:paraId="37D661CC" w14:textId="55DDB639" w:rsidR="002746A9" w:rsidRDefault="002746A9"/>
    <w:p w14:paraId="665E143E" w14:textId="4D76CB54" w:rsidR="002746A9" w:rsidRDefault="002746A9"/>
    <w:p w14:paraId="7F21E6CB" w14:textId="6EFC9AD1" w:rsidR="002746A9" w:rsidRDefault="002746A9"/>
    <w:p w14:paraId="5F69E3D5" w14:textId="0DA6BEAA" w:rsidR="002746A9" w:rsidRDefault="002746A9"/>
    <w:p w14:paraId="148A53EC" w14:textId="77777777" w:rsidR="002746A9" w:rsidRDefault="002746A9"/>
    <w:p w14:paraId="4C912EAA" w14:textId="6A689326" w:rsidR="002746A9" w:rsidRDefault="002746A9"/>
    <w:p w14:paraId="3C01DED5" w14:textId="6429471D" w:rsidR="002746A9" w:rsidRDefault="002746A9" w:rsidP="002746A9">
      <w:pPr>
        <w:pStyle w:val="Corpsdetexte"/>
      </w:pPr>
      <w:r>
        <w:t xml:space="preserve">Pour créer toute l’application ainsi que le </w:t>
      </w:r>
      <w:proofErr w:type="spellStart"/>
      <w:r>
        <w:t>back-end</w:t>
      </w:r>
      <w:proofErr w:type="spellEnd"/>
      <w:r>
        <w:t xml:space="preserve"> Laravel, je n’ai eu besoin que de deux logiciels et un outil, qui est en fait intégré à </w:t>
      </w:r>
      <w:proofErr w:type="spellStart"/>
      <w:r>
        <w:t>Xampp</w:t>
      </w:r>
      <w:proofErr w:type="spellEnd"/>
      <w:r>
        <w:t>.</w:t>
      </w:r>
    </w:p>
    <w:p w14:paraId="763A91D7" w14:textId="6B0B6A3F" w:rsidR="002746A9" w:rsidRPr="002746A9" w:rsidRDefault="002746A9" w:rsidP="002746A9">
      <w:pPr>
        <w:pStyle w:val="Corpsdetexte"/>
      </w:pPr>
      <w:proofErr w:type="spellStart"/>
      <w:r>
        <w:t>Xampp</w:t>
      </w:r>
      <w:proofErr w:type="spellEnd"/>
      <w:r>
        <w:t xml:space="preserve"> permet le lancement d’un serveur </w:t>
      </w:r>
      <w:proofErr w:type="spellStart"/>
      <w:r>
        <w:t>php</w:t>
      </w:r>
      <w:proofErr w:type="spellEnd"/>
      <w:r>
        <w:t xml:space="preserve"> ainsi que l’accès et la création de bases de données </w:t>
      </w:r>
      <w:proofErr w:type="spellStart"/>
      <w:r>
        <w:t>mysql</w:t>
      </w:r>
      <w:proofErr w:type="spellEnd"/>
      <w:r>
        <w:t xml:space="preserve">. Il intègre </w:t>
      </w:r>
      <w:proofErr w:type="spellStart"/>
      <w:r>
        <w:t>phpmyadming</w:t>
      </w:r>
      <w:proofErr w:type="spellEnd"/>
      <w:r>
        <w:t xml:space="preserve">, qui est une interface graphique simple et efficace de gestion de base de donnée. Pour créer l’application et le </w:t>
      </w:r>
      <w:proofErr w:type="spellStart"/>
      <w:r>
        <w:t>back-end</w:t>
      </w:r>
      <w:proofErr w:type="spellEnd"/>
      <w:r>
        <w:t xml:space="preserve"> </w:t>
      </w:r>
      <w:r w:rsidR="007F3DA5">
        <w:t>L</w:t>
      </w:r>
      <w:r>
        <w:t xml:space="preserve">aravel, j’ai utilisé </w:t>
      </w:r>
      <w:proofErr w:type="spellStart"/>
      <w:r>
        <w:t>PhpStorm</w:t>
      </w:r>
      <w:proofErr w:type="spellEnd"/>
      <w:r>
        <w:t xml:space="preserve"> qui offre plusieurs outils d’aide au développement (</w:t>
      </w:r>
      <w:proofErr w:type="spellStart"/>
      <w:r>
        <w:t>auto-complétion</w:t>
      </w:r>
      <w:proofErr w:type="spellEnd"/>
      <w:r>
        <w:t xml:space="preserve">, recherche de fichiers, etc.). </w:t>
      </w:r>
      <w:proofErr w:type="spellStart"/>
      <w:r>
        <w:t>PhpStorm</w:t>
      </w:r>
      <w:proofErr w:type="spellEnd"/>
      <w:r>
        <w:t xml:space="preserve"> est le seul logiciel payant que j’ai utilisé mais il est tout </w:t>
      </w:r>
      <w:proofErr w:type="spellStart"/>
      <w:r>
        <w:t>a</w:t>
      </w:r>
      <w:proofErr w:type="spellEnd"/>
      <w:r>
        <w:t xml:space="preserve"> fait possible de coder tout le projet sans débourser un seul centime.</w:t>
      </w:r>
      <w:r w:rsidR="001D3ABE">
        <w:t xml:space="preserve"> Utiliser une IDE tel que Atom ou Visual Studio Code qui sont gratuit donnerai le même résultat.</w:t>
      </w:r>
      <w:r>
        <w:t xml:space="preserve"> </w:t>
      </w:r>
    </w:p>
    <w:p w14:paraId="4A51A1DA" w14:textId="77777777" w:rsidR="002746A9" w:rsidRDefault="002746A9"/>
    <w:p w14:paraId="4ABF408C" w14:textId="1AFD8A70" w:rsidR="004A7E18" w:rsidRDefault="004A7E18">
      <w:r>
        <w:br w:type="page"/>
      </w:r>
    </w:p>
    <w:p w14:paraId="1FB758AA" w14:textId="77777777" w:rsidR="004A7E18" w:rsidRPr="004A7E18" w:rsidRDefault="004A7E18" w:rsidP="004A7E18">
      <w:pPr>
        <w:pStyle w:val="Corpsdetexte"/>
      </w:pPr>
    </w:p>
    <w:p w14:paraId="074D426E" w14:textId="6F939E7A" w:rsidR="00E41AC9" w:rsidRDefault="00E41AC9" w:rsidP="00E41AC9">
      <w:pPr>
        <w:pStyle w:val="Titre1"/>
      </w:pPr>
      <w:bookmarkStart w:id="81" w:name="_Toc523409342"/>
      <w:r>
        <w:t>Rapport de test</w:t>
      </w:r>
      <w:bookmarkEnd w:id="81"/>
    </w:p>
    <w:tbl>
      <w:tblPr>
        <w:tblStyle w:val="TableauGrille4-Accentuation3"/>
        <w:tblW w:w="10204" w:type="dxa"/>
        <w:tblInd w:w="-745" w:type="dxa"/>
        <w:tblLook w:val="04A0" w:firstRow="1" w:lastRow="0" w:firstColumn="1" w:lastColumn="0" w:noHBand="0" w:noVBand="1"/>
      </w:tblPr>
      <w:tblGrid>
        <w:gridCol w:w="897"/>
        <w:gridCol w:w="4231"/>
        <w:gridCol w:w="2538"/>
        <w:gridCol w:w="2538"/>
      </w:tblGrid>
      <w:tr w:rsidR="00481D51" w14:paraId="4D5E6B21" w14:textId="77777777" w:rsidTr="00481D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40A9D632" w14:textId="5B4320AC" w:rsidR="00724DC6" w:rsidRPr="00481D51" w:rsidRDefault="00724DC6" w:rsidP="00724DC6">
            <w:pPr>
              <w:pStyle w:val="Corpsdetexte"/>
              <w:jc w:val="center"/>
              <w:rPr>
                <w:sz w:val="18"/>
              </w:rPr>
            </w:pPr>
            <w:r w:rsidRPr="00481D51">
              <w:rPr>
                <w:sz w:val="18"/>
              </w:rPr>
              <w:t>Numéro</w:t>
            </w:r>
          </w:p>
        </w:tc>
        <w:tc>
          <w:tcPr>
            <w:tcW w:w="4231" w:type="dxa"/>
            <w:vAlign w:val="center"/>
          </w:tcPr>
          <w:p w14:paraId="4E8B139B" w14:textId="44CCF7E2" w:rsidR="00724DC6" w:rsidRPr="00481D51" w:rsidRDefault="00724DC6" w:rsidP="00724DC6">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Description</w:t>
            </w:r>
          </w:p>
        </w:tc>
        <w:tc>
          <w:tcPr>
            <w:tcW w:w="2538" w:type="dxa"/>
            <w:vAlign w:val="center"/>
          </w:tcPr>
          <w:p w14:paraId="487BFA2C" w14:textId="7FD05D20" w:rsidR="00724DC6" w:rsidRPr="00481D51" w:rsidRDefault="00724DC6" w:rsidP="00724DC6">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attendu</w:t>
            </w:r>
          </w:p>
        </w:tc>
        <w:tc>
          <w:tcPr>
            <w:tcW w:w="2538" w:type="dxa"/>
            <w:vAlign w:val="center"/>
          </w:tcPr>
          <w:p w14:paraId="57395428" w14:textId="4F8E7233" w:rsidR="00724DC6" w:rsidRPr="00481D51" w:rsidRDefault="00724DC6" w:rsidP="00724DC6">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obtenu</w:t>
            </w:r>
          </w:p>
        </w:tc>
      </w:tr>
      <w:tr w:rsidR="00481D51" w14:paraId="0AE8F54E"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048C5E2A" w14:textId="404F135D" w:rsidR="00724DC6" w:rsidRPr="00481D51" w:rsidRDefault="00724DC6" w:rsidP="00481D51">
            <w:pPr>
              <w:pStyle w:val="Texte"/>
              <w:jc w:val="center"/>
              <w:rPr>
                <w:sz w:val="18"/>
              </w:rPr>
            </w:pPr>
            <w:r w:rsidRPr="00481D51">
              <w:rPr>
                <w:sz w:val="18"/>
              </w:rPr>
              <w:t>1</w:t>
            </w:r>
          </w:p>
        </w:tc>
        <w:tc>
          <w:tcPr>
            <w:tcW w:w="4231" w:type="dxa"/>
            <w:vAlign w:val="center"/>
          </w:tcPr>
          <w:p w14:paraId="1805257C" w14:textId="7621C666" w:rsidR="00724DC6" w:rsidRPr="00481D51" w:rsidRDefault="00724DC6"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481D51">
              <w:rPr>
                <w:sz w:val="18"/>
              </w:rPr>
              <w:t>Lancement de l’application depuis un téléphone Android</w:t>
            </w:r>
            <w:r w:rsidR="00481D51" w:rsidRPr="00481D51">
              <w:rPr>
                <w:sz w:val="18"/>
              </w:rPr>
              <w:t xml:space="preserve"> en cliquant sur son icone</w:t>
            </w:r>
          </w:p>
        </w:tc>
        <w:tc>
          <w:tcPr>
            <w:tcW w:w="2538" w:type="dxa"/>
            <w:vAlign w:val="center"/>
          </w:tcPr>
          <w:p w14:paraId="187BD0AE" w14:textId="3F60BDFD" w:rsidR="00724DC6" w:rsidRPr="00481D51" w:rsidRDefault="00481D51"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481D51">
              <w:rPr>
                <w:sz w:val="18"/>
              </w:rPr>
              <w:t>L’application se lance et affiche la page d’accueil</w:t>
            </w:r>
          </w:p>
        </w:tc>
        <w:tc>
          <w:tcPr>
            <w:tcW w:w="2538" w:type="dxa"/>
            <w:vAlign w:val="center"/>
          </w:tcPr>
          <w:p w14:paraId="61015363" w14:textId="3B38A8F8" w:rsidR="00724DC6" w:rsidRPr="00481D51" w:rsidRDefault="00724DC6"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481D51">
              <w:rPr>
                <w:sz w:val="18"/>
              </w:rPr>
              <w:t xml:space="preserve">L’application se lance et affiche la page </w:t>
            </w:r>
            <w:r w:rsidR="00114F15" w:rsidRPr="00481D51">
              <w:rPr>
                <w:sz w:val="18"/>
              </w:rPr>
              <w:t>d’accueil</w:t>
            </w:r>
          </w:p>
        </w:tc>
      </w:tr>
      <w:tr w:rsidR="00481D51" w14:paraId="77259CC0"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5D4278A3" w14:textId="34A6ADC7" w:rsidR="00724DC6" w:rsidRPr="00481D51" w:rsidRDefault="00724DC6" w:rsidP="00481D51">
            <w:pPr>
              <w:pStyle w:val="Texte"/>
              <w:jc w:val="center"/>
              <w:rPr>
                <w:sz w:val="18"/>
              </w:rPr>
            </w:pPr>
            <w:r w:rsidRPr="00481D51">
              <w:rPr>
                <w:sz w:val="18"/>
              </w:rPr>
              <w:t>2</w:t>
            </w:r>
          </w:p>
        </w:tc>
        <w:tc>
          <w:tcPr>
            <w:tcW w:w="4231" w:type="dxa"/>
            <w:vAlign w:val="center"/>
          </w:tcPr>
          <w:p w14:paraId="733EB548" w14:textId="77777777" w:rsidR="00724DC6" w:rsidRPr="00481D51" w:rsidRDefault="003B002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481D51">
              <w:rPr>
                <w:sz w:val="18"/>
              </w:rPr>
              <w:t>Création d’un compte utilisateur avec des erreurs</w:t>
            </w:r>
            <w:r w:rsidR="00481D51" w:rsidRPr="00481D51">
              <w:rPr>
                <w:sz w:val="18"/>
              </w:rPr>
              <w:t> :</w:t>
            </w:r>
          </w:p>
          <w:p w14:paraId="5A1AE13A" w14:textId="32C2A8DA" w:rsidR="00481D51" w:rsidRPr="00481D51" w:rsidRDefault="00481D51" w:rsidP="00481D51">
            <w:pPr>
              <w:pStyle w:val="Texte"/>
              <w:tabs>
                <w:tab w:val="left" w:pos="267"/>
              </w:tabs>
              <w:jc w:val="left"/>
              <w:cnfStyle w:val="000000000000" w:firstRow="0" w:lastRow="0" w:firstColumn="0" w:lastColumn="0" w:oddVBand="0" w:evenVBand="0" w:oddHBand="0" w:evenHBand="0" w:firstRowFirstColumn="0" w:firstRowLastColumn="0" w:lastRowFirstColumn="0" w:lastRowLastColumn="0"/>
              <w:rPr>
                <w:sz w:val="18"/>
              </w:rPr>
            </w:pPr>
            <w:r w:rsidRPr="00481D51">
              <w:rPr>
                <w:sz w:val="18"/>
              </w:rPr>
              <w:t>{</w:t>
            </w:r>
            <w:r w:rsidRPr="00481D51">
              <w:rPr>
                <w:sz w:val="18"/>
              </w:rPr>
              <w:br/>
            </w:r>
            <w:r w:rsidRPr="00481D51">
              <w:rPr>
                <w:sz w:val="18"/>
              </w:rPr>
              <w:tab/>
              <w:t xml:space="preserve">nom : </w:t>
            </w:r>
            <w:proofErr w:type="spellStart"/>
            <w:r w:rsidRPr="00481D51">
              <w:rPr>
                <w:sz w:val="18"/>
              </w:rPr>
              <w:t>null</w:t>
            </w:r>
            <w:proofErr w:type="spellEnd"/>
            <w:r w:rsidRPr="00481D51">
              <w:rPr>
                <w:sz w:val="18"/>
              </w:rPr>
              <w:t>,</w:t>
            </w:r>
            <w:r w:rsidRPr="00481D51">
              <w:rPr>
                <w:sz w:val="18"/>
              </w:rPr>
              <w:br/>
            </w:r>
            <w:r w:rsidRPr="00481D51">
              <w:rPr>
                <w:sz w:val="18"/>
              </w:rPr>
              <w:tab/>
              <w:t>email : ‘</w:t>
            </w:r>
            <w:proofErr w:type="spellStart"/>
            <w:r w:rsidRPr="00481D51">
              <w:rPr>
                <w:sz w:val="18"/>
              </w:rPr>
              <w:t>cecinestpasunemail</w:t>
            </w:r>
            <w:proofErr w:type="spellEnd"/>
            <w:r>
              <w:rPr>
                <w:sz w:val="18"/>
              </w:rPr>
              <w:t>’</w:t>
            </w:r>
            <w:r w:rsidRPr="00481D51">
              <w:rPr>
                <w:sz w:val="18"/>
              </w:rPr>
              <w:t>,</w:t>
            </w:r>
            <w:r w:rsidRPr="00481D51">
              <w:rPr>
                <w:sz w:val="18"/>
              </w:rPr>
              <w:br/>
            </w:r>
            <w:r w:rsidRPr="00481D51">
              <w:rPr>
                <w:sz w:val="18"/>
              </w:rPr>
              <w:tab/>
            </w:r>
            <w:proofErr w:type="spellStart"/>
            <w:r w:rsidRPr="00481D51">
              <w:rPr>
                <w:sz w:val="18"/>
              </w:rPr>
              <w:t>password</w:t>
            </w:r>
            <w:proofErr w:type="spellEnd"/>
            <w:r w:rsidRPr="00481D51">
              <w:rPr>
                <w:sz w:val="18"/>
              </w:rPr>
              <w:t xml:space="preserve"> : </w:t>
            </w:r>
            <w:r>
              <w:rPr>
                <w:sz w:val="18"/>
              </w:rPr>
              <w:t>‘</w:t>
            </w:r>
            <w:r w:rsidRPr="00481D51">
              <w:rPr>
                <w:sz w:val="18"/>
              </w:rPr>
              <w:t>123</w:t>
            </w:r>
            <w:r>
              <w:rPr>
                <w:sz w:val="18"/>
              </w:rPr>
              <w:t>’</w:t>
            </w:r>
            <w:r w:rsidRPr="00481D51">
              <w:rPr>
                <w:sz w:val="18"/>
              </w:rPr>
              <w:br/>
            </w:r>
            <w:r w:rsidRPr="00481D51">
              <w:rPr>
                <w:sz w:val="18"/>
              </w:rPr>
              <w:tab/>
            </w:r>
            <w:proofErr w:type="spellStart"/>
            <w:r w:rsidRPr="00481D51">
              <w:rPr>
                <w:sz w:val="18"/>
              </w:rPr>
              <w:t>password_confirmation</w:t>
            </w:r>
            <w:proofErr w:type="spellEnd"/>
            <w:r w:rsidRPr="00481D51">
              <w:rPr>
                <w:sz w:val="18"/>
              </w:rPr>
              <w:t xml:space="preserve"> : </w:t>
            </w:r>
            <w:r>
              <w:rPr>
                <w:sz w:val="18"/>
              </w:rPr>
              <w:t>‘</w:t>
            </w:r>
            <w:r w:rsidRPr="00481D51">
              <w:rPr>
                <w:sz w:val="18"/>
              </w:rPr>
              <w:t>1234</w:t>
            </w:r>
            <w:r>
              <w:rPr>
                <w:sz w:val="18"/>
              </w:rPr>
              <w:t>’</w:t>
            </w:r>
            <w:r w:rsidR="004209A2">
              <w:rPr>
                <w:sz w:val="18"/>
              </w:rPr>
              <w:br/>
              <w:t>}</w:t>
            </w:r>
          </w:p>
        </w:tc>
        <w:tc>
          <w:tcPr>
            <w:tcW w:w="2538" w:type="dxa"/>
            <w:vAlign w:val="center"/>
          </w:tcPr>
          <w:p w14:paraId="543F4A02" w14:textId="1DD752A7" w:rsidR="00724DC6"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481D51">
              <w:rPr>
                <w:sz w:val="18"/>
              </w:rPr>
              <w:t>Des messages d’erreurs s’affichent pour le nom, l’email, et pour les mots de passes non semblables</w:t>
            </w:r>
          </w:p>
        </w:tc>
        <w:tc>
          <w:tcPr>
            <w:tcW w:w="2538" w:type="dxa"/>
            <w:vAlign w:val="center"/>
          </w:tcPr>
          <w:p w14:paraId="1B0703B3" w14:textId="174BA626" w:rsidR="00724DC6"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481D51">
              <w:rPr>
                <w:sz w:val="18"/>
              </w:rPr>
              <w:t>Les trois messages d’erreurs s’affichent</w:t>
            </w:r>
          </w:p>
        </w:tc>
      </w:tr>
      <w:tr w:rsidR="00481D51" w14:paraId="63CA9810"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3CF4E42" w14:textId="796580B5" w:rsidR="00724DC6" w:rsidRPr="00481D51" w:rsidRDefault="00724DC6" w:rsidP="00481D51">
            <w:pPr>
              <w:pStyle w:val="Texte"/>
              <w:jc w:val="center"/>
              <w:rPr>
                <w:sz w:val="18"/>
              </w:rPr>
            </w:pPr>
            <w:r w:rsidRPr="00481D51">
              <w:rPr>
                <w:sz w:val="18"/>
              </w:rPr>
              <w:t>3</w:t>
            </w:r>
          </w:p>
        </w:tc>
        <w:tc>
          <w:tcPr>
            <w:tcW w:w="4231" w:type="dxa"/>
            <w:vAlign w:val="center"/>
          </w:tcPr>
          <w:p w14:paraId="32FA0881" w14:textId="37F42821" w:rsidR="00724DC6" w:rsidRPr="00481D51" w:rsidRDefault="00481D51"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481D51">
              <w:rPr>
                <w:sz w:val="18"/>
              </w:rPr>
              <w:t>Création d’un compte utilisateur sans erreurs</w:t>
            </w:r>
          </w:p>
        </w:tc>
        <w:tc>
          <w:tcPr>
            <w:tcW w:w="2538" w:type="dxa"/>
            <w:vAlign w:val="center"/>
          </w:tcPr>
          <w:p w14:paraId="3D24FE20" w14:textId="4F363261" w:rsidR="00724DC6" w:rsidRPr="00481D51" w:rsidRDefault="00481D51"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481D51">
              <w:rPr>
                <w:sz w:val="18"/>
              </w:rPr>
              <w:t>Le compte est créé et un email est envoyé pour le valider</w:t>
            </w:r>
          </w:p>
        </w:tc>
        <w:tc>
          <w:tcPr>
            <w:tcW w:w="2538" w:type="dxa"/>
            <w:vAlign w:val="center"/>
          </w:tcPr>
          <w:p w14:paraId="4F35F37B" w14:textId="0CD740E7" w:rsidR="00724DC6" w:rsidRPr="00481D51" w:rsidRDefault="00481D51"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481D51">
              <w:rPr>
                <w:sz w:val="18"/>
              </w:rPr>
              <w:t>Le compte est créé dans la base de donnée et l’email a été reçu</w:t>
            </w:r>
          </w:p>
        </w:tc>
      </w:tr>
      <w:tr w:rsidR="00481D51" w14:paraId="4575C775"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402D7149" w14:textId="4607A2A7" w:rsidR="00724DC6" w:rsidRPr="00481D51" w:rsidRDefault="00724DC6" w:rsidP="00481D51">
            <w:pPr>
              <w:pStyle w:val="Texte"/>
              <w:jc w:val="center"/>
              <w:rPr>
                <w:sz w:val="18"/>
              </w:rPr>
            </w:pPr>
            <w:r w:rsidRPr="00481D51">
              <w:rPr>
                <w:sz w:val="18"/>
              </w:rPr>
              <w:t>4</w:t>
            </w:r>
          </w:p>
        </w:tc>
        <w:tc>
          <w:tcPr>
            <w:tcW w:w="4231" w:type="dxa"/>
            <w:vAlign w:val="center"/>
          </w:tcPr>
          <w:p w14:paraId="2A5FCE25" w14:textId="6225A38E" w:rsidR="00724DC6"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481D51">
              <w:rPr>
                <w:sz w:val="18"/>
              </w:rPr>
              <w:t>Validation du compte avec l’email reçu</w:t>
            </w:r>
          </w:p>
        </w:tc>
        <w:tc>
          <w:tcPr>
            <w:tcW w:w="2538" w:type="dxa"/>
            <w:vAlign w:val="center"/>
          </w:tcPr>
          <w:p w14:paraId="38742600" w14:textId="0489F485" w:rsidR="00724DC6"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481D51">
              <w:rPr>
                <w:sz w:val="18"/>
              </w:rPr>
              <w:t>En cliquant sur le bouton « Confirmer le compte », redirection vers le site avec un message de réussite</w:t>
            </w:r>
          </w:p>
        </w:tc>
        <w:tc>
          <w:tcPr>
            <w:tcW w:w="2538" w:type="dxa"/>
            <w:vAlign w:val="center"/>
          </w:tcPr>
          <w:p w14:paraId="5AE2AF8E" w14:textId="2C1FD837" w:rsidR="00724DC6"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481D51">
              <w:rPr>
                <w:sz w:val="18"/>
              </w:rPr>
              <w:t>Compte validé avec affiche du message de réussite</w:t>
            </w:r>
          </w:p>
        </w:tc>
      </w:tr>
      <w:tr w:rsidR="00481D51" w14:paraId="78088C76"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40662BE4" w14:textId="2DF7C719" w:rsidR="00724DC6" w:rsidRPr="00481D51" w:rsidRDefault="00724DC6" w:rsidP="00481D51">
            <w:pPr>
              <w:pStyle w:val="Texte"/>
              <w:jc w:val="center"/>
              <w:rPr>
                <w:sz w:val="18"/>
              </w:rPr>
            </w:pPr>
            <w:r w:rsidRPr="00481D51">
              <w:rPr>
                <w:sz w:val="18"/>
              </w:rPr>
              <w:t>5</w:t>
            </w:r>
          </w:p>
        </w:tc>
        <w:tc>
          <w:tcPr>
            <w:tcW w:w="4231" w:type="dxa"/>
            <w:vAlign w:val="center"/>
          </w:tcPr>
          <w:p w14:paraId="47A953D7" w14:textId="77777777" w:rsidR="00724DC6" w:rsidRPr="004209A2" w:rsidRDefault="00481D51" w:rsidP="00481D51">
            <w:pPr>
              <w:pStyle w:val="Texte"/>
              <w:jc w:val="center"/>
              <w:cnfStyle w:val="000000100000" w:firstRow="0" w:lastRow="0" w:firstColumn="0" w:lastColumn="0" w:oddVBand="0" w:evenVBand="0" w:oddHBand="1" w:evenHBand="0" w:firstRowFirstColumn="0" w:firstRowLastColumn="0" w:lastRowFirstColumn="0" w:lastRowLastColumn="0"/>
              <w:rPr>
                <w:sz w:val="18"/>
                <w:szCs w:val="18"/>
              </w:rPr>
            </w:pPr>
            <w:r w:rsidRPr="004209A2">
              <w:rPr>
                <w:sz w:val="18"/>
                <w:szCs w:val="18"/>
              </w:rPr>
              <w:t>Connexion avec des erreurs :</w:t>
            </w:r>
          </w:p>
          <w:p w14:paraId="2AAEB1E8" w14:textId="24111101" w:rsidR="00481D51" w:rsidRPr="004209A2" w:rsidRDefault="00481D51" w:rsidP="00481D51">
            <w:pPr>
              <w:pStyle w:val="Corpsdetexte"/>
              <w:tabs>
                <w:tab w:val="left" w:pos="307"/>
              </w:tabs>
              <w:jc w:val="left"/>
              <w:cnfStyle w:val="000000100000" w:firstRow="0" w:lastRow="0" w:firstColumn="0" w:lastColumn="0" w:oddVBand="0" w:evenVBand="0" w:oddHBand="1" w:evenHBand="0" w:firstRowFirstColumn="0" w:firstRowLastColumn="0" w:lastRowFirstColumn="0" w:lastRowLastColumn="0"/>
              <w:rPr>
                <w:sz w:val="18"/>
                <w:szCs w:val="18"/>
              </w:rPr>
            </w:pPr>
            <w:r w:rsidRPr="004209A2">
              <w:rPr>
                <w:sz w:val="18"/>
                <w:szCs w:val="18"/>
              </w:rPr>
              <w:t>{</w:t>
            </w:r>
            <w:r w:rsidRPr="004209A2">
              <w:rPr>
                <w:sz w:val="18"/>
                <w:szCs w:val="18"/>
              </w:rPr>
              <w:br/>
            </w:r>
            <w:r w:rsidRPr="004209A2">
              <w:rPr>
                <w:sz w:val="18"/>
                <w:szCs w:val="18"/>
              </w:rPr>
              <w:tab/>
              <w:t>email : ‘</w:t>
            </w:r>
            <w:proofErr w:type="spellStart"/>
            <w:r w:rsidRPr="004209A2">
              <w:rPr>
                <w:sz w:val="18"/>
                <w:szCs w:val="18"/>
              </w:rPr>
              <w:t>emailinexistant</w:t>
            </w:r>
            <w:proofErr w:type="spellEnd"/>
            <w:r w:rsidRPr="004209A2">
              <w:rPr>
                <w:sz w:val="18"/>
                <w:szCs w:val="18"/>
              </w:rPr>
              <w:t>’</w:t>
            </w:r>
            <w:r w:rsidRPr="004209A2">
              <w:rPr>
                <w:sz w:val="18"/>
                <w:szCs w:val="18"/>
              </w:rPr>
              <w:br/>
            </w:r>
            <w:r w:rsidRPr="004209A2">
              <w:rPr>
                <w:sz w:val="18"/>
                <w:szCs w:val="18"/>
              </w:rPr>
              <w:tab/>
            </w:r>
            <w:proofErr w:type="spellStart"/>
            <w:r w:rsidRPr="004209A2">
              <w:rPr>
                <w:sz w:val="18"/>
                <w:szCs w:val="18"/>
              </w:rPr>
              <w:t>password</w:t>
            </w:r>
            <w:proofErr w:type="spellEnd"/>
            <w:r w:rsidRPr="004209A2">
              <w:rPr>
                <w:sz w:val="18"/>
                <w:szCs w:val="18"/>
              </w:rPr>
              <w:t> : ‘123’</w:t>
            </w:r>
            <w:r w:rsidR="004209A2">
              <w:rPr>
                <w:sz w:val="18"/>
                <w:szCs w:val="18"/>
              </w:rPr>
              <w:br/>
              <w:t>}</w:t>
            </w:r>
          </w:p>
        </w:tc>
        <w:tc>
          <w:tcPr>
            <w:tcW w:w="2538" w:type="dxa"/>
            <w:vAlign w:val="center"/>
          </w:tcPr>
          <w:p w14:paraId="0AEBD039" w14:textId="76E139B9" w:rsidR="00724DC6" w:rsidRPr="00481D51" w:rsidRDefault="00481D51"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Un message d’erreur s’affiche pour l’email</w:t>
            </w:r>
          </w:p>
        </w:tc>
        <w:tc>
          <w:tcPr>
            <w:tcW w:w="2538" w:type="dxa"/>
            <w:vAlign w:val="center"/>
          </w:tcPr>
          <w:p w14:paraId="139FE45D" w14:textId="2EB1E4E6" w:rsidR="00724DC6" w:rsidRPr="00481D51" w:rsidRDefault="00481D51" w:rsidP="00481D51">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Un message d’erreur s’affiche pour l’email</w:t>
            </w:r>
          </w:p>
        </w:tc>
      </w:tr>
      <w:tr w:rsidR="00481D51" w14:paraId="3850D003"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41F042A6" w14:textId="79A71701" w:rsidR="00481D51" w:rsidRPr="00481D51" w:rsidRDefault="00481D51" w:rsidP="00481D51">
            <w:pPr>
              <w:pStyle w:val="Texte"/>
              <w:jc w:val="center"/>
              <w:rPr>
                <w:sz w:val="18"/>
              </w:rPr>
            </w:pPr>
            <w:r>
              <w:rPr>
                <w:sz w:val="18"/>
              </w:rPr>
              <w:t>6</w:t>
            </w:r>
          </w:p>
        </w:tc>
        <w:tc>
          <w:tcPr>
            <w:tcW w:w="4231" w:type="dxa"/>
            <w:vAlign w:val="center"/>
          </w:tcPr>
          <w:p w14:paraId="3939B113" w14:textId="29BC5C50" w:rsidR="00481D51"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Connexion sans erreurs</w:t>
            </w:r>
          </w:p>
        </w:tc>
        <w:tc>
          <w:tcPr>
            <w:tcW w:w="2538" w:type="dxa"/>
            <w:vAlign w:val="center"/>
          </w:tcPr>
          <w:p w14:paraId="754AE66A" w14:textId="5D9E556F" w:rsidR="00481D51"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utilisateur est redirigé vers la page « </w:t>
            </w:r>
            <w:proofErr w:type="spellStart"/>
            <w:r>
              <w:rPr>
                <w:sz w:val="18"/>
              </w:rPr>
              <w:t>map</w:t>
            </w:r>
            <w:proofErr w:type="spellEnd"/>
            <w:r>
              <w:rPr>
                <w:sz w:val="18"/>
              </w:rPr>
              <w:t> »</w:t>
            </w:r>
          </w:p>
        </w:tc>
        <w:tc>
          <w:tcPr>
            <w:tcW w:w="2538" w:type="dxa"/>
            <w:vAlign w:val="center"/>
          </w:tcPr>
          <w:p w14:paraId="55765968" w14:textId="5250BD64" w:rsidR="00481D51" w:rsidRPr="00481D51" w:rsidRDefault="00481D51" w:rsidP="00481D51">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utilisateur est redirigé vers la page « </w:t>
            </w:r>
            <w:proofErr w:type="spellStart"/>
            <w:r>
              <w:rPr>
                <w:sz w:val="18"/>
              </w:rPr>
              <w:t>map</w:t>
            </w:r>
            <w:proofErr w:type="spellEnd"/>
            <w:r>
              <w:rPr>
                <w:sz w:val="18"/>
              </w:rPr>
              <w:t> »</w:t>
            </w:r>
          </w:p>
        </w:tc>
      </w:tr>
      <w:tr w:rsidR="00AE5D2D" w14:paraId="326754D3"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505079FC" w14:textId="04629E16" w:rsidR="00AE5D2D" w:rsidRPr="00481D51" w:rsidRDefault="00AE5D2D" w:rsidP="00AE5D2D">
            <w:pPr>
              <w:pStyle w:val="Texte"/>
              <w:jc w:val="center"/>
              <w:rPr>
                <w:sz w:val="18"/>
              </w:rPr>
            </w:pPr>
            <w:r>
              <w:rPr>
                <w:sz w:val="18"/>
              </w:rPr>
              <w:t>7</w:t>
            </w:r>
          </w:p>
        </w:tc>
        <w:tc>
          <w:tcPr>
            <w:tcW w:w="4231" w:type="dxa"/>
            <w:vAlign w:val="center"/>
          </w:tcPr>
          <w:p w14:paraId="3A649A41" w14:textId="7089EE58" w:rsidR="00AE5D2D" w:rsidRPr="00481D51" w:rsidRDefault="00AE5D2D" w:rsidP="00AE5D2D">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Recherche de places de parking sans résultats</w:t>
            </w:r>
          </w:p>
        </w:tc>
        <w:tc>
          <w:tcPr>
            <w:tcW w:w="2538" w:type="dxa"/>
            <w:vAlign w:val="center"/>
          </w:tcPr>
          <w:p w14:paraId="407E840F" w14:textId="7A151A5E" w:rsidR="00AE5D2D" w:rsidRPr="00481D51" w:rsidRDefault="00AE5D2D" w:rsidP="00AE5D2D">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Un message est affiché pour dire qu’il n’y a pas de places de parking dans ce rayon</w:t>
            </w:r>
          </w:p>
        </w:tc>
        <w:tc>
          <w:tcPr>
            <w:tcW w:w="2538" w:type="dxa"/>
            <w:vAlign w:val="center"/>
          </w:tcPr>
          <w:p w14:paraId="509D0220" w14:textId="15088F00" w:rsidR="00AE5D2D" w:rsidRPr="00481D51" w:rsidRDefault="00AE5D2D" w:rsidP="00AE5D2D">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Un message est affiché pour dire qu’il n’y a pas de places de parking dans ce rayon</w:t>
            </w:r>
          </w:p>
        </w:tc>
      </w:tr>
    </w:tbl>
    <w:p w14:paraId="48801BC2" w14:textId="77777777" w:rsidR="00B26995" w:rsidRDefault="00B26995">
      <w:r>
        <w:rPr>
          <w:b/>
          <w:bCs/>
        </w:rPr>
        <w:br w:type="page"/>
      </w:r>
    </w:p>
    <w:tbl>
      <w:tblPr>
        <w:tblStyle w:val="TableauGrille4-Accentuation3"/>
        <w:tblW w:w="10204" w:type="dxa"/>
        <w:tblInd w:w="-745" w:type="dxa"/>
        <w:tblLook w:val="04A0" w:firstRow="1" w:lastRow="0" w:firstColumn="1" w:lastColumn="0" w:noHBand="0" w:noVBand="1"/>
      </w:tblPr>
      <w:tblGrid>
        <w:gridCol w:w="897"/>
        <w:gridCol w:w="4231"/>
        <w:gridCol w:w="2538"/>
        <w:gridCol w:w="2538"/>
      </w:tblGrid>
      <w:tr w:rsidR="00B26995" w14:paraId="142D827D" w14:textId="77777777" w:rsidTr="00481D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4371EFF0" w14:textId="2DF58477" w:rsidR="00B26995" w:rsidRDefault="00B26995" w:rsidP="00B26995">
            <w:pPr>
              <w:pStyle w:val="Texte"/>
              <w:jc w:val="center"/>
              <w:rPr>
                <w:sz w:val="18"/>
              </w:rPr>
            </w:pPr>
            <w:r w:rsidRPr="00481D51">
              <w:rPr>
                <w:sz w:val="18"/>
              </w:rPr>
              <w:lastRenderedPageBreak/>
              <w:t>Numéro</w:t>
            </w:r>
          </w:p>
        </w:tc>
        <w:tc>
          <w:tcPr>
            <w:tcW w:w="4231" w:type="dxa"/>
            <w:vAlign w:val="center"/>
          </w:tcPr>
          <w:p w14:paraId="050EA800" w14:textId="3EE78A32" w:rsidR="00B26995" w:rsidRDefault="00B26995" w:rsidP="00B26995">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Description</w:t>
            </w:r>
          </w:p>
        </w:tc>
        <w:tc>
          <w:tcPr>
            <w:tcW w:w="2538" w:type="dxa"/>
            <w:vAlign w:val="center"/>
          </w:tcPr>
          <w:p w14:paraId="1E4FCB5D" w14:textId="53AD6625" w:rsidR="00B26995" w:rsidRDefault="00B26995" w:rsidP="00B26995">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attendu</w:t>
            </w:r>
          </w:p>
        </w:tc>
        <w:tc>
          <w:tcPr>
            <w:tcW w:w="2538" w:type="dxa"/>
            <w:vAlign w:val="center"/>
          </w:tcPr>
          <w:p w14:paraId="76396D92" w14:textId="3E348C4F" w:rsidR="00B26995" w:rsidRDefault="00B26995" w:rsidP="00B26995">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obtenu</w:t>
            </w:r>
          </w:p>
        </w:tc>
      </w:tr>
      <w:tr w:rsidR="00B26995" w14:paraId="38292AB5"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62539D75" w14:textId="11782069" w:rsidR="00B26995" w:rsidRPr="00481D51" w:rsidRDefault="00B26995" w:rsidP="00B26995">
            <w:pPr>
              <w:pStyle w:val="Texte"/>
              <w:jc w:val="center"/>
              <w:rPr>
                <w:sz w:val="18"/>
              </w:rPr>
            </w:pPr>
            <w:r>
              <w:rPr>
                <w:sz w:val="18"/>
              </w:rPr>
              <w:t>8</w:t>
            </w:r>
          </w:p>
        </w:tc>
        <w:tc>
          <w:tcPr>
            <w:tcW w:w="4231" w:type="dxa"/>
            <w:vAlign w:val="center"/>
          </w:tcPr>
          <w:p w14:paraId="3CCC74F0" w14:textId="43945A3A" w:rsidR="00B26995" w:rsidRPr="00481D51"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Recherche de places de parking avec résultats</w:t>
            </w:r>
          </w:p>
        </w:tc>
        <w:tc>
          <w:tcPr>
            <w:tcW w:w="2538" w:type="dxa"/>
            <w:vAlign w:val="center"/>
          </w:tcPr>
          <w:p w14:paraId="0AAEE718" w14:textId="0FB37FC7" w:rsidR="00B26995" w:rsidRPr="00481D51"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Chaque place s’affiche avec un marqueur sur la carte et l’écran zoom sur les marqueurs</w:t>
            </w:r>
          </w:p>
        </w:tc>
        <w:tc>
          <w:tcPr>
            <w:tcW w:w="2538" w:type="dxa"/>
            <w:vAlign w:val="center"/>
          </w:tcPr>
          <w:p w14:paraId="72E43744" w14:textId="610ED0E1" w:rsidR="00B26995" w:rsidRPr="00481D51"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Chaque place s’affiche avec un marqueur sur la carte et l’écran zoom sur les marqueurs</w:t>
            </w:r>
          </w:p>
        </w:tc>
      </w:tr>
      <w:tr w:rsidR="00B26995" w14:paraId="5FE2A326"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57A4A3A7" w14:textId="3C263583" w:rsidR="00B26995" w:rsidRPr="00481D51" w:rsidRDefault="00B26995" w:rsidP="00B26995">
            <w:pPr>
              <w:pStyle w:val="Texte"/>
              <w:jc w:val="center"/>
              <w:rPr>
                <w:sz w:val="18"/>
              </w:rPr>
            </w:pPr>
            <w:r>
              <w:rPr>
                <w:sz w:val="18"/>
              </w:rPr>
              <w:t>9</w:t>
            </w:r>
          </w:p>
        </w:tc>
        <w:tc>
          <w:tcPr>
            <w:tcW w:w="4231" w:type="dxa"/>
            <w:vAlign w:val="center"/>
          </w:tcPr>
          <w:p w14:paraId="62271256" w14:textId="3F749B7D" w:rsidR="00B26995" w:rsidRPr="00481D51"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Voir les infos rapides d’une place en cliquant sur un marqueur</w:t>
            </w:r>
          </w:p>
        </w:tc>
        <w:tc>
          <w:tcPr>
            <w:tcW w:w="2538" w:type="dxa"/>
            <w:vAlign w:val="center"/>
          </w:tcPr>
          <w:p w14:paraId="0FF750D3" w14:textId="405D7D33" w:rsidR="00B26995" w:rsidRPr="00481D51"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Un bloc en bas de l’écran s’affiche avec les informations rapides de la place</w:t>
            </w:r>
          </w:p>
        </w:tc>
        <w:tc>
          <w:tcPr>
            <w:tcW w:w="2538" w:type="dxa"/>
            <w:vAlign w:val="center"/>
          </w:tcPr>
          <w:p w14:paraId="1DE4717E" w14:textId="4F18E580" w:rsidR="00B26995" w:rsidRPr="00481D51"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Un bloc en bas de l’écran s’affiche avec les informations rapides de la place</w:t>
            </w:r>
          </w:p>
        </w:tc>
      </w:tr>
      <w:tr w:rsidR="00B26995" w14:paraId="15718D86"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D9E4D21" w14:textId="404FD086" w:rsidR="00B26995" w:rsidRPr="00481D51" w:rsidRDefault="00B26995" w:rsidP="00B26995">
            <w:pPr>
              <w:pStyle w:val="Texte"/>
              <w:jc w:val="center"/>
              <w:rPr>
                <w:sz w:val="18"/>
              </w:rPr>
            </w:pPr>
            <w:r>
              <w:rPr>
                <w:sz w:val="18"/>
              </w:rPr>
              <w:t>10</w:t>
            </w:r>
          </w:p>
        </w:tc>
        <w:tc>
          <w:tcPr>
            <w:tcW w:w="4231" w:type="dxa"/>
            <w:vAlign w:val="center"/>
          </w:tcPr>
          <w:p w14:paraId="3D01E259" w14:textId="451794E4" w:rsidR="00B26995" w:rsidRPr="00481D51"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Afficher la page de réservations d’une place en cliquant sur le bouton « réserver »</w:t>
            </w:r>
          </w:p>
        </w:tc>
        <w:tc>
          <w:tcPr>
            <w:tcW w:w="2538" w:type="dxa"/>
            <w:vAlign w:val="center"/>
          </w:tcPr>
          <w:p w14:paraId="0C5557D0" w14:textId="5636CAC1" w:rsidR="00B26995" w:rsidRPr="00481D51"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age s’affiche avec les disponibilités et horaires de la place</w:t>
            </w:r>
          </w:p>
        </w:tc>
        <w:tc>
          <w:tcPr>
            <w:tcW w:w="2538" w:type="dxa"/>
            <w:vAlign w:val="center"/>
          </w:tcPr>
          <w:p w14:paraId="4116741F" w14:textId="7094F258" w:rsidR="00B26995" w:rsidRPr="00481D51"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age s’affiche avec les disponibilités et horaires de la place</w:t>
            </w:r>
          </w:p>
        </w:tc>
      </w:tr>
      <w:tr w:rsidR="00B26995" w14:paraId="3973DF88"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459FF8B3" w14:textId="02DC5CD7" w:rsidR="00B26995" w:rsidRDefault="00B26995" w:rsidP="00B26995">
            <w:pPr>
              <w:pStyle w:val="Texte"/>
              <w:jc w:val="center"/>
              <w:rPr>
                <w:sz w:val="18"/>
              </w:rPr>
            </w:pPr>
            <w:r>
              <w:rPr>
                <w:sz w:val="18"/>
              </w:rPr>
              <w:t>11</w:t>
            </w:r>
          </w:p>
        </w:tc>
        <w:tc>
          <w:tcPr>
            <w:tcW w:w="4231" w:type="dxa"/>
            <w:vAlign w:val="center"/>
          </w:tcPr>
          <w:p w14:paraId="2514D4FA" w14:textId="732B5434"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Cliquer sur le bouton « réserver » de la page de réservation affiche des sélecteurs de dates et d’heures</w:t>
            </w:r>
          </w:p>
        </w:tc>
        <w:tc>
          <w:tcPr>
            <w:tcW w:w="2538" w:type="dxa"/>
            <w:vAlign w:val="center"/>
          </w:tcPr>
          <w:p w14:paraId="2B3B4E84" w14:textId="6E21269D"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Une page modale s’affiche avec les horaires disponibles de la place</w:t>
            </w:r>
          </w:p>
        </w:tc>
        <w:tc>
          <w:tcPr>
            <w:tcW w:w="2538" w:type="dxa"/>
            <w:vAlign w:val="center"/>
          </w:tcPr>
          <w:p w14:paraId="1D3FF3AC" w14:textId="21BDC228"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Une page modale s’affiche avec les horaires disponibles de la place</w:t>
            </w:r>
          </w:p>
        </w:tc>
      </w:tr>
      <w:tr w:rsidR="00B26995" w14:paraId="65957EC2"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0F68E294" w14:textId="73305B8A" w:rsidR="00B26995" w:rsidRDefault="00B26995" w:rsidP="00B26995">
            <w:pPr>
              <w:pStyle w:val="Texte"/>
              <w:jc w:val="center"/>
              <w:rPr>
                <w:sz w:val="18"/>
              </w:rPr>
            </w:pPr>
            <w:r>
              <w:rPr>
                <w:sz w:val="18"/>
              </w:rPr>
              <w:t>12</w:t>
            </w:r>
          </w:p>
        </w:tc>
        <w:tc>
          <w:tcPr>
            <w:tcW w:w="4231" w:type="dxa"/>
            <w:vAlign w:val="center"/>
          </w:tcPr>
          <w:p w14:paraId="45C8FF4A" w14:textId="0A318869"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Cliquer sur le bouton « enregistrer » de la page modale de sélection d’horaire de réservation enregistre notre réservation et met à jour la dates disponibles</w:t>
            </w:r>
          </w:p>
        </w:tc>
        <w:tc>
          <w:tcPr>
            <w:tcW w:w="2538" w:type="dxa"/>
            <w:vAlign w:val="center"/>
          </w:tcPr>
          <w:p w14:paraId="4AF68436" w14:textId="0B7BC3BF"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réservation est faite et les horaires disponibles sont mis-à-jour</w:t>
            </w:r>
          </w:p>
        </w:tc>
        <w:tc>
          <w:tcPr>
            <w:tcW w:w="2538" w:type="dxa"/>
            <w:vAlign w:val="center"/>
          </w:tcPr>
          <w:p w14:paraId="6E3AECA6" w14:textId="70501699"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réservation est faite et les horaires disponibles sont mis-à-jour</w:t>
            </w:r>
          </w:p>
        </w:tc>
      </w:tr>
      <w:tr w:rsidR="00B26995" w14:paraId="6BC40955"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70D53E3C" w14:textId="46936DB0" w:rsidR="00B26995" w:rsidRDefault="00B26995" w:rsidP="00B26995">
            <w:pPr>
              <w:pStyle w:val="Texte"/>
              <w:jc w:val="center"/>
              <w:rPr>
                <w:sz w:val="18"/>
              </w:rPr>
            </w:pPr>
            <w:r>
              <w:rPr>
                <w:sz w:val="18"/>
              </w:rPr>
              <w:t>13</w:t>
            </w:r>
          </w:p>
        </w:tc>
        <w:tc>
          <w:tcPr>
            <w:tcW w:w="4231" w:type="dxa"/>
            <w:vAlign w:val="center"/>
          </w:tcPr>
          <w:p w14:paraId="3FC17970" w14:textId="35FF7A53"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ors de l’accès à la page de profil, nos places de parking et réservations sont affichées</w:t>
            </w:r>
          </w:p>
        </w:tc>
        <w:tc>
          <w:tcPr>
            <w:tcW w:w="2538" w:type="dxa"/>
            <w:vAlign w:val="center"/>
          </w:tcPr>
          <w:p w14:paraId="7C5C8EFB" w14:textId="70C82514"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es places et les réservations sont affichées</w:t>
            </w:r>
          </w:p>
        </w:tc>
        <w:tc>
          <w:tcPr>
            <w:tcW w:w="2538" w:type="dxa"/>
            <w:vAlign w:val="center"/>
          </w:tcPr>
          <w:p w14:paraId="05E63676" w14:textId="3789E805"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es places et les réservations sont affichées</w:t>
            </w:r>
          </w:p>
        </w:tc>
      </w:tr>
      <w:tr w:rsidR="00B26995" w14:paraId="6FFBB247"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1C68E3A8" w14:textId="60927D05" w:rsidR="00B26995" w:rsidRDefault="00B26995" w:rsidP="00B26995">
            <w:pPr>
              <w:pStyle w:val="Texte"/>
              <w:jc w:val="center"/>
              <w:rPr>
                <w:sz w:val="18"/>
              </w:rPr>
            </w:pPr>
            <w:r>
              <w:rPr>
                <w:sz w:val="18"/>
              </w:rPr>
              <w:t>14</w:t>
            </w:r>
          </w:p>
        </w:tc>
        <w:tc>
          <w:tcPr>
            <w:tcW w:w="4231" w:type="dxa"/>
            <w:vAlign w:val="center"/>
          </w:tcPr>
          <w:p w14:paraId="7EF2521C" w14:textId="3107D799"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orsque le bouton « corbeille » d’une réservation est appuyé, cette dernière est supprimée et la page est mise-à-jour</w:t>
            </w:r>
          </w:p>
        </w:tc>
        <w:tc>
          <w:tcPr>
            <w:tcW w:w="2538" w:type="dxa"/>
            <w:vAlign w:val="center"/>
          </w:tcPr>
          <w:p w14:paraId="3144F136" w14:textId="64ADB9CA"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réservation est supprimée et la page mise-à-jour</w:t>
            </w:r>
          </w:p>
        </w:tc>
        <w:tc>
          <w:tcPr>
            <w:tcW w:w="2538" w:type="dxa"/>
            <w:vAlign w:val="center"/>
          </w:tcPr>
          <w:p w14:paraId="3CE673F7" w14:textId="6ACAB027"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réservation est supprimée et la page mise-à-jour</w:t>
            </w:r>
          </w:p>
        </w:tc>
      </w:tr>
      <w:tr w:rsidR="00B26995" w14:paraId="58385928"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07D0C342" w14:textId="355DDC0D" w:rsidR="00B26995" w:rsidRDefault="00B26995" w:rsidP="00B26995">
            <w:pPr>
              <w:pStyle w:val="Texte"/>
              <w:jc w:val="center"/>
              <w:rPr>
                <w:sz w:val="18"/>
              </w:rPr>
            </w:pPr>
            <w:r>
              <w:rPr>
                <w:sz w:val="18"/>
              </w:rPr>
              <w:t>15</w:t>
            </w:r>
          </w:p>
        </w:tc>
        <w:tc>
          <w:tcPr>
            <w:tcW w:w="4231" w:type="dxa"/>
            <w:vAlign w:val="center"/>
          </w:tcPr>
          <w:p w14:paraId="6EDF666F" w14:textId="0BC6D4BB"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orsque le bouton « ajouter une place » est cliqué la page d’ajout d’une place s’affiche</w:t>
            </w:r>
          </w:p>
        </w:tc>
        <w:tc>
          <w:tcPr>
            <w:tcW w:w="2538" w:type="dxa"/>
            <w:vAlign w:val="center"/>
          </w:tcPr>
          <w:p w14:paraId="0B69AEA6" w14:textId="5CE1B784"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a page d’ajout d’une place est affichée</w:t>
            </w:r>
          </w:p>
        </w:tc>
        <w:tc>
          <w:tcPr>
            <w:tcW w:w="2538" w:type="dxa"/>
            <w:vAlign w:val="center"/>
          </w:tcPr>
          <w:p w14:paraId="705DC415" w14:textId="0CE3DFAD"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a page d’ajout d’une place est affichée</w:t>
            </w:r>
          </w:p>
        </w:tc>
      </w:tr>
      <w:tr w:rsidR="00B26995" w14:paraId="4C0F408F"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1DE4C8FC" w14:textId="5AE62D1F" w:rsidR="00B26995" w:rsidRDefault="00B26995" w:rsidP="00B26995">
            <w:pPr>
              <w:pStyle w:val="Texte"/>
              <w:jc w:val="center"/>
              <w:rPr>
                <w:sz w:val="18"/>
              </w:rPr>
            </w:pPr>
            <w:r>
              <w:rPr>
                <w:sz w:val="18"/>
              </w:rPr>
              <w:t>16</w:t>
            </w:r>
          </w:p>
        </w:tc>
        <w:tc>
          <w:tcPr>
            <w:tcW w:w="4231" w:type="dxa"/>
            <w:vAlign w:val="center"/>
          </w:tcPr>
          <w:p w14:paraId="6CFF2E88" w14:textId="595C912A"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e bouton « enregistrer » de la page d’ajout d’une place est appuyé avec des erreurs</w:t>
            </w:r>
          </w:p>
        </w:tc>
        <w:tc>
          <w:tcPr>
            <w:tcW w:w="2538" w:type="dxa"/>
            <w:vAlign w:val="center"/>
          </w:tcPr>
          <w:p w14:paraId="14A90016" w14:textId="5FD08CC0"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s messages d’erreurs s’affichent</w:t>
            </w:r>
          </w:p>
        </w:tc>
        <w:tc>
          <w:tcPr>
            <w:tcW w:w="2538" w:type="dxa"/>
            <w:vAlign w:val="center"/>
          </w:tcPr>
          <w:p w14:paraId="3274F607" w14:textId="725CE374"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s messages d’erreurs s’affichent</w:t>
            </w:r>
          </w:p>
        </w:tc>
      </w:tr>
    </w:tbl>
    <w:p w14:paraId="30B55FE3" w14:textId="77777777" w:rsidR="00B26995" w:rsidRDefault="00B26995">
      <w:r>
        <w:rPr>
          <w:b/>
          <w:bCs/>
        </w:rPr>
        <w:br w:type="page"/>
      </w:r>
    </w:p>
    <w:tbl>
      <w:tblPr>
        <w:tblStyle w:val="TableauGrille4-Accentuation3"/>
        <w:tblW w:w="10204" w:type="dxa"/>
        <w:tblInd w:w="-745" w:type="dxa"/>
        <w:tblLook w:val="04A0" w:firstRow="1" w:lastRow="0" w:firstColumn="1" w:lastColumn="0" w:noHBand="0" w:noVBand="1"/>
      </w:tblPr>
      <w:tblGrid>
        <w:gridCol w:w="897"/>
        <w:gridCol w:w="4231"/>
        <w:gridCol w:w="2538"/>
        <w:gridCol w:w="2538"/>
      </w:tblGrid>
      <w:tr w:rsidR="00B26995" w14:paraId="1AFD7C80" w14:textId="77777777" w:rsidTr="00481D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FA9C2B3" w14:textId="2EE6536E" w:rsidR="00B26995" w:rsidRDefault="00B26995" w:rsidP="00B26995">
            <w:pPr>
              <w:pStyle w:val="Texte"/>
              <w:jc w:val="center"/>
              <w:rPr>
                <w:sz w:val="18"/>
              </w:rPr>
            </w:pPr>
            <w:r w:rsidRPr="00481D51">
              <w:rPr>
                <w:sz w:val="18"/>
              </w:rPr>
              <w:lastRenderedPageBreak/>
              <w:t>Numéro</w:t>
            </w:r>
          </w:p>
        </w:tc>
        <w:tc>
          <w:tcPr>
            <w:tcW w:w="4231" w:type="dxa"/>
            <w:vAlign w:val="center"/>
          </w:tcPr>
          <w:p w14:paraId="1E9F206D" w14:textId="551B6E30" w:rsidR="00B26995" w:rsidRDefault="00B26995" w:rsidP="00B26995">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Description</w:t>
            </w:r>
          </w:p>
        </w:tc>
        <w:tc>
          <w:tcPr>
            <w:tcW w:w="2538" w:type="dxa"/>
            <w:vAlign w:val="center"/>
          </w:tcPr>
          <w:p w14:paraId="59ABAF71" w14:textId="185F0F5E" w:rsidR="00B26995" w:rsidRDefault="00B26995" w:rsidP="00B26995">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attendu</w:t>
            </w:r>
          </w:p>
        </w:tc>
        <w:tc>
          <w:tcPr>
            <w:tcW w:w="2538" w:type="dxa"/>
            <w:vAlign w:val="center"/>
          </w:tcPr>
          <w:p w14:paraId="2A766495" w14:textId="11DD3A28" w:rsidR="00B26995" w:rsidRDefault="00B26995" w:rsidP="00B26995">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obtenu</w:t>
            </w:r>
          </w:p>
        </w:tc>
      </w:tr>
      <w:tr w:rsidR="00B26995" w14:paraId="075E146A"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01ACEAB" w14:textId="00F777A3" w:rsidR="00B26995" w:rsidRDefault="00B26995" w:rsidP="00B26995">
            <w:pPr>
              <w:pStyle w:val="Texte"/>
              <w:jc w:val="center"/>
              <w:rPr>
                <w:sz w:val="18"/>
              </w:rPr>
            </w:pPr>
            <w:r>
              <w:rPr>
                <w:sz w:val="18"/>
              </w:rPr>
              <w:t>17</w:t>
            </w:r>
          </w:p>
        </w:tc>
        <w:tc>
          <w:tcPr>
            <w:tcW w:w="4231" w:type="dxa"/>
            <w:vAlign w:val="center"/>
          </w:tcPr>
          <w:p w14:paraId="4F777905" w14:textId="4F13A18A"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e bouton « enregistrer » de la page d’ajout d’une place est appuyé sans erreurs</w:t>
            </w:r>
          </w:p>
        </w:tc>
        <w:tc>
          <w:tcPr>
            <w:tcW w:w="2538" w:type="dxa"/>
            <w:vAlign w:val="center"/>
          </w:tcPr>
          <w:p w14:paraId="356A9B3F" w14:textId="63A99D2A"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lace de parking est enregistrée et on est redirigé vers la page de création d’horaires</w:t>
            </w:r>
          </w:p>
        </w:tc>
        <w:tc>
          <w:tcPr>
            <w:tcW w:w="2538" w:type="dxa"/>
            <w:vAlign w:val="center"/>
          </w:tcPr>
          <w:p w14:paraId="55D27EFA" w14:textId="75514743"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lace de parking est enregistrée et on est redirigé vers la page de création d’horaires</w:t>
            </w:r>
          </w:p>
        </w:tc>
      </w:tr>
      <w:tr w:rsidR="00B26995" w14:paraId="09C4C6F0"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1BFD3445" w14:textId="6E80EB1D" w:rsidR="00B26995" w:rsidRDefault="00B26995" w:rsidP="00B26995">
            <w:pPr>
              <w:pStyle w:val="Texte"/>
              <w:jc w:val="center"/>
              <w:rPr>
                <w:sz w:val="18"/>
              </w:rPr>
            </w:pPr>
            <w:r>
              <w:rPr>
                <w:sz w:val="18"/>
              </w:rPr>
              <w:t>18</w:t>
            </w:r>
          </w:p>
        </w:tc>
        <w:tc>
          <w:tcPr>
            <w:tcW w:w="4231" w:type="dxa"/>
            <w:vAlign w:val="center"/>
          </w:tcPr>
          <w:p w14:paraId="5BCB0A1D" w14:textId="47855740"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e bouton « ajouter un horaire » de la page horaires est appuyé</w:t>
            </w:r>
          </w:p>
        </w:tc>
        <w:tc>
          <w:tcPr>
            <w:tcW w:w="2538" w:type="dxa"/>
            <w:vAlign w:val="center"/>
          </w:tcPr>
          <w:p w14:paraId="174FEC94" w14:textId="777B522D"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Une page modale s’affiche pour sélectionner les dates du nouvel horaire</w:t>
            </w:r>
          </w:p>
        </w:tc>
        <w:tc>
          <w:tcPr>
            <w:tcW w:w="2538" w:type="dxa"/>
            <w:vAlign w:val="center"/>
          </w:tcPr>
          <w:p w14:paraId="7033AEC6" w14:textId="510C742B"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Un page modale s’affiche pour sélectionner les dates du nouvel horaire</w:t>
            </w:r>
          </w:p>
        </w:tc>
      </w:tr>
      <w:tr w:rsidR="00B26995" w14:paraId="671C4EFB"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ACD6772" w14:textId="7FBC047D" w:rsidR="00B26995" w:rsidRDefault="00B26995" w:rsidP="00B26995">
            <w:pPr>
              <w:pStyle w:val="Texte"/>
              <w:jc w:val="center"/>
              <w:rPr>
                <w:sz w:val="18"/>
              </w:rPr>
            </w:pPr>
            <w:r>
              <w:rPr>
                <w:sz w:val="18"/>
              </w:rPr>
              <w:t>19</w:t>
            </w:r>
          </w:p>
        </w:tc>
        <w:tc>
          <w:tcPr>
            <w:tcW w:w="4231" w:type="dxa"/>
            <w:vAlign w:val="center"/>
          </w:tcPr>
          <w:p w14:paraId="25064593" w14:textId="2825A3F9"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e bouton « enregistré » de la page modale d’ajout d’horaire est appuyé</w:t>
            </w:r>
          </w:p>
        </w:tc>
        <w:tc>
          <w:tcPr>
            <w:tcW w:w="2538" w:type="dxa"/>
            <w:vAlign w:val="center"/>
          </w:tcPr>
          <w:p w14:paraId="7CA7E4FA" w14:textId="6FAEEDA7"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horaire est ajouté et la page mise-à-jour</w:t>
            </w:r>
          </w:p>
        </w:tc>
        <w:tc>
          <w:tcPr>
            <w:tcW w:w="2538" w:type="dxa"/>
            <w:vAlign w:val="center"/>
          </w:tcPr>
          <w:p w14:paraId="50083D16" w14:textId="1123D09D" w:rsidR="00B26995" w:rsidRDefault="00B26995"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horaire est ajouté et la page mise-à-jour</w:t>
            </w:r>
          </w:p>
        </w:tc>
      </w:tr>
      <w:tr w:rsidR="00B26995" w14:paraId="174B0B35"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5707E215" w14:textId="40F7CC18" w:rsidR="00B26995" w:rsidRDefault="00B26995" w:rsidP="00B26995">
            <w:pPr>
              <w:pStyle w:val="Texte"/>
              <w:jc w:val="center"/>
              <w:rPr>
                <w:sz w:val="18"/>
              </w:rPr>
            </w:pPr>
            <w:r>
              <w:rPr>
                <w:sz w:val="18"/>
              </w:rPr>
              <w:t>20</w:t>
            </w:r>
          </w:p>
        </w:tc>
        <w:tc>
          <w:tcPr>
            <w:tcW w:w="4231" w:type="dxa"/>
            <w:vAlign w:val="center"/>
          </w:tcPr>
          <w:p w14:paraId="64792B4D" w14:textId="685C4C88"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Sur la page de profile, le bouton « modification » (la clé anglaise) est appuyé</w:t>
            </w:r>
          </w:p>
        </w:tc>
        <w:tc>
          <w:tcPr>
            <w:tcW w:w="2538" w:type="dxa"/>
            <w:vAlign w:val="center"/>
          </w:tcPr>
          <w:p w14:paraId="177F037D" w14:textId="0000E70B"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a page de modification d’une place est affichée avec les informations pré remplies</w:t>
            </w:r>
          </w:p>
        </w:tc>
        <w:tc>
          <w:tcPr>
            <w:tcW w:w="2538" w:type="dxa"/>
            <w:vAlign w:val="center"/>
          </w:tcPr>
          <w:p w14:paraId="7EB59611" w14:textId="1675147E" w:rsidR="00B26995" w:rsidRDefault="00B26995"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a page de modification d’une place est affichée avec les informations pré remplies</w:t>
            </w:r>
          </w:p>
        </w:tc>
      </w:tr>
      <w:tr w:rsidR="00B26995" w14:paraId="2B0572BD" w14:textId="77777777" w:rsidTr="004E0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62085B83" w14:textId="0AFEC0EF" w:rsidR="00B26995" w:rsidRDefault="00B26995" w:rsidP="00B26995">
            <w:pPr>
              <w:pStyle w:val="Texte"/>
              <w:jc w:val="center"/>
              <w:rPr>
                <w:sz w:val="18"/>
              </w:rPr>
            </w:pPr>
            <w:r>
              <w:rPr>
                <w:sz w:val="18"/>
              </w:rPr>
              <w:t>21</w:t>
            </w:r>
          </w:p>
        </w:tc>
        <w:tc>
          <w:tcPr>
            <w:tcW w:w="4231" w:type="dxa"/>
            <w:vAlign w:val="center"/>
          </w:tcPr>
          <w:p w14:paraId="75ABA33A" w14:textId="16D53C50" w:rsidR="00B26995" w:rsidRDefault="004E01F4" w:rsidP="004E01F4">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e bouton « modifier » est appuyé sur la page de modification d’une place</w:t>
            </w:r>
          </w:p>
        </w:tc>
        <w:tc>
          <w:tcPr>
            <w:tcW w:w="2538" w:type="dxa"/>
            <w:vAlign w:val="center"/>
          </w:tcPr>
          <w:p w14:paraId="54A1E4D3" w14:textId="5FB34072" w:rsidR="00B26995" w:rsidRDefault="004E01F4"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lace est mise-à-jour avec les nouvelles informations</w:t>
            </w:r>
          </w:p>
        </w:tc>
        <w:tc>
          <w:tcPr>
            <w:tcW w:w="2538" w:type="dxa"/>
            <w:vAlign w:val="center"/>
          </w:tcPr>
          <w:p w14:paraId="61D45D20" w14:textId="2AFDA528" w:rsidR="00B26995" w:rsidRDefault="004E01F4"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lace est mise-à-jour avec les nouvelles informations</w:t>
            </w:r>
          </w:p>
        </w:tc>
      </w:tr>
      <w:tr w:rsidR="00B26995" w14:paraId="450FB6C9"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192C62B7" w14:textId="23F59C94" w:rsidR="00B26995" w:rsidRDefault="00B26995" w:rsidP="00B26995">
            <w:pPr>
              <w:pStyle w:val="Texte"/>
              <w:jc w:val="center"/>
              <w:rPr>
                <w:sz w:val="18"/>
              </w:rPr>
            </w:pPr>
            <w:r>
              <w:rPr>
                <w:sz w:val="18"/>
              </w:rPr>
              <w:t>22</w:t>
            </w:r>
          </w:p>
        </w:tc>
        <w:tc>
          <w:tcPr>
            <w:tcW w:w="4231" w:type="dxa"/>
            <w:vAlign w:val="center"/>
          </w:tcPr>
          <w:p w14:paraId="56D3B48F" w14:textId="70AB839D" w:rsidR="00B26995" w:rsidRDefault="004E01F4"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e bouton « modifier les horaires » est appuyé sur la page de modification d’une place</w:t>
            </w:r>
          </w:p>
        </w:tc>
        <w:tc>
          <w:tcPr>
            <w:tcW w:w="2538" w:type="dxa"/>
            <w:vAlign w:val="center"/>
          </w:tcPr>
          <w:p w14:paraId="12C2C6FE" w14:textId="582704C7" w:rsidR="00B26995" w:rsidRDefault="004E01F4"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On est redirigé vers la page des horaires avec les horaires déjà existant affichés</w:t>
            </w:r>
          </w:p>
        </w:tc>
        <w:tc>
          <w:tcPr>
            <w:tcW w:w="2538" w:type="dxa"/>
            <w:vAlign w:val="center"/>
          </w:tcPr>
          <w:p w14:paraId="5558A71C" w14:textId="3E61A52A" w:rsidR="00B26995" w:rsidRDefault="004E01F4" w:rsidP="00B26995">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On est redirigé vers la page des horaires avec les horaires déjà existant affichés</w:t>
            </w:r>
          </w:p>
        </w:tc>
      </w:tr>
      <w:tr w:rsidR="00B26995" w14:paraId="62A856B2" w14:textId="77777777" w:rsidTr="00481D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528ADEF" w14:textId="1C5E64D4" w:rsidR="00B26995" w:rsidRDefault="00B26995" w:rsidP="00B26995">
            <w:pPr>
              <w:pStyle w:val="Texte"/>
              <w:jc w:val="center"/>
              <w:rPr>
                <w:sz w:val="18"/>
              </w:rPr>
            </w:pPr>
            <w:r>
              <w:rPr>
                <w:sz w:val="18"/>
              </w:rPr>
              <w:t>23</w:t>
            </w:r>
          </w:p>
        </w:tc>
        <w:tc>
          <w:tcPr>
            <w:tcW w:w="4231" w:type="dxa"/>
            <w:vAlign w:val="center"/>
          </w:tcPr>
          <w:p w14:paraId="24A580F8" w14:textId="6B3088B1" w:rsidR="00B26995" w:rsidRDefault="005D4FBF"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e bouton « supprimer » est appuyé sur la page de modification d’une place</w:t>
            </w:r>
          </w:p>
        </w:tc>
        <w:tc>
          <w:tcPr>
            <w:tcW w:w="2538" w:type="dxa"/>
            <w:vAlign w:val="center"/>
          </w:tcPr>
          <w:p w14:paraId="7C516715" w14:textId="273F346C" w:rsidR="00B26995" w:rsidRDefault="005D4FBF"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lace est toutes les données relatives à cette place sont supprimées</w:t>
            </w:r>
          </w:p>
        </w:tc>
        <w:tc>
          <w:tcPr>
            <w:tcW w:w="2538" w:type="dxa"/>
            <w:vAlign w:val="center"/>
          </w:tcPr>
          <w:p w14:paraId="59EC8B49" w14:textId="15720258" w:rsidR="00B26995" w:rsidRDefault="005D4FBF" w:rsidP="00B26995">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lace est toutes les données relatives à cette place sont supprimées</w:t>
            </w:r>
          </w:p>
        </w:tc>
      </w:tr>
      <w:tr w:rsidR="00EF51D4" w14:paraId="5B020394" w14:textId="77777777" w:rsidTr="00481D51">
        <w:tc>
          <w:tcPr>
            <w:cnfStyle w:val="001000000000" w:firstRow="0" w:lastRow="0" w:firstColumn="1" w:lastColumn="0" w:oddVBand="0" w:evenVBand="0" w:oddHBand="0" w:evenHBand="0" w:firstRowFirstColumn="0" w:firstRowLastColumn="0" w:lastRowFirstColumn="0" w:lastRowLastColumn="0"/>
            <w:tcW w:w="897" w:type="dxa"/>
            <w:vAlign w:val="center"/>
          </w:tcPr>
          <w:p w14:paraId="46F05E6A" w14:textId="2AB399A6" w:rsidR="00EF51D4" w:rsidRDefault="00EF51D4" w:rsidP="00EF51D4">
            <w:pPr>
              <w:pStyle w:val="Texte"/>
              <w:jc w:val="center"/>
              <w:rPr>
                <w:sz w:val="18"/>
              </w:rPr>
            </w:pPr>
            <w:r>
              <w:rPr>
                <w:sz w:val="18"/>
              </w:rPr>
              <w:t>24</w:t>
            </w:r>
          </w:p>
        </w:tc>
        <w:tc>
          <w:tcPr>
            <w:tcW w:w="4231" w:type="dxa"/>
            <w:vAlign w:val="center"/>
          </w:tcPr>
          <w:p w14:paraId="0E62DE01" w14:textId="298A9222" w:rsidR="00EF51D4" w:rsidRDefault="00EF51D4" w:rsidP="00EF51D4">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icône « corbeille » sur la page horaire est appuyé</w:t>
            </w:r>
          </w:p>
        </w:tc>
        <w:tc>
          <w:tcPr>
            <w:tcW w:w="2538" w:type="dxa"/>
            <w:vAlign w:val="center"/>
          </w:tcPr>
          <w:p w14:paraId="01EB8982" w14:textId="3557D4ED" w:rsidR="00EF51D4" w:rsidRDefault="00EF51D4" w:rsidP="00EF51D4">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horaire sélectionné est supprimé</w:t>
            </w:r>
          </w:p>
        </w:tc>
        <w:tc>
          <w:tcPr>
            <w:tcW w:w="2538" w:type="dxa"/>
            <w:vAlign w:val="center"/>
          </w:tcPr>
          <w:p w14:paraId="4406FC18" w14:textId="5AE7FE33" w:rsidR="00EF51D4" w:rsidRDefault="00EF51D4" w:rsidP="00EF51D4">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horaire sélectionné est supprimé</w:t>
            </w:r>
          </w:p>
        </w:tc>
      </w:tr>
      <w:tr w:rsidR="00164412" w14:paraId="15D7A4FD" w14:textId="77777777" w:rsidTr="003E7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Borders>
              <w:bottom w:val="single" w:sz="4" w:space="0" w:color="A5A5A5" w:themeColor="accent3"/>
            </w:tcBorders>
            <w:vAlign w:val="center"/>
          </w:tcPr>
          <w:p w14:paraId="71BFB183" w14:textId="379D8437" w:rsidR="00164412" w:rsidRDefault="00164412" w:rsidP="00EF51D4">
            <w:pPr>
              <w:pStyle w:val="Texte"/>
              <w:jc w:val="center"/>
              <w:rPr>
                <w:sz w:val="18"/>
              </w:rPr>
            </w:pPr>
            <w:r>
              <w:rPr>
                <w:sz w:val="18"/>
              </w:rPr>
              <w:t>25</w:t>
            </w:r>
          </w:p>
        </w:tc>
        <w:tc>
          <w:tcPr>
            <w:tcW w:w="4231" w:type="dxa"/>
            <w:tcBorders>
              <w:bottom w:val="single" w:sz="4" w:space="0" w:color="A5A5A5" w:themeColor="accent3"/>
            </w:tcBorders>
            <w:vAlign w:val="center"/>
          </w:tcPr>
          <w:p w14:paraId="6209E20D" w14:textId="4CFAA05C" w:rsidR="00164412" w:rsidRPr="00164412" w:rsidRDefault="00164412" w:rsidP="00164412">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icône « paramètres » de la page de profil est appuyé</w:t>
            </w:r>
          </w:p>
        </w:tc>
        <w:tc>
          <w:tcPr>
            <w:tcW w:w="2538" w:type="dxa"/>
            <w:tcBorders>
              <w:bottom w:val="single" w:sz="4" w:space="0" w:color="A5A5A5" w:themeColor="accent3"/>
            </w:tcBorders>
            <w:vAlign w:val="center"/>
          </w:tcPr>
          <w:p w14:paraId="3032097B" w14:textId="36EA483A" w:rsidR="00164412" w:rsidRDefault="00164412" w:rsidP="00EF51D4">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age paramètre s’affiche</w:t>
            </w:r>
          </w:p>
        </w:tc>
        <w:tc>
          <w:tcPr>
            <w:tcW w:w="2538" w:type="dxa"/>
            <w:tcBorders>
              <w:bottom w:val="single" w:sz="4" w:space="0" w:color="A5A5A5" w:themeColor="accent3"/>
            </w:tcBorders>
            <w:vAlign w:val="center"/>
          </w:tcPr>
          <w:p w14:paraId="0AA277B9" w14:textId="18770A44" w:rsidR="00164412" w:rsidRDefault="00164412" w:rsidP="00EF51D4">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a page paramètre s’affiche</w:t>
            </w:r>
          </w:p>
        </w:tc>
      </w:tr>
    </w:tbl>
    <w:p w14:paraId="63276322" w14:textId="77777777" w:rsidR="003E734D" w:rsidRDefault="003E734D">
      <w:r>
        <w:rPr>
          <w:b/>
          <w:bCs/>
        </w:rPr>
        <w:br w:type="page"/>
      </w:r>
    </w:p>
    <w:tbl>
      <w:tblPr>
        <w:tblStyle w:val="TableauGrille4-Accentuation3"/>
        <w:tblW w:w="10204" w:type="dxa"/>
        <w:tblInd w:w="-745" w:type="dxa"/>
        <w:tblLook w:val="04A0" w:firstRow="1" w:lastRow="0" w:firstColumn="1" w:lastColumn="0" w:noHBand="0" w:noVBand="1"/>
      </w:tblPr>
      <w:tblGrid>
        <w:gridCol w:w="897"/>
        <w:gridCol w:w="4231"/>
        <w:gridCol w:w="2538"/>
        <w:gridCol w:w="2538"/>
      </w:tblGrid>
      <w:tr w:rsidR="003E734D" w14:paraId="087C628D" w14:textId="77777777" w:rsidTr="003E73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Borders>
              <w:bottom w:val="single" w:sz="4" w:space="0" w:color="C9C9C9" w:themeColor="accent3" w:themeTint="99"/>
              <w:right w:val="single" w:sz="4" w:space="0" w:color="A5A5A5" w:themeColor="accent3"/>
            </w:tcBorders>
            <w:vAlign w:val="center"/>
          </w:tcPr>
          <w:p w14:paraId="18D592D0" w14:textId="2F36162D" w:rsidR="003E734D" w:rsidRDefault="003E734D" w:rsidP="003E734D">
            <w:pPr>
              <w:pStyle w:val="Texte"/>
              <w:jc w:val="center"/>
              <w:rPr>
                <w:sz w:val="18"/>
              </w:rPr>
            </w:pPr>
            <w:r w:rsidRPr="00481D51">
              <w:rPr>
                <w:sz w:val="18"/>
              </w:rPr>
              <w:lastRenderedPageBreak/>
              <w:t>Numéro</w:t>
            </w:r>
          </w:p>
        </w:tc>
        <w:tc>
          <w:tcPr>
            <w:tcW w:w="4231" w:type="dxa"/>
            <w:tcBorders>
              <w:left w:val="single" w:sz="4" w:space="0" w:color="A5A5A5" w:themeColor="accent3"/>
              <w:bottom w:val="single" w:sz="4" w:space="0" w:color="C9C9C9" w:themeColor="accent3" w:themeTint="99"/>
              <w:right w:val="single" w:sz="4" w:space="0" w:color="A5A5A5" w:themeColor="accent3"/>
            </w:tcBorders>
            <w:vAlign w:val="center"/>
          </w:tcPr>
          <w:p w14:paraId="546DF28E" w14:textId="48FD8B19" w:rsidR="003E734D" w:rsidRPr="003E734D" w:rsidRDefault="003E734D" w:rsidP="003E734D">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Description</w:t>
            </w:r>
          </w:p>
        </w:tc>
        <w:tc>
          <w:tcPr>
            <w:tcW w:w="2538" w:type="dxa"/>
            <w:tcBorders>
              <w:left w:val="single" w:sz="4" w:space="0" w:color="A5A5A5" w:themeColor="accent3"/>
              <w:bottom w:val="single" w:sz="4" w:space="0" w:color="C9C9C9" w:themeColor="accent3" w:themeTint="99"/>
              <w:right w:val="single" w:sz="4" w:space="0" w:color="A5A5A5" w:themeColor="accent3"/>
            </w:tcBorders>
            <w:vAlign w:val="center"/>
          </w:tcPr>
          <w:p w14:paraId="18FF05E2" w14:textId="41CE1440" w:rsidR="003E734D" w:rsidRPr="003E734D" w:rsidRDefault="003E734D" w:rsidP="003E734D">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attendu</w:t>
            </w:r>
          </w:p>
        </w:tc>
        <w:tc>
          <w:tcPr>
            <w:tcW w:w="2538" w:type="dxa"/>
            <w:tcBorders>
              <w:left w:val="single" w:sz="4" w:space="0" w:color="A5A5A5" w:themeColor="accent3"/>
              <w:bottom w:val="single" w:sz="4" w:space="0" w:color="C9C9C9" w:themeColor="accent3" w:themeTint="99"/>
            </w:tcBorders>
            <w:vAlign w:val="center"/>
          </w:tcPr>
          <w:p w14:paraId="0A916FD8" w14:textId="19EBB0BF" w:rsidR="003E734D" w:rsidRPr="003E734D" w:rsidRDefault="003E734D" w:rsidP="003E734D">
            <w:pPr>
              <w:pStyle w:val="Texte"/>
              <w:jc w:val="center"/>
              <w:cnfStyle w:val="100000000000" w:firstRow="1" w:lastRow="0" w:firstColumn="0" w:lastColumn="0" w:oddVBand="0" w:evenVBand="0" w:oddHBand="0" w:evenHBand="0" w:firstRowFirstColumn="0" w:firstRowLastColumn="0" w:lastRowFirstColumn="0" w:lastRowLastColumn="0"/>
              <w:rPr>
                <w:sz w:val="18"/>
              </w:rPr>
            </w:pPr>
            <w:r w:rsidRPr="00481D51">
              <w:rPr>
                <w:sz w:val="18"/>
              </w:rPr>
              <w:t>Résultat obtenu</w:t>
            </w:r>
          </w:p>
        </w:tc>
      </w:tr>
      <w:tr w:rsidR="003E734D" w14:paraId="06CB54A9" w14:textId="77777777" w:rsidTr="003E7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Borders>
              <w:right w:val="single" w:sz="4" w:space="0" w:color="C9C9C9" w:themeColor="accent3" w:themeTint="99"/>
            </w:tcBorders>
            <w:shd w:val="clear" w:color="auto" w:fill="auto"/>
            <w:vAlign w:val="center"/>
          </w:tcPr>
          <w:p w14:paraId="6A237D7B" w14:textId="003A99B5" w:rsidR="003E734D" w:rsidRDefault="003E734D" w:rsidP="003E734D">
            <w:pPr>
              <w:pStyle w:val="Texte"/>
              <w:jc w:val="center"/>
              <w:rPr>
                <w:sz w:val="18"/>
              </w:rPr>
            </w:pPr>
            <w:r>
              <w:rPr>
                <w:sz w:val="18"/>
              </w:rPr>
              <w:t>26</w:t>
            </w:r>
          </w:p>
        </w:tc>
        <w:tc>
          <w:tcPr>
            <w:tcW w:w="4231" w:type="dxa"/>
            <w:tcBorders>
              <w:left w:val="single" w:sz="4" w:space="0" w:color="C9C9C9" w:themeColor="accent3" w:themeTint="99"/>
              <w:right w:val="single" w:sz="4" w:space="0" w:color="C9C9C9" w:themeColor="accent3" w:themeTint="99"/>
            </w:tcBorders>
            <w:shd w:val="clear" w:color="auto" w:fill="auto"/>
            <w:vAlign w:val="center"/>
          </w:tcPr>
          <w:p w14:paraId="6E91B7F7" w14:textId="5B6C1424" w:rsidR="003E734D" w:rsidRPr="003E734D" w:rsidRDefault="003E734D" w:rsidP="003E734D">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3E734D">
              <w:rPr>
                <w:sz w:val="18"/>
              </w:rPr>
              <w:t>Le bouton « se déconnecté » de la page de paramètre est appuyé</w:t>
            </w:r>
          </w:p>
        </w:tc>
        <w:tc>
          <w:tcPr>
            <w:tcW w:w="2538" w:type="dxa"/>
            <w:tcBorders>
              <w:left w:val="single" w:sz="4" w:space="0" w:color="C9C9C9" w:themeColor="accent3" w:themeTint="99"/>
              <w:right w:val="single" w:sz="4" w:space="0" w:color="C9C9C9" w:themeColor="accent3" w:themeTint="99"/>
            </w:tcBorders>
            <w:shd w:val="clear" w:color="auto" w:fill="auto"/>
            <w:vAlign w:val="center"/>
          </w:tcPr>
          <w:p w14:paraId="674B683A" w14:textId="3C5FA598" w:rsidR="003E734D" w:rsidRPr="003E734D" w:rsidRDefault="003E734D" w:rsidP="003E734D">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3E734D">
              <w:rPr>
                <w:sz w:val="18"/>
              </w:rPr>
              <w:t>L’utilisateur est déconnecté et redirigé vers la page de connexion</w:t>
            </w:r>
          </w:p>
        </w:tc>
        <w:tc>
          <w:tcPr>
            <w:tcW w:w="2538" w:type="dxa"/>
            <w:tcBorders>
              <w:left w:val="single" w:sz="4" w:space="0" w:color="C9C9C9" w:themeColor="accent3" w:themeTint="99"/>
            </w:tcBorders>
            <w:shd w:val="clear" w:color="auto" w:fill="auto"/>
            <w:vAlign w:val="center"/>
          </w:tcPr>
          <w:p w14:paraId="52EA6FAE" w14:textId="10E4FB12" w:rsidR="003E734D" w:rsidRPr="003E734D" w:rsidRDefault="003E734D" w:rsidP="003E734D">
            <w:pPr>
              <w:pStyle w:val="Texte"/>
              <w:jc w:val="center"/>
              <w:cnfStyle w:val="000000100000" w:firstRow="0" w:lastRow="0" w:firstColumn="0" w:lastColumn="0" w:oddVBand="0" w:evenVBand="0" w:oddHBand="1" w:evenHBand="0" w:firstRowFirstColumn="0" w:firstRowLastColumn="0" w:lastRowFirstColumn="0" w:lastRowLastColumn="0"/>
              <w:rPr>
                <w:sz w:val="18"/>
              </w:rPr>
            </w:pPr>
            <w:r w:rsidRPr="003E734D">
              <w:rPr>
                <w:sz w:val="18"/>
              </w:rPr>
              <w:t>L’utilisateur est déconnecté et redirigé vers la page de connexion</w:t>
            </w:r>
          </w:p>
        </w:tc>
      </w:tr>
      <w:tr w:rsidR="003E734D" w14:paraId="4C869D78" w14:textId="77777777" w:rsidTr="003E734D">
        <w:tc>
          <w:tcPr>
            <w:cnfStyle w:val="001000000000" w:firstRow="0" w:lastRow="0" w:firstColumn="1" w:lastColumn="0" w:oddVBand="0" w:evenVBand="0" w:oddHBand="0" w:evenHBand="0" w:firstRowFirstColumn="0" w:firstRowLastColumn="0" w:lastRowFirstColumn="0" w:lastRowLastColumn="0"/>
            <w:tcW w:w="897" w:type="dxa"/>
            <w:shd w:val="clear" w:color="auto" w:fill="EDEDED" w:themeFill="accent3" w:themeFillTint="33"/>
            <w:vAlign w:val="center"/>
          </w:tcPr>
          <w:p w14:paraId="504BD598" w14:textId="23EDB579" w:rsidR="003E734D" w:rsidRPr="006F5393" w:rsidRDefault="003E734D" w:rsidP="003E734D">
            <w:pPr>
              <w:pStyle w:val="Texte"/>
              <w:jc w:val="center"/>
              <w:rPr>
                <w:sz w:val="18"/>
              </w:rPr>
            </w:pPr>
            <w:r w:rsidRPr="006F5393">
              <w:rPr>
                <w:sz w:val="18"/>
              </w:rPr>
              <w:t>27</w:t>
            </w:r>
          </w:p>
        </w:tc>
        <w:tc>
          <w:tcPr>
            <w:tcW w:w="4231" w:type="dxa"/>
            <w:shd w:val="clear" w:color="auto" w:fill="EDEDED" w:themeFill="accent3" w:themeFillTint="33"/>
            <w:vAlign w:val="center"/>
          </w:tcPr>
          <w:p w14:paraId="084DFBFE" w14:textId="377C054F" w:rsidR="003E734D" w:rsidRPr="006F5393" w:rsidRDefault="003E734D" w:rsidP="003E734D">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6F5393">
              <w:rPr>
                <w:sz w:val="18"/>
              </w:rPr>
              <w:t>Le bouton « Supprimer son compte » est appuyé sur la page de paramètres</w:t>
            </w:r>
          </w:p>
        </w:tc>
        <w:tc>
          <w:tcPr>
            <w:tcW w:w="2538" w:type="dxa"/>
            <w:shd w:val="clear" w:color="auto" w:fill="EDEDED" w:themeFill="accent3" w:themeFillTint="33"/>
            <w:vAlign w:val="center"/>
          </w:tcPr>
          <w:p w14:paraId="32C8F599" w14:textId="7B1A090A" w:rsidR="003E734D" w:rsidRPr="006F5393" w:rsidRDefault="003E734D" w:rsidP="003E734D">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6F5393">
              <w:rPr>
                <w:sz w:val="18"/>
              </w:rPr>
              <w:t>Un message de confirmation est affiché et si l’utilisateur clique sur oui, son compte est supprimé</w:t>
            </w:r>
          </w:p>
        </w:tc>
        <w:tc>
          <w:tcPr>
            <w:tcW w:w="2538" w:type="dxa"/>
            <w:shd w:val="clear" w:color="auto" w:fill="EDEDED" w:themeFill="accent3" w:themeFillTint="33"/>
            <w:vAlign w:val="center"/>
          </w:tcPr>
          <w:p w14:paraId="6282BC81" w14:textId="11AF44AF" w:rsidR="003E734D" w:rsidRPr="006F5393" w:rsidRDefault="003E734D" w:rsidP="003E734D">
            <w:pPr>
              <w:pStyle w:val="Texte"/>
              <w:jc w:val="center"/>
              <w:cnfStyle w:val="000000000000" w:firstRow="0" w:lastRow="0" w:firstColumn="0" w:lastColumn="0" w:oddVBand="0" w:evenVBand="0" w:oddHBand="0" w:evenHBand="0" w:firstRowFirstColumn="0" w:firstRowLastColumn="0" w:lastRowFirstColumn="0" w:lastRowLastColumn="0"/>
              <w:rPr>
                <w:sz w:val="18"/>
              </w:rPr>
            </w:pPr>
            <w:r w:rsidRPr="006F5393">
              <w:rPr>
                <w:sz w:val="18"/>
              </w:rPr>
              <w:t>Un message de confirmation est affiché et si l’utilisateur clique sur oui, son compte est supprimé</w:t>
            </w:r>
          </w:p>
        </w:tc>
      </w:tr>
      <w:tr w:rsidR="003E734D" w14:paraId="5E3F43B2" w14:textId="77777777" w:rsidTr="003E73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shd w:val="clear" w:color="auto" w:fill="FFFFFF" w:themeFill="background1"/>
            <w:vAlign w:val="center"/>
          </w:tcPr>
          <w:p w14:paraId="31C77A8F" w14:textId="4087D60B" w:rsidR="003E734D" w:rsidRPr="006F5393" w:rsidRDefault="003E734D" w:rsidP="003E734D">
            <w:pPr>
              <w:pStyle w:val="Texte"/>
              <w:jc w:val="center"/>
              <w:rPr>
                <w:sz w:val="18"/>
              </w:rPr>
            </w:pPr>
            <w:r>
              <w:rPr>
                <w:sz w:val="18"/>
              </w:rPr>
              <w:t>28</w:t>
            </w:r>
          </w:p>
        </w:tc>
        <w:tc>
          <w:tcPr>
            <w:tcW w:w="4231" w:type="dxa"/>
            <w:shd w:val="clear" w:color="auto" w:fill="FFFFFF" w:themeFill="background1"/>
            <w:vAlign w:val="center"/>
          </w:tcPr>
          <w:p w14:paraId="4CB5967E" w14:textId="18442330" w:rsidR="003E734D" w:rsidRPr="006F5393" w:rsidRDefault="00EB55C1" w:rsidP="003E734D">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Le bouton « modifier le nom d’utilisateur » de la page paramètres est appuyé</w:t>
            </w:r>
          </w:p>
        </w:tc>
        <w:tc>
          <w:tcPr>
            <w:tcW w:w="2538" w:type="dxa"/>
            <w:shd w:val="clear" w:color="auto" w:fill="FFFFFF" w:themeFill="background1"/>
            <w:vAlign w:val="center"/>
          </w:tcPr>
          <w:p w14:paraId="6D5B31BE" w14:textId="0F3677B6" w:rsidR="003E734D" w:rsidRPr="006F5393" w:rsidRDefault="00EB55C1" w:rsidP="003E734D">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Une page modale est affichée pour écrire son nouveau nom d’utilisateur</w:t>
            </w:r>
          </w:p>
        </w:tc>
        <w:tc>
          <w:tcPr>
            <w:tcW w:w="2538" w:type="dxa"/>
            <w:shd w:val="clear" w:color="auto" w:fill="FFFFFF" w:themeFill="background1"/>
            <w:vAlign w:val="center"/>
          </w:tcPr>
          <w:p w14:paraId="5E903B49" w14:textId="5917F310" w:rsidR="003E734D" w:rsidRPr="006F5393" w:rsidRDefault="00EB55C1" w:rsidP="003E734D">
            <w:pPr>
              <w:pStyle w:val="Texte"/>
              <w:jc w:val="center"/>
              <w:cnfStyle w:val="000000100000" w:firstRow="0" w:lastRow="0" w:firstColumn="0" w:lastColumn="0" w:oddVBand="0" w:evenVBand="0" w:oddHBand="1" w:evenHBand="0" w:firstRowFirstColumn="0" w:firstRowLastColumn="0" w:lastRowFirstColumn="0" w:lastRowLastColumn="0"/>
              <w:rPr>
                <w:sz w:val="18"/>
              </w:rPr>
            </w:pPr>
            <w:r>
              <w:rPr>
                <w:sz w:val="18"/>
              </w:rPr>
              <w:t>Une page modale est affichée pour écrire son nouveau nom d’utilisateur</w:t>
            </w:r>
          </w:p>
        </w:tc>
      </w:tr>
      <w:tr w:rsidR="00EB55C1" w14:paraId="03B691A7" w14:textId="77777777" w:rsidTr="00EB55C1">
        <w:tc>
          <w:tcPr>
            <w:cnfStyle w:val="001000000000" w:firstRow="0" w:lastRow="0" w:firstColumn="1" w:lastColumn="0" w:oddVBand="0" w:evenVBand="0" w:oddHBand="0" w:evenHBand="0" w:firstRowFirstColumn="0" w:firstRowLastColumn="0" w:lastRowFirstColumn="0" w:lastRowLastColumn="0"/>
            <w:tcW w:w="897" w:type="dxa"/>
            <w:shd w:val="clear" w:color="auto" w:fill="EDEDED" w:themeFill="accent3" w:themeFillTint="33"/>
            <w:vAlign w:val="center"/>
          </w:tcPr>
          <w:p w14:paraId="31D7B6D4" w14:textId="6F2D71D0" w:rsidR="00EB55C1" w:rsidRDefault="00EB55C1" w:rsidP="00EB55C1">
            <w:pPr>
              <w:pStyle w:val="Texte"/>
              <w:jc w:val="center"/>
              <w:rPr>
                <w:sz w:val="18"/>
              </w:rPr>
            </w:pPr>
            <w:r w:rsidRPr="006F5393">
              <w:rPr>
                <w:sz w:val="18"/>
              </w:rPr>
              <w:t>2</w:t>
            </w:r>
            <w:r>
              <w:rPr>
                <w:sz w:val="18"/>
              </w:rPr>
              <w:t>9</w:t>
            </w:r>
          </w:p>
        </w:tc>
        <w:tc>
          <w:tcPr>
            <w:tcW w:w="4231" w:type="dxa"/>
            <w:shd w:val="clear" w:color="auto" w:fill="EDEDED" w:themeFill="accent3" w:themeFillTint="33"/>
            <w:vAlign w:val="center"/>
          </w:tcPr>
          <w:p w14:paraId="3B8DBC08" w14:textId="15E49FE6" w:rsidR="00EB55C1" w:rsidRDefault="00EB55C1" w:rsidP="00EB55C1">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e bouton « enregistrer » de la page modale de modification du nom d’utilisateur est appuyé</w:t>
            </w:r>
          </w:p>
        </w:tc>
        <w:tc>
          <w:tcPr>
            <w:tcW w:w="2538" w:type="dxa"/>
            <w:shd w:val="clear" w:color="auto" w:fill="EDEDED" w:themeFill="accent3" w:themeFillTint="33"/>
            <w:vAlign w:val="center"/>
          </w:tcPr>
          <w:p w14:paraId="477350A7" w14:textId="39006F3E" w:rsidR="00EB55C1" w:rsidRDefault="00EB55C1" w:rsidP="00EB55C1">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e nom d’utilisateur est modifié et la page mise-à-jour</w:t>
            </w:r>
          </w:p>
        </w:tc>
        <w:tc>
          <w:tcPr>
            <w:tcW w:w="2538" w:type="dxa"/>
            <w:shd w:val="clear" w:color="auto" w:fill="EDEDED" w:themeFill="accent3" w:themeFillTint="33"/>
            <w:vAlign w:val="center"/>
          </w:tcPr>
          <w:p w14:paraId="2DE9F707" w14:textId="785708E1" w:rsidR="00EB55C1" w:rsidRDefault="00EB55C1" w:rsidP="00EB55C1">
            <w:pPr>
              <w:pStyle w:val="Texte"/>
              <w:jc w:val="center"/>
              <w:cnfStyle w:val="000000000000" w:firstRow="0" w:lastRow="0" w:firstColumn="0" w:lastColumn="0" w:oddVBand="0" w:evenVBand="0" w:oddHBand="0" w:evenHBand="0" w:firstRowFirstColumn="0" w:firstRowLastColumn="0" w:lastRowFirstColumn="0" w:lastRowLastColumn="0"/>
              <w:rPr>
                <w:sz w:val="18"/>
              </w:rPr>
            </w:pPr>
            <w:r>
              <w:rPr>
                <w:sz w:val="18"/>
              </w:rPr>
              <w:t>Le nom d’utilisateur est modifié et la page mise-à-jour</w:t>
            </w:r>
          </w:p>
        </w:tc>
      </w:tr>
    </w:tbl>
    <w:p w14:paraId="5053D9D8" w14:textId="25F135D9" w:rsidR="0027014F" w:rsidRDefault="0027014F" w:rsidP="00520680">
      <w:pPr>
        <w:pStyle w:val="Texte"/>
        <w:rPr>
          <w:rFonts w:eastAsia="Times New Roman"/>
          <w:kern w:val="32"/>
        </w:rPr>
      </w:pPr>
    </w:p>
    <w:p w14:paraId="31AB99FA" w14:textId="46D95EAF" w:rsidR="00643C07" w:rsidRDefault="00520680" w:rsidP="00520680">
      <w:pPr>
        <w:pStyle w:val="Texte"/>
      </w:pPr>
      <w:r>
        <w:t>L’application est disponible sur le Play Store sous le nom « </w:t>
      </w:r>
      <w:proofErr w:type="spellStart"/>
      <w:r>
        <w:t>Parkaps</w:t>
      </w:r>
      <w:proofErr w:type="spellEnd"/>
      <w:r>
        <w:t xml:space="preserve"> ». De plus, la totalité de mon </w:t>
      </w:r>
      <w:proofErr w:type="spellStart"/>
      <w:r>
        <w:t>Bachelor</w:t>
      </w:r>
      <w:proofErr w:type="spellEnd"/>
      <w:r>
        <w:t xml:space="preserve">, c’est-à-dire le mémoire, l’application et le serveur Laravel, sont disponibles sur le répertoire GitHub suivant : </w:t>
      </w:r>
      <w:hyperlink r:id="rId34" w:history="1">
        <w:r w:rsidR="00643C07" w:rsidRPr="000B18CE">
          <w:rPr>
            <w:rStyle w:val="Lienhypertexte"/>
          </w:rPr>
          <w:t>https://github.com/schupbachl/Bachelor-HEG-2018</w:t>
        </w:r>
      </w:hyperlink>
    </w:p>
    <w:p w14:paraId="5C6D0E0A" w14:textId="77777777" w:rsidR="00643C07" w:rsidRDefault="00643C07" w:rsidP="00643C07">
      <w:pPr>
        <w:pStyle w:val="Corpsdetexte"/>
      </w:pPr>
      <w:r>
        <w:br w:type="page"/>
      </w:r>
    </w:p>
    <w:p w14:paraId="39FA3307" w14:textId="4F4248D9" w:rsidR="00556725" w:rsidRDefault="00556725" w:rsidP="00556725">
      <w:pPr>
        <w:pStyle w:val="Titre1"/>
      </w:pPr>
      <w:bookmarkStart w:id="82" w:name="_Toc523409343"/>
      <w:r>
        <w:lastRenderedPageBreak/>
        <w:t>Conclusion</w:t>
      </w:r>
      <w:bookmarkEnd w:id="82"/>
    </w:p>
    <w:p w14:paraId="73F20ECC" w14:textId="6D697166" w:rsidR="00235453" w:rsidRDefault="00235453" w:rsidP="00235453">
      <w:pPr>
        <w:pStyle w:val="Texte"/>
      </w:pPr>
      <w:r>
        <w:t xml:space="preserve">Les Frameworks de développement mobiles cross-platform sont, actuellement, la solution la plus efficace pour créer et déployer une application sur le Play Store et l’App Store. Ils permettent un développement uniforme entre les différentes plateformes cibles. Chaque Framework a ses avantages et ses inconvénients et il est important de les comparer et les étudier pour choisir celui qui convient le mieux à son projet. De manière général, un Framework proposant des performances accrues aura une possibilité de customisation de ses </w:t>
      </w:r>
      <w:r w:rsidR="00835F81">
        <w:t>pages</w:t>
      </w:r>
      <w:r>
        <w:t xml:space="preserve"> plus faible et inversement.</w:t>
      </w:r>
    </w:p>
    <w:p w14:paraId="12876DC4" w14:textId="4FD86BD2" w:rsidR="00835F81" w:rsidRDefault="00235453" w:rsidP="00235453">
      <w:pPr>
        <w:pStyle w:val="Corpsdetexte"/>
      </w:pPr>
      <w:r>
        <w:t xml:space="preserve">Pour mon </w:t>
      </w:r>
      <w:proofErr w:type="spellStart"/>
      <w:r>
        <w:t>Bachelor</w:t>
      </w:r>
      <w:proofErr w:type="spellEnd"/>
      <w:r>
        <w:t xml:space="preserve">, j’ai expliqué trois Frameworks : Ionic, Xamarin et React Native. Après avoir comparé les avantages et inconvénients de chacun d’eux, il m’a semblé évident que React Native était le Framework le plus approprié à la création d’une application d’échange de places de parking. Des performances proches du natif, tout en proposant </w:t>
      </w:r>
      <w:r w:rsidR="00835F81">
        <w:t>une customisation suffisante et un langage de programmation connu et simple. Au fur et à mesure que je créais l’application, je me suis rendu compte que ce Framework comblais totalement mes attentes à son sujet. Il y a néanmoins un aspect négatif du Framework que je ne m’attendais pas à rencontrer. Un manque cruel de mise-à-jour d</w:t>
      </w:r>
      <w:r w:rsidR="00681B95">
        <w:t xml:space="preserve">u </w:t>
      </w:r>
      <w:r w:rsidR="00835F81">
        <w:t xml:space="preserve">Framework. En effet, React Native utilise le moteur de production </w:t>
      </w:r>
      <w:proofErr w:type="spellStart"/>
      <w:r w:rsidR="00835F81">
        <w:t>Gradle</w:t>
      </w:r>
      <w:proofErr w:type="spellEnd"/>
      <w:r w:rsidR="00835F81">
        <w:t xml:space="preserve"> pour créer et compiler les projets en APKS. React Native utilise toujours la version 2 de </w:t>
      </w:r>
      <w:proofErr w:type="spellStart"/>
      <w:r w:rsidR="00835F81">
        <w:t>Gradle</w:t>
      </w:r>
      <w:proofErr w:type="spellEnd"/>
      <w:r w:rsidR="00835F81">
        <w:t xml:space="preserve"> alors que ce dernier </w:t>
      </w:r>
      <w:proofErr w:type="spellStart"/>
      <w:r w:rsidR="00835F81">
        <w:t>à</w:t>
      </w:r>
      <w:proofErr w:type="spellEnd"/>
      <w:r w:rsidR="00835F81">
        <w:t xml:space="preserve"> déjà sorti des versions supérieurs à 4. Ceci limite grandement la possibilité d’ajout de libraires tierces à notre projet car elle n’utiliserons pas forcement la même version de </w:t>
      </w:r>
      <w:proofErr w:type="spellStart"/>
      <w:r w:rsidR="00835F81">
        <w:t>Gradle</w:t>
      </w:r>
      <w:proofErr w:type="spellEnd"/>
      <w:r w:rsidR="00835F81">
        <w:t xml:space="preserve"> que nous. De la part d’une entreprise aussi grande, on peut se poser de questions </w:t>
      </w:r>
      <w:r w:rsidR="003E15ED">
        <w:t>quant</w:t>
      </w:r>
      <w:r w:rsidR="00835F81">
        <w:t xml:space="preserve"> à la pérennité de leur Framework si ils continuent comme cela.</w:t>
      </w:r>
    </w:p>
    <w:p w14:paraId="429F7749" w14:textId="6C1B7274" w:rsidR="00835F81" w:rsidRDefault="00835F81" w:rsidP="00235453">
      <w:pPr>
        <w:pStyle w:val="Corpsdetexte"/>
      </w:pPr>
      <w:r>
        <w:t xml:space="preserve">Il est donc </w:t>
      </w:r>
      <w:r w:rsidR="006177DC">
        <w:t>essentiel</w:t>
      </w:r>
      <w:r>
        <w:t xml:space="preserve"> de penser à l’importance et la taille de notre projet avant de commencer. L’utilisation de Xamarin pour le gros projets est fortement recommandé car, comme c’est un Framework propriétaire embarquant son propre environnement de runtime et de compilation, le problème de concordance de version ne se posera pas.</w:t>
      </w:r>
    </w:p>
    <w:p w14:paraId="0A84C0C4" w14:textId="12A96F10" w:rsidR="00835F81" w:rsidRDefault="00835F81" w:rsidP="00235453">
      <w:pPr>
        <w:pStyle w:val="Corpsdetexte"/>
      </w:pPr>
      <w:r>
        <w:t>Ionic, quant à lui, sera parfais pour des petits projets solitaires.</w:t>
      </w:r>
    </w:p>
    <w:p w14:paraId="091665FF" w14:textId="1791BC81" w:rsidR="008362FB" w:rsidRDefault="008362FB" w:rsidP="00235453">
      <w:pPr>
        <w:pStyle w:val="Corpsdetexte"/>
      </w:pPr>
      <w:r>
        <w:t xml:space="preserve">Je pense que ce travail explique les points importants à </w:t>
      </w:r>
      <w:r w:rsidR="00532817">
        <w:t>connaitre</w:t>
      </w:r>
      <w:r>
        <w:t xml:space="preserve"> pour choisir le Framework le plus adapté à son projet et que ma démonstration</w:t>
      </w:r>
      <w:r w:rsidR="00CE4980">
        <w:t xml:space="preserve"> du Framework React Native avec l’application </w:t>
      </w:r>
      <w:r w:rsidR="00532817">
        <w:t>« </w:t>
      </w:r>
      <w:proofErr w:type="spellStart"/>
      <w:r w:rsidR="00CE4980">
        <w:t>Parkaps</w:t>
      </w:r>
      <w:proofErr w:type="spellEnd"/>
      <w:r w:rsidR="00532817">
        <w:t> »</w:t>
      </w:r>
      <w:r w:rsidR="00CE4980">
        <w:t xml:space="preserve"> le prouve bien.</w:t>
      </w:r>
    </w:p>
    <w:p w14:paraId="2BC5ED5E" w14:textId="77777777" w:rsidR="00835F81" w:rsidRDefault="00835F81" w:rsidP="00235453">
      <w:pPr>
        <w:pStyle w:val="Corpsdetexte"/>
      </w:pPr>
    </w:p>
    <w:p w14:paraId="00C51E13" w14:textId="57BD5358" w:rsidR="00FB54CC" w:rsidRDefault="00FB54CC">
      <w:pPr>
        <w:rPr>
          <w:rFonts w:eastAsia="Times New Roman"/>
          <w:b/>
          <w:bCs/>
          <w:kern w:val="32"/>
          <w:sz w:val="32"/>
          <w:szCs w:val="32"/>
        </w:rPr>
      </w:pPr>
    </w:p>
    <w:p w14:paraId="499BB7D1" w14:textId="4F801C29" w:rsidR="00466B4A" w:rsidRDefault="00466B4A" w:rsidP="00095EC2">
      <w:pPr>
        <w:pStyle w:val="titrenonnumrotcentr"/>
      </w:pPr>
      <w:bookmarkStart w:id="83" w:name="_Toc523409344"/>
      <w:r>
        <w:lastRenderedPageBreak/>
        <w:t>Bibliographie</w:t>
      </w:r>
      <w:bookmarkEnd w:id="83"/>
    </w:p>
    <w:p w14:paraId="57C088AA" w14:textId="77777777" w:rsidR="00817D32" w:rsidRPr="00817D32" w:rsidRDefault="005C3C63" w:rsidP="00817D32">
      <w:pPr>
        <w:pStyle w:val="Bibliographie"/>
        <w:rPr>
          <w:rFonts w:cs="Arial"/>
        </w:rPr>
      </w:pPr>
      <w:r w:rsidRPr="005C3C63">
        <w:fldChar w:fldCharType="begin"/>
      </w:r>
      <w:r w:rsidR="00817D32">
        <w:instrText xml:space="preserve"> ADDIN ZOTERO_BIBL {"uncited":[],"omitted":[],"custom":[]} CSL_BIBLIOGRAPHY </w:instrText>
      </w:r>
      <w:r w:rsidRPr="005C3C63">
        <w:fldChar w:fldCharType="separate"/>
      </w:r>
      <w:r w:rsidR="00817D32" w:rsidRPr="00817D32">
        <w:rPr>
          <w:rFonts w:cs="Arial"/>
        </w:rPr>
        <w:t xml:space="preserve">ALTEXSOFT, 2018a. Pros and Cons of </w:t>
      </w:r>
      <w:proofErr w:type="spellStart"/>
      <w:r w:rsidR="00817D32" w:rsidRPr="00817D32">
        <w:rPr>
          <w:rFonts w:cs="Arial"/>
        </w:rPr>
        <w:t>ReactJS</w:t>
      </w:r>
      <w:proofErr w:type="spellEnd"/>
      <w:r w:rsidR="00817D32" w:rsidRPr="00817D32">
        <w:rPr>
          <w:rFonts w:cs="Arial"/>
        </w:rPr>
        <w:t xml:space="preserve"> and React Native. In : [en ligne]. 10 mai 2018. [Consulté le 17 août 2018]. Disponible à l’adresse : https://www.altexsoft.com/blog/engineering/the-good-and-the-bad-of-reactjs-and-react-native/. </w:t>
      </w:r>
    </w:p>
    <w:p w14:paraId="1047C81D" w14:textId="77777777" w:rsidR="00817D32" w:rsidRPr="00817D32" w:rsidRDefault="00817D32" w:rsidP="00817D32">
      <w:pPr>
        <w:pStyle w:val="Bibliographie"/>
        <w:rPr>
          <w:rFonts w:cs="Arial"/>
        </w:rPr>
      </w:pPr>
      <w:r w:rsidRPr="00817D32">
        <w:rPr>
          <w:rFonts w:cs="Arial"/>
        </w:rPr>
        <w:t xml:space="preserve">ALTEXSOFT, 2018b. Pros and Cons of Xamarin vs Native Mobile </w:t>
      </w:r>
      <w:proofErr w:type="spellStart"/>
      <w:r w:rsidRPr="00817D32">
        <w:rPr>
          <w:rFonts w:cs="Arial"/>
        </w:rPr>
        <w:t>Development</w:t>
      </w:r>
      <w:proofErr w:type="spellEnd"/>
      <w:r w:rsidRPr="00817D32">
        <w:rPr>
          <w:rFonts w:cs="Arial"/>
        </w:rPr>
        <w:t xml:space="preserve">. In : [en ligne]. 8 mai 2018. [Consulté le 17 août 2018]. Disponible à l’adresse : https://www.altexsoft.com/blog/mobile/pros-and-cons-of-xamarin-vs-native/. </w:t>
      </w:r>
    </w:p>
    <w:p w14:paraId="2CD4B8A8" w14:textId="77777777" w:rsidR="00817D32" w:rsidRPr="00817D32" w:rsidRDefault="00817D32" w:rsidP="00817D32">
      <w:pPr>
        <w:pStyle w:val="Bibliographie"/>
        <w:rPr>
          <w:rFonts w:cs="Arial"/>
        </w:rPr>
      </w:pPr>
      <w:r w:rsidRPr="00817D32">
        <w:rPr>
          <w:rFonts w:cs="Arial"/>
        </w:rPr>
        <w:t xml:space="preserve">ALTEXSOFT, 2018c. Xamarin vs React Native vs Ionic: Cross-platform Mobile Frameworks </w:t>
      </w:r>
      <w:proofErr w:type="spellStart"/>
      <w:r w:rsidRPr="00817D32">
        <w:rPr>
          <w:rFonts w:cs="Arial"/>
        </w:rPr>
        <w:t>Comparison</w:t>
      </w:r>
      <w:proofErr w:type="spellEnd"/>
      <w:r w:rsidRPr="00817D32">
        <w:rPr>
          <w:rFonts w:cs="Arial"/>
        </w:rPr>
        <w:t xml:space="preserve">. In : [en ligne]. 19 février 2018. [Consulté le 13 juin 2018]. Disponible à l’adresse : https://www.altexsoft.com/blog/engineering/xamarin-vs-react-native-vs-ionic-cross-platform-mobile-frameworks-comparison/. </w:t>
      </w:r>
    </w:p>
    <w:p w14:paraId="77BCE0BE" w14:textId="77777777" w:rsidR="00817D32" w:rsidRPr="00817D32" w:rsidRDefault="00817D32" w:rsidP="00817D32">
      <w:pPr>
        <w:pStyle w:val="Bibliographie"/>
        <w:rPr>
          <w:rFonts w:cs="Arial"/>
        </w:rPr>
      </w:pPr>
      <w:r w:rsidRPr="00817D32">
        <w:rPr>
          <w:rFonts w:cs="Arial"/>
        </w:rPr>
        <w:t xml:space="preserve">ANGULAR, 2009a. Angular - Architecture </w:t>
      </w:r>
      <w:proofErr w:type="spellStart"/>
      <w:r w:rsidRPr="00817D32">
        <w:rPr>
          <w:rFonts w:cs="Arial"/>
        </w:rPr>
        <w:t>overview</w:t>
      </w:r>
      <w:proofErr w:type="spellEnd"/>
      <w:r w:rsidRPr="00817D32">
        <w:rPr>
          <w:rFonts w:cs="Arial"/>
        </w:rPr>
        <w:t xml:space="preserve">. In : [en ligne]. 2009. [Consulté le 18 juin 2018]. Disponible à l’adresse : https://angular.io/guide/architecture. </w:t>
      </w:r>
    </w:p>
    <w:p w14:paraId="2406BF74" w14:textId="77777777" w:rsidR="00817D32" w:rsidRPr="00817D32" w:rsidRDefault="00817D32" w:rsidP="00817D32">
      <w:pPr>
        <w:pStyle w:val="Bibliographie"/>
        <w:rPr>
          <w:rFonts w:cs="Arial"/>
        </w:rPr>
      </w:pPr>
      <w:r w:rsidRPr="00817D32">
        <w:rPr>
          <w:rFonts w:cs="Arial"/>
        </w:rPr>
        <w:t xml:space="preserve">ANGULAR, 2009b. Angular. In : [en ligne]. 2009. [Consulté le 18 juin 2018]. Disponible à l’adresse : https://angular.io/. </w:t>
      </w:r>
    </w:p>
    <w:p w14:paraId="31EB844E" w14:textId="77777777" w:rsidR="00817D32" w:rsidRPr="00817D32" w:rsidRDefault="00817D32" w:rsidP="00817D32">
      <w:pPr>
        <w:pStyle w:val="Bibliographie"/>
        <w:rPr>
          <w:rFonts w:cs="Arial"/>
        </w:rPr>
      </w:pPr>
      <w:r w:rsidRPr="00817D32">
        <w:rPr>
          <w:rFonts w:cs="Arial"/>
        </w:rPr>
        <w:t xml:space="preserve">CORDOVA, Apache, 2012. Architectural </w:t>
      </w:r>
      <w:proofErr w:type="spellStart"/>
      <w:r w:rsidRPr="00817D32">
        <w:rPr>
          <w:rFonts w:cs="Arial"/>
        </w:rPr>
        <w:t>overview</w:t>
      </w:r>
      <w:proofErr w:type="spellEnd"/>
      <w:r w:rsidRPr="00817D32">
        <w:rPr>
          <w:rFonts w:cs="Arial"/>
        </w:rPr>
        <w:t xml:space="preserve"> of Cordova platform - Apache Cordova. In : [en ligne]. 2012. [Consulté le 15 juin 2018]. Disponible à l’adresse : https://cordova.apache.org/docs/en/latest/guide/overview/index.html. </w:t>
      </w:r>
    </w:p>
    <w:p w14:paraId="333F82E6" w14:textId="77777777" w:rsidR="00817D32" w:rsidRPr="00817D32" w:rsidRDefault="00817D32" w:rsidP="00817D32">
      <w:pPr>
        <w:pStyle w:val="Bibliographie"/>
        <w:rPr>
          <w:rFonts w:cs="Arial"/>
        </w:rPr>
      </w:pPr>
      <w:r w:rsidRPr="00817D32">
        <w:rPr>
          <w:rFonts w:cs="Arial"/>
        </w:rPr>
        <w:t xml:space="preserve">CRUXLAB, 2017. Xamarin vs Ionic vs React Native: </w:t>
      </w:r>
      <w:proofErr w:type="spellStart"/>
      <w:r w:rsidRPr="00817D32">
        <w:rPr>
          <w:rFonts w:cs="Arial"/>
        </w:rPr>
        <w:t>differences</w:t>
      </w:r>
      <w:proofErr w:type="spellEnd"/>
      <w:r w:rsidRPr="00817D32">
        <w:rPr>
          <w:rFonts w:cs="Arial"/>
        </w:rPr>
        <w:t xml:space="preserve"> </w:t>
      </w:r>
      <w:proofErr w:type="spellStart"/>
      <w:r w:rsidRPr="00817D32">
        <w:rPr>
          <w:rFonts w:cs="Arial"/>
        </w:rPr>
        <w:t>under</w:t>
      </w:r>
      <w:proofErr w:type="spellEnd"/>
      <w:r w:rsidRPr="00817D32">
        <w:rPr>
          <w:rFonts w:cs="Arial"/>
        </w:rPr>
        <w:t xml:space="preserve"> the </w:t>
      </w:r>
      <w:proofErr w:type="spellStart"/>
      <w:r w:rsidRPr="00817D32">
        <w:rPr>
          <w:rFonts w:cs="Arial"/>
        </w:rPr>
        <w:t>hood</w:t>
      </w:r>
      <w:proofErr w:type="spellEnd"/>
      <w:r w:rsidRPr="00817D32">
        <w:rPr>
          <w:rFonts w:cs="Arial"/>
        </w:rPr>
        <w:t xml:space="preserve">. In : [en ligne]. 2017. [Consulté le 8 juin 2018]. Disponible à l’adresse : https://cruxlab.com/blog/reactnative-vs-xamarin/. </w:t>
      </w:r>
    </w:p>
    <w:p w14:paraId="268D6DE0" w14:textId="77777777" w:rsidR="00817D32" w:rsidRPr="00817D32" w:rsidRDefault="00817D32" w:rsidP="00817D32">
      <w:pPr>
        <w:pStyle w:val="Bibliographie"/>
        <w:rPr>
          <w:rFonts w:cs="Arial"/>
        </w:rPr>
      </w:pPr>
      <w:r w:rsidRPr="00817D32">
        <w:rPr>
          <w:rFonts w:cs="Arial"/>
          <w:lang w:val="de-CH"/>
        </w:rPr>
        <w:t xml:space="preserve">DRIFTY, 2017. </w:t>
      </w:r>
      <w:proofErr w:type="spellStart"/>
      <w:r w:rsidRPr="00817D32">
        <w:rPr>
          <w:rFonts w:cs="Arial"/>
          <w:lang w:val="de-CH"/>
        </w:rPr>
        <w:t>Ionic</w:t>
      </w:r>
      <w:proofErr w:type="spellEnd"/>
      <w:r w:rsidRPr="00817D32">
        <w:rPr>
          <w:rFonts w:cs="Arial"/>
          <w:lang w:val="de-CH"/>
        </w:rPr>
        <w:t xml:space="preserve"> Framework. In : </w:t>
      </w:r>
      <w:proofErr w:type="spellStart"/>
      <w:r w:rsidRPr="00817D32">
        <w:rPr>
          <w:rFonts w:cs="Arial"/>
          <w:i/>
          <w:iCs/>
          <w:lang w:val="de-CH"/>
        </w:rPr>
        <w:t>Ionic</w:t>
      </w:r>
      <w:proofErr w:type="spellEnd"/>
      <w:r w:rsidRPr="00817D32">
        <w:rPr>
          <w:rFonts w:cs="Arial"/>
          <w:i/>
          <w:iCs/>
          <w:lang w:val="de-CH"/>
        </w:rPr>
        <w:t xml:space="preserve"> Framework</w:t>
      </w:r>
      <w:r w:rsidRPr="00817D32">
        <w:rPr>
          <w:rFonts w:cs="Arial"/>
          <w:lang w:val="de-CH"/>
        </w:rPr>
        <w:t xml:space="preserve"> [en </w:t>
      </w:r>
      <w:proofErr w:type="spellStart"/>
      <w:r w:rsidRPr="00817D32">
        <w:rPr>
          <w:rFonts w:cs="Arial"/>
          <w:lang w:val="de-CH"/>
        </w:rPr>
        <w:t>ligne</w:t>
      </w:r>
      <w:proofErr w:type="spellEnd"/>
      <w:r w:rsidRPr="00817D32">
        <w:rPr>
          <w:rFonts w:cs="Arial"/>
          <w:lang w:val="de-CH"/>
        </w:rPr>
        <w:t xml:space="preserve">]. </w:t>
      </w:r>
      <w:r w:rsidRPr="00817D32">
        <w:rPr>
          <w:rFonts w:cs="Arial"/>
        </w:rPr>
        <w:t xml:space="preserve">2017. [Consulté le 18 juin 2018]. Disponible à l’adresse : https://ionicframework.com/docs/cli/projects.html. </w:t>
      </w:r>
    </w:p>
    <w:p w14:paraId="1ABCE652" w14:textId="77777777" w:rsidR="00817D32" w:rsidRPr="00817D32" w:rsidRDefault="00817D32" w:rsidP="00817D32">
      <w:pPr>
        <w:pStyle w:val="Bibliographie"/>
        <w:rPr>
          <w:rFonts w:cs="Arial"/>
        </w:rPr>
      </w:pPr>
      <w:r w:rsidRPr="00817D32">
        <w:rPr>
          <w:rFonts w:cs="Arial"/>
        </w:rPr>
        <w:t xml:space="preserve">HEARD, Pete, 2017. React Native Architecture : </w:t>
      </w:r>
      <w:proofErr w:type="spellStart"/>
      <w:r w:rsidRPr="00817D32">
        <w:rPr>
          <w:rFonts w:cs="Arial"/>
        </w:rPr>
        <w:t>Explained</w:t>
      </w:r>
      <w:proofErr w:type="spellEnd"/>
      <w:r w:rsidRPr="00817D32">
        <w:rPr>
          <w:rFonts w:cs="Arial"/>
        </w:rPr>
        <w:t xml:space="preserve">! In : </w:t>
      </w:r>
      <w:r w:rsidRPr="00817D32">
        <w:rPr>
          <w:rFonts w:cs="Arial"/>
          <w:i/>
          <w:iCs/>
        </w:rPr>
        <w:t xml:space="preserve">React Native Architecture : </w:t>
      </w:r>
      <w:proofErr w:type="spellStart"/>
      <w:r w:rsidRPr="00817D32">
        <w:rPr>
          <w:rFonts w:cs="Arial"/>
          <w:i/>
          <w:iCs/>
        </w:rPr>
        <w:t>Explained</w:t>
      </w:r>
      <w:proofErr w:type="spellEnd"/>
      <w:r w:rsidRPr="00817D32">
        <w:rPr>
          <w:rFonts w:cs="Arial"/>
          <w:i/>
          <w:iCs/>
        </w:rPr>
        <w:t>!</w:t>
      </w:r>
      <w:r w:rsidRPr="00817D32">
        <w:rPr>
          <w:rFonts w:cs="Arial"/>
        </w:rPr>
        <w:t xml:space="preserve"> [en ligne]. 13 juin 2017. [Consulté le 25 juin 2018]. Disponible à l’adresse : https://www.logicroom.co/react-native-architecture-explained/. </w:t>
      </w:r>
    </w:p>
    <w:p w14:paraId="5BDC9741" w14:textId="77777777" w:rsidR="00817D32" w:rsidRPr="00817D32" w:rsidRDefault="00817D32" w:rsidP="00817D32">
      <w:pPr>
        <w:pStyle w:val="Bibliographie"/>
        <w:rPr>
          <w:rFonts w:cs="Arial"/>
        </w:rPr>
      </w:pPr>
      <w:r w:rsidRPr="00817D32">
        <w:rPr>
          <w:rFonts w:cs="Arial"/>
        </w:rPr>
        <w:t xml:space="preserve">NEXGENDESIGN, Non daté. 7 </w:t>
      </w:r>
      <w:proofErr w:type="spellStart"/>
      <w:r w:rsidRPr="00817D32">
        <w:rPr>
          <w:rFonts w:cs="Arial"/>
        </w:rPr>
        <w:t>Reasons</w:t>
      </w:r>
      <w:proofErr w:type="spellEnd"/>
      <w:r w:rsidRPr="00817D32">
        <w:rPr>
          <w:rFonts w:cs="Arial"/>
        </w:rPr>
        <w:t xml:space="preserve"> Xamarin Can Be a Trouble | </w:t>
      </w:r>
      <w:proofErr w:type="spellStart"/>
      <w:r w:rsidRPr="00817D32">
        <w:rPr>
          <w:rFonts w:cs="Arial"/>
        </w:rPr>
        <w:t>NexGenDesign</w:t>
      </w:r>
      <w:proofErr w:type="spellEnd"/>
      <w:r w:rsidRPr="00817D32">
        <w:rPr>
          <w:rFonts w:cs="Arial"/>
        </w:rPr>
        <w:t xml:space="preserve">. In : [en ligne]. Non daté. [Consulté le 19 juin 2018]. Disponible à l’adresse : http://www.nexgendesign.com/xamarin-troubles. </w:t>
      </w:r>
    </w:p>
    <w:p w14:paraId="38A36CAF" w14:textId="77777777" w:rsidR="00817D32" w:rsidRPr="00817D32" w:rsidRDefault="00817D32" w:rsidP="00817D32">
      <w:pPr>
        <w:pStyle w:val="Bibliographie"/>
        <w:rPr>
          <w:rFonts w:cs="Arial"/>
        </w:rPr>
      </w:pPr>
      <w:r w:rsidRPr="00817D32">
        <w:rPr>
          <w:rFonts w:cs="Arial"/>
        </w:rPr>
        <w:t xml:space="preserve">PHP, Non daté. PHP: </w:t>
      </w:r>
      <w:proofErr w:type="spellStart"/>
      <w:r w:rsidRPr="00817D32">
        <w:rPr>
          <w:rFonts w:cs="Arial"/>
        </w:rPr>
        <w:t>Supported</w:t>
      </w:r>
      <w:proofErr w:type="spellEnd"/>
      <w:r w:rsidRPr="00817D32">
        <w:rPr>
          <w:rFonts w:cs="Arial"/>
        </w:rPr>
        <w:t xml:space="preserve"> Versions. In : [en ligne]. Non daté. [Consulté le 24 août 2018]. Disponible à l’adresse : http://php.net/supported-versions.php. </w:t>
      </w:r>
    </w:p>
    <w:p w14:paraId="708D47C5" w14:textId="77777777" w:rsidR="00817D32" w:rsidRPr="00817D32" w:rsidRDefault="00817D32" w:rsidP="00817D32">
      <w:pPr>
        <w:pStyle w:val="Bibliographie"/>
        <w:rPr>
          <w:rFonts w:cs="Arial"/>
        </w:rPr>
      </w:pPr>
      <w:r w:rsidRPr="00817D32">
        <w:rPr>
          <w:rFonts w:cs="Arial"/>
        </w:rPr>
        <w:t xml:space="preserve">REACT, 2018. </w:t>
      </w:r>
      <w:proofErr w:type="spellStart"/>
      <w:r w:rsidRPr="00817D32">
        <w:rPr>
          <w:rFonts w:cs="Arial"/>
        </w:rPr>
        <w:t>Introducing</w:t>
      </w:r>
      <w:proofErr w:type="spellEnd"/>
      <w:r w:rsidRPr="00817D32">
        <w:rPr>
          <w:rFonts w:cs="Arial"/>
        </w:rPr>
        <w:t xml:space="preserve"> JSX – React. In : [en ligne]. 2018. [Consulté le 19 août 2018]. Disponible à l’adresse : https://reactjs.org/docs/introducing-jsx.html. </w:t>
      </w:r>
    </w:p>
    <w:p w14:paraId="7707345E" w14:textId="77777777" w:rsidR="00817D32" w:rsidRPr="00817D32" w:rsidRDefault="00817D32" w:rsidP="00817D32">
      <w:pPr>
        <w:pStyle w:val="Bibliographie"/>
        <w:rPr>
          <w:rFonts w:cs="Arial"/>
        </w:rPr>
      </w:pPr>
      <w:r w:rsidRPr="00817D32">
        <w:rPr>
          <w:rFonts w:cs="Arial"/>
        </w:rPr>
        <w:t xml:space="preserve">REACT NATIVE, 2018. React Native · A </w:t>
      </w:r>
      <w:proofErr w:type="spellStart"/>
      <w:r w:rsidRPr="00817D32">
        <w:rPr>
          <w:rFonts w:cs="Arial"/>
        </w:rPr>
        <w:t>framework</w:t>
      </w:r>
      <w:proofErr w:type="spellEnd"/>
      <w:r w:rsidRPr="00817D32">
        <w:rPr>
          <w:rFonts w:cs="Arial"/>
        </w:rPr>
        <w:t xml:space="preserve"> for building native apps </w:t>
      </w:r>
      <w:proofErr w:type="spellStart"/>
      <w:r w:rsidRPr="00817D32">
        <w:rPr>
          <w:rFonts w:cs="Arial"/>
        </w:rPr>
        <w:t>using</w:t>
      </w:r>
      <w:proofErr w:type="spellEnd"/>
      <w:r w:rsidRPr="00817D32">
        <w:rPr>
          <w:rFonts w:cs="Arial"/>
        </w:rPr>
        <w:t xml:space="preserve"> React. In : [en ligne]. 2018. [Consulté le 25 juin 2018]. Disponible à l’adresse : https://facebook.github.io/react-native/index.html. </w:t>
      </w:r>
    </w:p>
    <w:p w14:paraId="6A70F840" w14:textId="77777777" w:rsidR="00817D32" w:rsidRPr="00817D32" w:rsidRDefault="00817D32" w:rsidP="00817D32">
      <w:pPr>
        <w:pStyle w:val="Bibliographie"/>
        <w:rPr>
          <w:rFonts w:cs="Arial"/>
        </w:rPr>
      </w:pPr>
      <w:r w:rsidRPr="00817D32">
        <w:rPr>
          <w:rFonts w:cs="Arial"/>
        </w:rPr>
        <w:lastRenderedPageBreak/>
        <w:t xml:space="preserve">STACK OVERFLOW, 2018. Stack </w:t>
      </w:r>
      <w:proofErr w:type="spellStart"/>
      <w:r w:rsidRPr="00817D32">
        <w:rPr>
          <w:rFonts w:cs="Arial"/>
        </w:rPr>
        <w:t>Overflow</w:t>
      </w:r>
      <w:proofErr w:type="spellEnd"/>
      <w:r w:rsidRPr="00817D32">
        <w:rPr>
          <w:rFonts w:cs="Arial"/>
        </w:rPr>
        <w:t xml:space="preserve"> </w:t>
      </w:r>
      <w:proofErr w:type="spellStart"/>
      <w:r w:rsidRPr="00817D32">
        <w:rPr>
          <w:rFonts w:cs="Arial"/>
        </w:rPr>
        <w:t>Developer</w:t>
      </w:r>
      <w:proofErr w:type="spellEnd"/>
      <w:r w:rsidRPr="00817D32">
        <w:rPr>
          <w:rFonts w:cs="Arial"/>
        </w:rPr>
        <w:t xml:space="preserve"> Survey 2018. </w:t>
      </w:r>
      <w:r w:rsidRPr="00817D32">
        <w:rPr>
          <w:rFonts w:cs="Arial"/>
          <w:lang w:val="de-CH"/>
        </w:rPr>
        <w:t xml:space="preserve">In : </w:t>
      </w:r>
      <w:r w:rsidRPr="00817D32">
        <w:rPr>
          <w:rFonts w:cs="Arial"/>
          <w:i/>
          <w:iCs/>
          <w:lang w:val="de-CH"/>
        </w:rPr>
        <w:t>Stack Overflow</w:t>
      </w:r>
      <w:r w:rsidRPr="00817D32">
        <w:rPr>
          <w:rFonts w:cs="Arial"/>
          <w:lang w:val="de-CH"/>
        </w:rPr>
        <w:t xml:space="preserve"> [en </w:t>
      </w:r>
      <w:proofErr w:type="spellStart"/>
      <w:r w:rsidRPr="00817D32">
        <w:rPr>
          <w:rFonts w:cs="Arial"/>
          <w:lang w:val="de-CH"/>
        </w:rPr>
        <w:t>ligne</w:t>
      </w:r>
      <w:proofErr w:type="spellEnd"/>
      <w:r w:rsidRPr="00817D32">
        <w:rPr>
          <w:rFonts w:cs="Arial"/>
          <w:lang w:val="de-CH"/>
        </w:rPr>
        <w:t xml:space="preserve">]. </w:t>
      </w:r>
      <w:r w:rsidRPr="00817D32">
        <w:rPr>
          <w:rFonts w:cs="Arial"/>
        </w:rPr>
        <w:t xml:space="preserve">31 janvier 2018. [Consulté le 18 juin 2018]. Disponible à l’adresse : https://insights.stackoverflow.com/survey/2018/. </w:t>
      </w:r>
    </w:p>
    <w:p w14:paraId="0AF0A411" w14:textId="77777777" w:rsidR="00817D32" w:rsidRPr="00817D32" w:rsidRDefault="00817D32" w:rsidP="00817D32">
      <w:pPr>
        <w:pStyle w:val="Bibliographie"/>
        <w:rPr>
          <w:rFonts w:cs="Arial"/>
        </w:rPr>
      </w:pPr>
      <w:r w:rsidRPr="00817D32">
        <w:rPr>
          <w:rFonts w:cs="Arial"/>
        </w:rPr>
        <w:t xml:space="preserve">VINCENT, 2016. Cordova : Applications mobiles hybrides. In : </w:t>
      </w:r>
      <w:proofErr w:type="spellStart"/>
      <w:r w:rsidRPr="00817D32">
        <w:rPr>
          <w:rFonts w:cs="Arial"/>
          <w:i/>
          <w:iCs/>
        </w:rPr>
        <w:t>VinceOPS</w:t>
      </w:r>
      <w:proofErr w:type="spellEnd"/>
      <w:r w:rsidRPr="00817D32">
        <w:rPr>
          <w:rFonts w:cs="Arial"/>
        </w:rPr>
        <w:t xml:space="preserve"> [en ligne]. 25 février 2016. [Consulté le 18 juin 2018]. Disponible à l’adresse : https://vincent-g.fr/2016/02/25/ionic-apache-cordova-developpement-mobile-hybride/. </w:t>
      </w:r>
    </w:p>
    <w:p w14:paraId="4CD2DA78" w14:textId="77777777" w:rsidR="00817D32" w:rsidRPr="00817D32" w:rsidRDefault="00817D32" w:rsidP="00817D32">
      <w:pPr>
        <w:pStyle w:val="Bibliographie"/>
        <w:rPr>
          <w:rFonts w:cs="Arial"/>
        </w:rPr>
      </w:pPr>
      <w:r w:rsidRPr="00817D32">
        <w:rPr>
          <w:rFonts w:cs="Arial"/>
        </w:rPr>
        <w:t xml:space="preserve">XAML.FR, 2012. Description de XAML. In : [en ligne]. 2012. [Consulté le 24 août 2018]. Disponible à l’adresse : https://www.xaml.fr/xaml-description.html. </w:t>
      </w:r>
    </w:p>
    <w:p w14:paraId="26265D78" w14:textId="50141392" w:rsidR="00366775" w:rsidRDefault="005C3C63" w:rsidP="005C3C63">
      <w:pPr>
        <w:pStyle w:val="titrenonnumrotcentr"/>
        <w:spacing w:before="120" w:after="120"/>
        <w:jc w:val="both"/>
      </w:pPr>
      <w:r w:rsidRPr="005C3C63">
        <w:rPr>
          <w:sz w:val="22"/>
          <w:szCs w:val="22"/>
        </w:rPr>
        <w:fldChar w:fldCharType="end"/>
      </w:r>
    </w:p>
    <w:p w14:paraId="28DC894E" w14:textId="77777777" w:rsidR="00366775" w:rsidRPr="00366775" w:rsidRDefault="00366775" w:rsidP="00366775">
      <w:pPr>
        <w:pStyle w:val="Corpsdetexte"/>
      </w:pPr>
    </w:p>
    <w:sectPr w:rsidR="00366775" w:rsidRPr="00366775" w:rsidSect="009A75D7">
      <w:pgSz w:w="11906" w:h="16838"/>
      <w:pgMar w:top="1418" w:right="1418"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99F4F8" w14:textId="77777777" w:rsidR="00DB3641" w:rsidRDefault="00DB3641" w:rsidP="00035121">
      <w:r>
        <w:separator/>
      </w:r>
    </w:p>
  </w:endnote>
  <w:endnote w:type="continuationSeparator" w:id="0">
    <w:p w14:paraId="5A93675C" w14:textId="77777777" w:rsidR="00DB3641" w:rsidRDefault="00DB3641"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A11A2" w14:textId="77777777" w:rsidR="00033E04" w:rsidRDefault="00033E04" w:rsidP="009A75D7">
    <w:pPr>
      <w:pStyle w:val="Pieddepage"/>
      <w:pBdr>
        <w:top w:val="double" w:sz="4" w:space="5" w:color="auto"/>
      </w:pBdr>
    </w:pPr>
    <w:r>
      <w:t>Développement d’une application mobile d’échange de parking, quel Framework choisir ?</w:t>
    </w:r>
  </w:p>
  <w:p w14:paraId="3A934D3E" w14:textId="77777777" w:rsidR="00033E04" w:rsidRDefault="00033E04" w:rsidP="009A75D7">
    <w:pPr>
      <w:pStyle w:val="Pieddepage"/>
      <w:pBdr>
        <w:top w:val="double" w:sz="4" w:space="5" w:color="auto"/>
      </w:pBdr>
      <w:tabs>
        <w:tab w:val="clear" w:pos="9072"/>
        <w:tab w:val="right" w:pos="8505"/>
      </w:tabs>
    </w:pPr>
    <w:r>
      <w:t>Schupbach Loïc</w:t>
    </w:r>
    <w:r>
      <w:tab/>
    </w:r>
    <w:r>
      <w:tab/>
    </w:r>
    <w:r>
      <w:fldChar w:fldCharType="begin"/>
    </w:r>
    <w:r>
      <w:instrText>PAGE   \* MERGEFORMAT</w:instrText>
    </w:r>
    <w:r>
      <w:fldChar w:fldCharType="separate"/>
    </w:r>
    <w:r w:rsidRPr="00242C61">
      <w:rPr>
        <w:noProof/>
        <w:lang w:val="fr-FR"/>
      </w:rPr>
      <w:t>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B78DAC" w14:textId="77777777" w:rsidR="00DB3641" w:rsidRDefault="00DB3641" w:rsidP="00035121">
      <w:r>
        <w:separator/>
      </w:r>
    </w:p>
  </w:footnote>
  <w:footnote w:type="continuationSeparator" w:id="0">
    <w:p w14:paraId="71D0E818" w14:textId="77777777" w:rsidR="00DB3641" w:rsidRDefault="00DB3641" w:rsidP="000351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386"/>
    <w:multiLevelType w:val="hybridMultilevel"/>
    <w:tmpl w:val="ECA8A0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7C37B7F"/>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0A562A88"/>
    <w:multiLevelType w:val="hybridMultilevel"/>
    <w:tmpl w:val="CE1CB74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0C1239D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B2756C"/>
    <w:multiLevelType w:val="hybridMultilevel"/>
    <w:tmpl w:val="18EEDAE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0F210B9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 w15:restartNumberingAfterBreak="0">
    <w:nsid w:val="0FE3238C"/>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0FE868C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180A6118"/>
    <w:multiLevelType w:val="hybridMultilevel"/>
    <w:tmpl w:val="2B3267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18A65353"/>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1B68177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1F9C515A"/>
    <w:multiLevelType w:val="hybridMultilevel"/>
    <w:tmpl w:val="80E69970"/>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14B6F90"/>
    <w:multiLevelType w:val="hybridMultilevel"/>
    <w:tmpl w:val="8AA0BC5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BE40F4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626BB8"/>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29068D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34C1135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8" w15:restartNumberingAfterBreak="0">
    <w:nsid w:val="3D6E647E"/>
    <w:multiLevelType w:val="hybridMultilevel"/>
    <w:tmpl w:val="055AC12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1440E73"/>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31A0E9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1" w15:restartNumberingAfterBreak="0">
    <w:nsid w:val="450D3F11"/>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2" w15:restartNumberingAfterBreak="0">
    <w:nsid w:val="53110BCE"/>
    <w:multiLevelType w:val="multilevel"/>
    <w:tmpl w:val="1B5C0804"/>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5462B7D"/>
    <w:multiLevelType w:val="hybridMultilevel"/>
    <w:tmpl w:val="11BA4FEE"/>
    <w:lvl w:ilvl="0" w:tplc="4300D4BC">
      <w:start w:val="1"/>
      <w:numFmt w:val="bullet"/>
      <w:pStyle w:val="puceTB"/>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C395055"/>
    <w:multiLevelType w:val="hybridMultilevel"/>
    <w:tmpl w:val="2F0066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A46439"/>
    <w:multiLevelType w:val="hybridMultilevel"/>
    <w:tmpl w:val="45E0F124"/>
    <w:lvl w:ilvl="0" w:tplc="B6A0A32E">
      <w:start w:val="1"/>
      <w:numFmt w:val="decimal"/>
      <w:lvlText w:val="%1.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7" w15:restartNumberingAfterBreak="0">
    <w:nsid w:val="67C95DF1"/>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A6C7AE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E5F0A92"/>
    <w:multiLevelType w:val="hybridMultilevel"/>
    <w:tmpl w:val="4FB8CEB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6EE4707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15"/>
  </w:num>
  <w:num w:numId="2">
    <w:abstractNumId w:val="25"/>
  </w:num>
  <w:num w:numId="3">
    <w:abstractNumId w:val="22"/>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29"/>
  </w:num>
  <w:num w:numId="7">
    <w:abstractNumId w:val="0"/>
  </w:num>
  <w:num w:numId="8">
    <w:abstractNumId w:val="18"/>
  </w:num>
  <w:num w:numId="9">
    <w:abstractNumId w:val="2"/>
  </w:num>
  <w:num w:numId="10">
    <w:abstractNumId w:val="12"/>
  </w:num>
  <w:num w:numId="11">
    <w:abstractNumId w:val="11"/>
  </w:num>
  <w:num w:numId="12">
    <w:abstractNumId w:val="9"/>
  </w:num>
  <w:num w:numId="13">
    <w:abstractNumId w:val="4"/>
  </w:num>
  <w:num w:numId="14">
    <w:abstractNumId w:val="3"/>
  </w:num>
  <w:num w:numId="15">
    <w:abstractNumId w:val="13"/>
  </w:num>
  <w:num w:numId="16">
    <w:abstractNumId w:val="27"/>
  </w:num>
  <w:num w:numId="17">
    <w:abstractNumId w:val="19"/>
  </w:num>
  <w:num w:numId="18">
    <w:abstractNumId w:val="14"/>
  </w:num>
  <w:num w:numId="19">
    <w:abstractNumId w:val="23"/>
  </w:num>
  <w:num w:numId="20">
    <w:abstractNumId w:val="24"/>
  </w:num>
  <w:num w:numId="21">
    <w:abstractNumId w:val="17"/>
  </w:num>
  <w:num w:numId="22">
    <w:abstractNumId w:val="26"/>
  </w:num>
  <w:num w:numId="23">
    <w:abstractNumId w:val="7"/>
  </w:num>
  <w:num w:numId="24">
    <w:abstractNumId w:val="28"/>
  </w:num>
  <w:num w:numId="25">
    <w:abstractNumId w:val="6"/>
  </w:num>
  <w:num w:numId="26">
    <w:abstractNumId w:val="16"/>
  </w:num>
  <w:num w:numId="27">
    <w:abstractNumId w:val="21"/>
  </w:num>
  <w:num w:numId="28">
    <w:abstractNumId w:val="20"/>
  </w:num>
  <w:num w:numId="29">
    <w:abstractNumId w:val="10"/>
  </w:num>
  <w:num w:numId="30">
    <w:abstractNumId w:val="5"/>
  </w:num>
  <w:num w:numId="31">
    <w:abstractNumId w:val="1"/>
  </w:num>
  <w:num w:numId="3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26D90"/>
    <w:rsid w:val="00005127"/>
    <w:rsid w:val="00012111"/>
    <w:rsid w:val="00013AE6"/>
    <w:rsid w:val="000224F3"/>
    <w:rsid w:val="00024279"/>
    <w:rsid w:val="00024DAD"/>
    <w:rsid w:val="00031AF5"/>
    <w:rsid w:val="00033C96"/>
    <w:rsid w:val="00033E04"/>
    <w:rsid w:val="00034423"/>
    <w:rsid w:val="00034950"/>
    <w:rsid w:val="00034FDB"/>
    <w:rsid w:val="00035121"/>
    <w:rsid w:val="00043050"/>
    <w:rsid w:val="0004421A"/>
    <w:rsid w:val="00062857"/>
    <w:rsid w:val="0006541F"/>
    <w:rsid w:val="00066995"/>
    <w:rsid w:val="000679C0"/>
    <w:rsid w:val="00081F49"/>
    <w:rsid w:val="000872DC"/>
    <w:rsid w:val="00092844"/>
    <w:rsid w:val="00093670"/>
    <w:rsid w:val="00095EC2"/>
    <w:rsid w:val="00096AED"/>
    <w:rsid w:val="000A69ED"/>
    <w:rsid w:val="000A7820"/>
    <w:rsid w:val="000B1BFC"/>
    <w:rsid w:val="000B2665"/>
    <w:rsid w:val="000B3213"/>
    <w:rsid w:val="000B78BF"/>
    <w:rsid w:val="000C0762"/>
    <w:rsid w:val="000C1C9B"/>
    <w:rsid w:val="000C6CF1"/>
    <w:rsid w:val="000C7605"/>
    <w:rsid w:val="000D374B"/>
    <w:rsid w:val="000D5F0A"/>
    <w:rsid w:val="000E0D97"/>
    <w:rsid w:val="000E5A8A"/>
    <w:rsid w:val="000E5C82"/>
    <w:rsid w:val="000F03CC"/>
    <w:rsid w:val="000F7125"/>
    <w:rsid w:val="001028AB"/>
    <w:rsid w:val="00103558"/>
    <w:rsid w:val="00105AEB"/>
    <w:rsid w:val="0010745F"/>
    <w:rsid w:val="00111338"/>
    <w:rsid w:val="00114F15"/>
    <w:rsid w:val="001211E7"/>
    <w:rsid w:val="00125E18"/>
    <w:rsid w:val="00127789"/>
    <w:rsid w:val="001317C7"/>
    <w:rsid w:val="00134DC0"/>
    <w:rsid w:val="001351B7"/>
    <w:rsid w:val="0013620B"/>
    <w:rsid w:val="00136E12"/>
    <w:rsid w:val="00141FED"/>
    <w:rsid w:val="00144754"/>
    <w:rsid w:val="00146899"/>
    <w:rsid w:val="00153968"/>
    <w:rsid w:val="001572B0"/>
    <w:rsid w:val="00164412"/>
    <w:rsid w:val="00166963"/>
    <w:rsid w:val="0016779E"/>
    <w:rsid w:val="00170412"/>
    <w:rsid w:val="0017147A"/>
    <w:rsid w:val="00173B6A"/>
    <w:rsid w:val="001757CC"/>
    <w:rsid w:val="00180631"/>
    <w:rsid w:val="00184F81"/>
    <w:rsid w:val="0018562F"/>
    <w:rsid w:val="001866DF"/>
    <w:rsid w:val="001943E7"/>
    <w:rsid w:val="001952B1"/>
    <w:rsid w:val="001A267F"/>
    <w:rsid w:val="001A6E37"/>
    <w:rsid w:val="001A75A1"/>
    <w:rsid w:val="001B275A"/>
    <w:rsid w:val="001B3A8D"/>
    <w:rsid w:val="001C0BF0"/>
    <w:rsid w:val="001C1F32"/>
    <w:rsid w:val="001C4D07"/>
    <w:rsid w:val="001C5C90"/>
    <w:rsid w:val="001D0938"/>
    <w:rsid w:val="001D190A"/>
    <w:rsid w:val="001D3ABE"/>
    <w:rsid w:val="001E0C11"/>
    <w:rsid w:val="001E1226"/>
    <w:rsid w:val="001E187E"/>
    <w:rsid w:val="001E7678"/>
    <w:rsid w:val="001F23D4"/>
    <w:rsid w:val="001F42AA"/>
    <w:rsid w:val="001F4C4E"/>
    <w:rsid w:val="002040B2"/>
    <w:rsid w:val="00204B36"/>
    <w:rsid w:val="002104B1"/>
    <w:rsid w:val="0021190E"/>
    <w:rsid w:val="00217774"/>
    <w:rsid w:val="002177C2"/>
    <w:rsid w:val="00220077"/>
    <w:rsid w:val="002213D6"/>
    <w:rsid w:val="00225200"/>
    <w:rsid w:val="002261D7"/>
    <w:rsid w:val="0023071C"/>
    <w:rsid w:val="00232E8C"/>
    <w:rsid w:val="00235453"/>
    <w:rsid w:val="002422F2"/>
    <w:rsid w:val="00242C61"/>
    <w:rsid w:val="0024663B"/>
    <w:rsid w:val="00247CB1"/>
    <w:rsid w:val="002576B0"/>
    <w:rsid w:val="00257C38"/>
    <w:rsid w:val="00267049"/>
    <w:rsid w:val="0027014F"/>
    <w:rsid w:val="0027165D"/>
    <w:rsid w:val="00271C3E"/>
    <w:rsid w:val="002721A6"/>
    <w:rsid w:val="00272467"/>
    <w:rsid w:val="002746A9"/>
    <w:rsid w:val="0027762F"/>
    <w:rsid w:val="00280B9E"/>
    <w:rsid w:val="0029098E"/>
    <w:rsid w:val="002A157A"/>
    <w:rsid w:val="002A42F8"/>
    <w:rsid w:val="002A6E8E"/>
    <w:rsid w:val="002B3251"/>
    <w:rsid w:val="002C4D9F"/>
    <w:rsid w:val="002C5724"/>
    <w:rsid w:val="002D50EB"/>
    <w:rsid w:val="002E7A67"/>
    <w:rsid w:val="002F21CE"/>
    <w:rsid w:val="00305671"/>
    <w:rsid w:val="00311AB3"/>
    <w:rsid w:val="003120AE"/>
    <w:rsid w:val="00320F34"/>
    <w:rsid w:val="00321E39"/>
    <w:rsid w:val="00323666"/>
    <w:rsid w:val="00325C04"/>
    <w:rsid w:val="00327A17"/>
    <w:rsid w:val="00333A6E"/>
    <w:rsid w:val="0033679B"/>
    <w:rsid w:val="00341ED8"/>
    <w:rsid w:val="00344B4A"/>
    <w:rsid w:val="00352349"/>
    <w:rsid w:val="00355FCA"/>
    <w:rsid w:val="003562A3"/>
    <w:rsid w:val="00360D19"/>
    <w:rsid w:val="00361C6D"/>
    <w:rsid w:val="003662D3"/>
    <w:rsid w:val="00366775"/>
    <w:rsid w:val="00372424"/>
    <w:rsid w:val="003751D2"/>
    <w:rsid w:val="003951FE"/>
    <w:rsid w:val="00396AC3"/>
    <w:rsid w:val="003B0021"/>
    <w:rsid w:val="003B0C2E"/>
    <w:rsid w:val="003B1794"/>
    <w:rsid w:val="003B6464"/>
    <w:rsid w:val="003C0A95"/>
    <w:rsid w:val="003C43C5"/>
    <w:rsid w:val="003D29EC"/>
    <w:rsid w:val="003D7B28"/>
    <w:rsid w:val="003E0039"/>
    <w:rsid w:val="003E15ED"/>
    <w:rsid w:val="003E51F7"/>
    <w:rsid w:val="003E5F56"/>
    <w:rsid w:val="003E7239"/>
    <w:rsid w:val="003E734D"/>
    <w:rsid w:val="003E7DF6"/>
    <w:rsid w:val="003F0198"/>
    <w:rsid w:val="003F5685"/>
    <w:rsid w:val="003F6065"/>
    <w:rsid w:val="00401741"/>
    <w:rsid w:val="0040654A"/>
    <w:rsid w:val="00412FC5"/>
    <w:rsid w:val="004135BE"/>
    <w:rsid w:val="00415750"/>
    <w:rsid w:val="004168B5"/>
    <w:rsid w:val="00416CD8"/>
    <w:rsid w:val="00417CBD"/>
    <w:rsid w:val="004209A2"/>
    <w:rsid w:val="00420E2B"/>
    <w:rsid w:val="00421429"/>
    <w:rsid w:val="00425911"/>
    <w:rsid w:val="00427E1E"/>
    <w:rsid w:val="00433D67"/>
    <w:rsid w:val="004347DD"/>
    <w:rsid w:val="0043641C"/>
    <w:rsid w:val="00437BB1"/>
    <w:rsid w:val="0044459F"/>
    <w:rsid w:val="004503B3"/>
    <w:rsid w:val="00452318"/>
    <w:rsid w:val="00457039"/>
    <w:rsid w:val="00457AC1"/>
    <w:rsid w:val="00466B4A"/>
    <w:rsid w:val="00475690"/>
    <w:rsid w:val="00477070"/>
    <w:rsid w:val="00477341"/>
    <w:rsid w:val="00481D51"/>
    <w:rsid w:val="004871FB"/>
    <w:rsid w:val="00487572"/>
    <w:rsid w:val="004954BE"/>
    <w:rsid w:val="00495D5E"/>
    <w:rsid w:val="004A1E24"/>
    <w:rsid w:val="004A2DE8"/>
    <w:rsid w:val="004A7E18"/>
    <w:rsid w:val="004B0083"/>
    <w:rsid w:val="004B05E9"/>
    <w:rsid w:val="004C1B3C"/>
    <w:rsid w:val="004C51C7"/>
    <w:rsid w:val="004C71F8"/>
    <w:rsid w:val="004C754A"/>
    <w:rsid w:val="004E01F4"/>
    <w:rsid w:val="004E365D"/>
    <w:rsid w:val="004E4C4C"/>
    <w:rsid w:val="004F194E"/>
    <w:rsid w:val="004F62C8"/>
    <w:rsid w:val="004F7656"/>
    <w:rsid w:val="00503999"/>
    <w:rsid w:val="0051198C"/>
    <w:rsid w:val="005179A4"/>
    <w:rsid w:val="005201AD"/>
    <w:rsid w:val="00520680"/>
    <w:rsid w:val="0052436B"/>
    <w:rsid w:val="005244DD"/>
    <w:rsid w:val="00532817"/>
    <w:rsid w:val="00534F3F"/>
    <w:rsid w:val="005364EC"/>
    <w:rsid w:val="00537B1B"/>
    <w:rsid w:val="00537EA6"/>
    <w:rsid w:val="005426A8"/>
    <w:rsid w:val="00542989"/>
    <w:rsid w:val="00544629"/>
    <w:rsid w:val="0055250E"/>
    <w:rsid w:val="00556725"/>
    <w:rsid w:val="00557A3D"/>
    <w:rsid w:val="00562EFE"/>
    <w:rsid w:val="00565248"/>
    <w:rsid w:val="00570265"/>
    <w:rsid w:val="00570F89"/>
    <w:rsid w:val="005733FE"/>
    <w:rsid w:val="0058061D"/>
    <w:rsid w:val="00583A0F"/>
    <w:rsid w:val="00594295"/>
    <w:rsid w:val="005964D4"/>
    <w:rsid w:val="005A2B68"/>
    <w:rsid w:val="005B2D58"/>
    <w:rsid w:val="005B36EC"/>
    <w:rsid w:val="005B40E6"/>
    <w:rsid w:val="005B527C"/>
    <w:rsid w:val="005C3C63"/>
    <w:rsid w:val="005C7237"/>
    <w:rsid w:val="005D10A7"/>
    <w:rsid w:val="005D4FBF"/>
    <w:rsid w:val="005D6818"/>
    <w:rsid w:val="005E16A7"/>
    <w:rsid w:val="005E2149"/>
    <w:rsid w:val="005F33EF"/>
    <w:rsid w:val="005F5C84"/>
    <w:rsid w:val="005F6927"/>
    <w:rsid w:val="006001C2"/>
    <w:rsid w:val="006009CB"/>
    <w:rsid w:val="00600BB8"/>
    <w:rsid w:val="0060113B"/>
    <w:rsid w:val="006027D1"/>
    <w:rsid w:val="00603110"/>
    <w:rsid w:val="00605017"/>
    <w:rsid w:val="00605909"/>
    <w:rsid w:val="00605A85"/>
    <w:rsid w:val="0061150E"/>
    <w:rsid w:val="006177DC"/>
    <w:rsid w:val="00617EB9"/>
    <w:rsid w:val="0062058F"/>
    <w:rsid w:val="00622B1D"/>
    <w:rsid w:val="006321E1"/>
    <w:rsid w:val="0063282C"/>
    <w:rsid w:val="006353FE"/>
    <w:rsid w:val="00637B06"/>
    <w:rsid w:val="00637C2A"/>
    <w:rsid w:val="00637F03"/>
    <w:rsid w:val="006405A7"/>
    <w:rsid w:val="00643C07"/>
    <w:rsid w:val="00646E9F"/>
    <w:rsid w:val="006506CA"/>
    <w:rsid w:val="006506F9"/>
    <w:rsid w:val="0066593F"/>
    <w:rsid w:val="00665F15"/>
    <w:rsid w:val="00674DEB"/>
    <w:rsid w:val="00675C32"/>
    <w:rsid w:val="00675D52"/>
    <w:rsid w:val="00675F37"/>
    <w:rsid w:val="00681B95"/>
    <w:rsid w:val="00687ED7"/>
    <w:rsid w:val="006921F5"/>
    <w:rsid w:val="006922AB"/>
    <w:rsid w:val="006A2AF6"/>
    <w:rsid w:val="006A581F"/>
    <w:rsid w:val="006A66B0"/>
    <w:rsid w:val="006B326E"/>
    <w:rsid w:val="006B3322"/>
    <w:rsid w:val="006B46E3"/>
    <w:rsid w:val="006C200B"/>
    <w:rsid w:val="006D4C1D"/>
    <w:rsid w:val="006D4F84"/>
    <w:rsid w:val="006E62B8"/>
    <w:rsid w:val="006F482B"/>
    <w:rsid w:val="006F4D70"/>
    <w:rsid w:val="006F5393"/>
    <w:rsid w:val="006F73FA"/>
    <w:rsid w:val="00705875"/>
    <w:rsid w:val="00705B4C"/>
    <w:rsid w:val="00716770"/>
    <w:rsid w:val="0072167A"/>
    <w:rsid w:val="00724DC6"/>
    <w:rsid w:val="007277CC"/>
    <w:rsid w:val="0073110A"/>
    <w:rsid w:val="00731BA0"/>
    <w:rsid w:val="007335AC"/>
    <w:rsid w:val="00740576"/>
    <w:rsid w:val="00742608"/>
    <w:rsid w:val="00752C8D"/>
    <w:rsid w:val="00754C06"/>
    <w:rsid w:val="00754D64"/>
    <w:rsid w:val="0076016B"/>
    <w:rsid w:val="0076319B"/>
    <w:rsid w:val="0076461C"/>
    <w:rsid w:val="00765B5E"/>
    <w:rsid w:val="00775279"/>
    <w:rsid w:val="007815DE"/>
    <w:rsid w:val="0078646F"/>
    <w:rsid w:val="007908C5"/>
    <w:rsid w:val="00791288"/>
    <w:rsid w:val="00791ACA"/>
    <w:rsid w:val="007959DF"/>
    <w:rsid w:val="007A27C1"/>
    <w:rsid w:val="007A6028"/>
    <w:rsid w:val="007B20E8"/>
    <w:rsid w:val="007B51DB"/>
    <w:rsid w:val="007C0BF6"/>
    <w:rsid w:val="007C5834"/>
    <w:rsid w:val="007C680C"/>
    <w:rsid w:val="007D1ABE"/>
    <w:rsid w:val="007D3CD2"/>
    <w:rsid w:val="007D5EBB"/>
    <w:rsid w:val="007E1761"/>
    <w:rsid w:val="007E2B52"/>
    <w:rsid w:val="007F1A02"/>
    <w:rsid w:val="007F2D89"/>
    <w:rsid w:val="007F348E"/>
    <w:rsid w:val="007F3DA5"/>
    <w:rsid w:val="007F492C"/>
    <w:rsid w:val="007F4E08"/>
    <w:rsid w:val="007F6976"/>
    <w:rsid w:val="00800721"/>
    <w:rsid w:val="00801065"/>
    <w:rsid w:val="0080310A"/>
    <w:rsid w:val="008135C0"/>
    <w:rsid w:val="00815105"/>
    <w:rsid w:val="008153B4"/>
    <w:rsid w:val="00815794"/>
    <w:rsid w:val="00815FF3"/>
    <w:rsid w:val="00817D32"/>
    <w:rsid w:val="00826DC9"/>
    <w:rsid w:val="00827302"/>
    <w:rsid w:val="0083034D"/>
    <w:rsid w:val="00832AA5"/>
    <w:rsid w:val="00835F81"/>
    <w:rsid w:val="008362FB"/>
    <w:rsid w:val="008431BF"/>
    <w:rsid w:val="00843BBC"/>
    <w:rsid w:val="00844534"/>
    <w:rsid w:val="008457E5"/>
    <w:rsid w:val="00845AB4"/>
    <w:rsid w:val="00846CBA"/>
    <w:rsid w:val="00846E20"/>
    <w:rsid w:val="008470CE"/>
    <w:rsid w:val="00847FE0"/>
    <w:rsid w:val="00856448"/>
    <w:rsid w:val="0086201F"/>
    <w:rsid w:val="0086347B"/>
    <w:rsid w:val="00863C6C"/>
    <w:rsid w:val="0086496A"/>
    <w:rsid w:val="00870BC7"/>
    <w:rsid w:val="008711B5"/>
    <w:rsid w:val="008730D0"/>
    <w:rsid w:val="00873C2B"/>
    <w:rsid w:val="00875191"/>
    <w:rsid w:val="00876EB1"/>
    <w:rsid w:val="0087773F"/>
    <w:rsid w:val="00880B09"/>
    <w:rsid w:val="008817BE"/>
    <w:rsid w:val="008918AE"/>
    <w:rsid w:val="00896A8D"/>
    <w:rsid w:val="008A2B0D"/>
    <w:rsid w:val="008B1D93"/>
    <w:rsid w:val="008C34E1"/>
    <w:rsid w:val="008D5D6F"/>
    <w:rsid w:val="008D69B9"/>
    <w:rsid w:val="008D73EC"/>
    <w:rsid w:val="008D76B6"/>
    <w:rsid w:val="008E03DB"/>
    <w:rsid w:val="008E0758"/>
    <w:rsid w:val="008F77CF"/>
    <w:rsid w:val="00913404"/>
    <w:rsid w:val="0092739D"/>
    <w:rsid w:val="00930F4A"/>
    <w:rsid w:val="00943547"/>
    <w:rsid w:val="00943BBB"/>
    <w:rsid w:val="00943F8C"/>
    <w:rsid w:val="009479AD"/>
    <w:rsid w:val="00950FD2"/>
    <w:rsid w:val="00954293"/>
    <w:rsid w:val="00955D11"/>
    <w:rsid w:val="00956299"/>
    <w:rsid w:val="00962E1A"/>
    <w:rsid w:val="009645A5"/>
    <w:rsid w:val="00967494"/>
    <w:rsid w:val="009734C8"/>
    <w:rsid w:val="0097385F"/>
    <w:rsid w:val="00977E58"/>
    <w:rsid w:val="00982A12"/>
    <w:rsid w:val="0098555C"/>
    <w:rsid w:val="009928A4"/>
    <w:rsid w:val="00993861"/>
    <w:rsid w:val="00996B77"/>
    <w:rsid w:val="009974B5"/>
    <w:rsid w:val="009A2F57"/>
    <w:rsid w:val="009A4BAB"/>
    <w:rsid w:val="009A6C85"/>
    <w:rsid w:val="009A75D7"/>
    <w:rsid w:val="009A7909"/>
    <w:rsid w:val="009B24EF"/>
    <w:rsid w:val="009B2702"/>
    <w:rsid w:val="009B7073"/>
    <w:rsid w:val="009B7105"/>
    <w:rsid w:val="009C482B"/>
    <w:rsid w:val="009C5DBF"/>
    <w:rsid w:val="009C753B"/>
    <w:rsid w:val="009C782B"/>
    <w:rsid w:val="009D1DAE"/>
    <w:rsid w:val="009D2A96"/>
    <w:rsid w:val="009E0F0C"/>
    <w:rsid w:val="009E364D"/>
    <w:rsid w:val="009E747C"/>
    <w:rsid w:val="009F338F"/>
    <w:rsid w:val="009F4546"/>
    <w:rsid w:val="009F515C"/>
    <w:rsid w:val="00A035DA"/>
    <w:rsid w:val="00A05A83"/>
    <w:rsid w:val="00A06D2C"/>
    <w:rsid w:val="00A1396D"/>
    <w:rsid w:val="00A13F81"/>
    <w:rsid w:val="00A15BAD"/>
    <w:rsid w:val="00A22F53"/>
    <w:rsid w:val="00A267A7"/>
    <w:rsid w:val="00A31B2B"/>
    <w:rsid w:val="00A333EC"/>
    <w:rsid w:val="00A34FB4"/>
    <w:rsid w:val="00A3681E"/>
    <w:rsid w:val="00A4312F"/>
    <w:rsid w:val="00A442CD"/>
    <w:rsid w:val="00A46EE7"/>
    <w:rsid w:val="00A50ED9"/>
    <w:rsid w:val="00A5225C"/>
    <w:rsid w:val="00A52283"/>
    <w:rsid w:val="00A53E32"/>
    <w:rsid w:val="00A54090"/>
    <w:rsid w:val="00A62EB9"/>
    <w:rsid w:val="00A65042"/>
    <w:rsid w:val="00A715F7"/>
    <w:rsid w:val="00A74D0C"/>
    <w:rsid w:val="00A77B5B"/>
    <w:rsid w:val="00A85EC2"/>
    <w:rsid w:val="00A90606"/>
    <w:rsid w:val="00A92D93"/>
    <w:rsid w:val="00A948FF"/>
    <w:rsid w:val="00A97992"/>
    <w:rsid w:val="00AA1667"/>
    <w:rsid w:val="00AA47CF"/>
    <w:rsid w:val="00AA5872"/>
    <w:rsid w:val="00AB0966"/>
    <w:rsid w:val="00AB34E9"/>
    <w:rsid w:val="00AB54A3"/>
    <w:rsid w:val="00AB6B81"/>
    <w:rsid w:val="00AD5B3C"/>
    <w:rsid w:val="00AE1ABC"/>
    <w:rsid w:val="00AE2FEA"/>
    <w:rsid w:val="00AE34C2"/>
    <w:rsid w:val="00AE5085"/>
    <w:rsid w:val="00AE5D2D"/>
    <w:rsid w:val="00AF3D30"/>
    <w:rsid w:val="00AF46DF"/>
    <w:rsid w:val="00AF4E15"/>
    <w:rsid w:val="00AF5689"/>
    <w:rsid w:val="00AF73B7"/>
    <w:rsid w:val="00AF78E8"/>
    <w:rsid w:val="00B00964"/>
    <w:rsid w:val="00B0373C"/>
    <w:rsid w:val="00B04FCB"/>
    <w:rsid w:val="00B058F6"/>
    <w:rsid w:val="00B07121"/>
    <w:rsid w:val="00B108A8"/>
    <w:rsid w:val="00B108E2"/>
    <w:rsid w:val="00B10E7E"/>
    <w:rsid w:val="00B116D7"/>
    <w:rsid w:val="00B120FC"/>
    <w:rsid w:val="00B1413D"/>
    <w:rsid w:val="00B17D0C"/>
    <w:rsid w:val="00B21CC9"/>
    <w:rsid w:val="00B25E7F"/>
    <w:rsid w:val="00B26995"/>
    <w:rsid w:val="00B26D34"/>
    <w:rsid w:val="00B26D90"/>
    <w:rsid w:val="00B27049"/>
    <w:rsid w:val="00B319CF"/>
    <w:rsid w:val="00B33D60"/>
    <w:rsid w:val="00B3666C"/>
    <w:rsid w:val="00B37E3C"/>
    <w:rsid w:val="00B40F24"/>
    <w:rsid w:val="00B41D4C"/>
    <w:rsid w:val="00B46E91"/>
    <w:rsid w:val="00B52A41"/>
    <w:rsid w:val="00B52D28"/>
    <w:rsid w:val="00B5508D"/>
    <w:rsid w:val="00B60AA7"/>
    <w:rsid w:val="00B6158C"/>
    <w:rsid w:val="00B62136"/>
    <w:rsid w:val="00B62C26"/>
    <w:rsid w:val="00B63362"/>
    <w:rsid w:val="00B63CFE"/>
    <w:rsid w:val="00B678BB"/>
    <w:rsid w:val="00B70AB6"/>
    <w:rsid w:val="00B81F17"/>
    <w:rsid w:val="00B859D4"/>
    <w:rsid w:val="00B914C6"/>
    <w:rsid w:val="00B925AF"/>
    <w:rsid w:val="00B92E78"/>
    <w:rsid w:val="00B93058"/>
    <w:rsid w:val="00B95F86"/>
    <w:rsid w:val="00B95F8D"/>
    <w:rsid w:val="00BA01D4"/>
    <w:rsid w:val="00BA026B"/>
    <w:rsid w:val="00BA04C7"/>
    <w:rsid w:val="00BB5EB9"/>
    <w:rsid w:val="00BB6385"/>
    <w:rsid w:val="00BC3EBF"/>
    <w:rsid w:val="00BC3F99"/>
    <w:rsid w:val="00BC40C4"/>
    <w:rsid w:val="00BE3D48"/>
    <w:rsid w:val="00BE3F7A"/>
    <w:rsid w:val="00BE417E"/>
    <w:rsid w:val="00BE4EFE"/>
    <w:rsid w:val="00BF1A51"/>
    <w:rsid w:val="00BF20FD"/>
    <w:rsid w:val="00BF2C10"/>
    <w:rsid w:val="00BF5D28"/>
    <w:rsid w:val="00BF5F11"/>
    <w:rsid w:val="00BF6D05"/>
    <w:rsid w:val="00BF722A"/>
    <w:rsid w:val="00C01319"/>
    <w:rsid w:val="00C0328F"/>
    <w:rsid w:val="00C057C8"/>
    <w:rsid w:val="00C05986"/>
    <w:rsid w:val="00C0727F"/>
    <w:rsid w:val="00C1055B"/>
    <w:rsid w:val="00C11B5E"/>
    <w:rsid w:val="00C15614"/>
    <w:rsid w:val="00C166E3"/>
    <w:rsid w:val="00C1672A"/>
    <w:rsid w:val="00C210CC"/>
    <w:rsid w:val="00C278B0"/>
    <w:rsid w:val="00C27AAA"/>
    <w:rsid w:val="00C30A16"/>
    <w:rsid w:val="00C346AB"/>
    <w:rsid w:val="00C41636"/>
    <w:rsid w:val="00C52292"/>
    <w:rsid w:val="00C53D8E"/>
    <w:rsid w:val="00C66D0A"/>
    <w:rsid w:val="00C723DD"/>
    <w:rsid w:val="00C73D2E"/>
    <w:rsid w:val="00C744C9"/>
    <w:rsid w:val="00C836FF"/>
    <w:rsid w:val="00C840ED"/>
    <w:rsid w:val="00C85454"/>
    <w:rsid w:val="00C926B6"/>
    <w:rsid w:val="00C9348C"/>
    <w:rsid w:val="00C9775A"/>
    <w:rsid w:val="00C97FD5"/>
    <w:rsid w:val="00CA1854"/>
    <w:rsid w:val="00CA1D74"/>
    <w:rsid w:val="00CA67F9"/>
    <w:rsid w:val="00CA6B2E"/>
    <w:rsid w:val="00CA7504"/>
    <w:rsid w:val="00CB136D"/>
    <w:rsid w:val="00CB6F58"/>
    <w:rsid w:val="00CC5045"/>
    <w:rsid w:val="00CC5D30"/>
    <w:rsid w:val="00CD13F7"/>
    <w:rsid w:val="00CD5615"/>
    <w:rsid w:val="00CE0F1F"/>
    <w:rsid w:val="00CE252E"/>
    <w:rsid w:val="00CE3CB1"/>
    <w:rsid w:val="00CE44BF"/>
    <w:rsid w:val="00CE4980"/>
    <w:rsid w:val="00CF3426"/>
    <w:rsid w:val="00D03C51"/>
    <w:rsid w:val="00D13FCD"/>
    <w:rsid w:val="00D16892"/>
    <w:rsid w:val="00D17D4C"/>
    <w:rsid w:val="00D24F22"/>
    <w:rsid w:val="00D27BA2"/>
    <w:rsid w:val="00D32963"/>
    <w:rsid w:val="00D37985"/>
    <w:rsid w:val="00D40F5E"/>
    <w:rsid w:val="00D60E94"/>
    <w:rsid w:val="00D65A68"/>
    <w:rsid w:val="00D70A73"/>
    <w:rsid w:val="00D71EA5"/>
    <w:rsid w:val="00D723EF"/>
    <w:rsid w:val="00D730CE"/>
    <w:rsid w:val="00D768E1"/>
    <w:rsid w:val="00D77736"/>
    <w:rsid w:val="00D84502"/>
    <w:rsid w:val="00D857E9"/>
    <w:rsid w:val="00D9237B"/>
    <w:rsid w:val="00D94135"/>
    <w:rsid w:val="00DA605E"/>
    <w:rsid w:val="00DA61C9"/>
    <w:rsid w:val="00DB1702"/>
    <w:rsid w:val="00DB278D"/>
    <w:rsid w:val="00DB30B9"/>
    <w:rsid w:val="00DB3641"/>
    <w:rsid w:val="00DB3C31"/>
    <w:rsid w:val="00DB43FD"/>
    <w:rsid w:val="00DB76E1"/>
    <w:rsid w:val="00DC0164"/>
    <w:rsid w:val="00DC56BB"/>
    <w:rsid w:val="00DC7507"/>
    <w:rsid w:val="00DC7517"/>
    <w:rsid w:val="00DD7093"/>
    <w:rsid w:val="00DE11A9"/>
    <w:rsid w:val="00DE4E0E"/>
    <w:rsid w:val="00DF0C8C"/>
    <w:rsid w:val="00E00527"/>
    <w:rsid w:val="00E00F5B"/>
    <w:rsid w:val="00E03D68"/>
    <w:rsid w:val="00E11A71"/>
    <w:rsid w:val="00E14700"/>
    <w:rsid w:val="00E17A60"/>
    <w:rsid w:val="00E203EC"/>
    <w:rsid w:val="00E26FEC"/>
    <w:rsid w:val="00E32A16"/>
    <w:rsid w:val="00E33DB0"/>
    <w:rsid w:val="00E37433"/>
    <w:rsid w:val="00E375F2"/>
    <w:rsid w:val="00E41AC9"/>
    <w:rsid w:val="00E429BC"/>
    <w:rsid w:val="00E510F2"/>
    <w:rsid w:val="00E53A09"/>
    <w:rsid w:val="00E55EF2"/>
    <w:rsid w:val="00E654EE"/>
    <w:rsid w:val="00E70652"/>
    <w:rsid w:val="00E719DD"/>
    <w:rsid w:val="00E72C21"/>
    <w:rsid w:val="00E756DF"/>
    <w:rsid w:val="00E76587"/>
    <w:rsid w:val="00E84AF2"/>
    <w:rsid w:val="00E91904"/>
    <w:rsid w:val="00E9591F"/>
    <w:rsid w:val="00EA1CC7"/>
    <w:rsid w:val="00EA2DFB"/>
    <w:rsid w:val="00EA6456"/>
    <w:rsid w:val="00EA6694"/>
    <w:rsid w:val="00EB55C1"/>
    <w:rsid w:val="00EC034C"/>
    <w:rsid w:val="00EC5E20"/>
    <w:rsid w:val="00EC7B64"/>
    <w:rsid w:val="00EC7CA3"/>
    <w:rsid w:val="00ED04CA"/>
    <w:rsid w:val="00ED2803"/>
    <w:rsid w:val="00ED5C44"/>
    <w:rsid w:val="00EE12DC"/>
    <w:rsid w:val="00EE32F3"/>
    <w:rsid w:val="00EE41D6"/>
    <w:rsid w:val="00EE6D02"/>
    <w:rsid w:val="00EF07C7"/>
    <w:rsid w:val="00EF244C"/>
    <w:rsid w:val="00EF4A9D"/>
    <w:rsid w:val="00EF51D4"/>
    <w:rsid w:val="00F0287E"/>
    <w:rsid w:val="00F02E9F"/>
    <w:rsid w:val="00F119AB"/>
    <w:rsid w:val="00F12D77"/>
    <w:rsid w:val="00F176DC"/>
    <w:rsid w:val="00F22C77"/>
    <w:rsid w:val="00F24785"/>
    <w:rsid w:val="00F25DF0"/>
    <w:rsid w:val="00F27327"/>
    <w:rsid w:val="00F3312B"/>
    <w:rsid w:val="00F33937"/>
    <w:rsid w:val="00F339D8"/>
    <w:rsid w:val="00F35686"/>
    <w:rsid w:val="00F36743"/>
    <w:rsid w:val="00F37FB6"/>
    <w:rsid w:val="00F435F9"/>
    <w:rsid w:val="00F439B3"/>
    <w:rsid w:val="00F4700F"/>
    <w:rsid w:val="00F470AF"/>
    <w:rsid w:val="00F47666"/>
    <w:rsid w:val="00F51552"/>
    <w:rsid w:val="00F54FC6"/>
    <w:rsid w:val="00F55D74"/>
    <w:rsid w:val="00F57217"/>
    <w:rsid w:val="00F61DAD"/>
    <w:rsid w:val="00F61F03"/>
    <w:rsid w:val="00F66E8D"/>
    <w:rsid w:val="00F67917"/>
    <w:rsid w:val="00F70AE8"/>
    <w:rsid w:val="00F72F0C"/>
    <w:rsid w:val="00F83F0C"/>
    <w:rsid w:val="00F8449F"/>
    <w:rsid w:val="00F84DD0"/>
    <w:rsid w:val="00F867A7"/>
    <w:rsid w:val="00F903CF"/>
    <w:rsid w:val="00F95770"/>
    <w:rsid w:val="00FA2A4E"/>
    <w:rsid w:val="00FA33D1"/>
    <w:rsid w:val="00FB3381"/>
    <w:rsid w:val="00FB4610"/>
    <w:rsid w:val="00FB54CC"/>
    <w:rsid w:val="00FB7244"/>
    <w:rsid w:val="00FC324B"/>
    <w:rsid w:val="00FC42AA"/>
    <w:rsid w:val="00FC4539"/>
    <w:rsid w:val="00FD1E30"/>
    <w:rsid w:val="00FD1F38"/>
    <w:rsid w:val="00FD3361"/>
    <w:rsid w:val="00FD35F6"/>
    <w:rsid w:val="00FD61B0"/>
    <w:rsid w:val="00FD6279"/>
    <w:rsid w:val="00FE0B37"/>
    <w:rsid w:val="00FE1AB2"/>
    <w:rsid w:val="00FE30C0"/>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16646"/>
  <w15:docId w15:val="{95248283-BE5D-44B8-9ADA-92D0CB0FD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Corpsdetexte"/>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EE6D02"/>
    <w:rPr>
      <w:rFonts w:ascii="Arial" w:eastAsia="Times New Roman" w:hAnsi="Arial" w:cs="Times New Roman"/>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19"/>
      </w:numPr>
      <w:spacing w:before="0" w:line="240" w:lineRule="auto"/>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paragraph" w:styleId="Sous-titre">
    <w:name w:val="Subtitle"/>
    <w:basedOn w:val="Normal"/>
    <w:next w:val="Normal"/>
    <w:link w:val="Sous-titreCar"/>
    <w:uiPriority w:val="11"/>
    <w:qFormat/>
    <w:rsid w:val="007C5834"/>
    <w:pPr>
      <w:numPr>
        <w:ilvl w:val="1"/>
      </w:numPr>
      <w:spacing w:after="160"/>
    </w:pPr>
    <w:rPr>
      <w:rFonts w:eastAsiaTheme="minorEastAsia" w:cstheme="minorBidi"/>
      <w:b/>
      <w:spacing w:val="15"/>
      <w:sz w:val="24"/>
    </w:rPr>
  </w:style>
  <w:style w:type="character" w:customStyle="1" w:styleId="Sous-titreCar">
    <w:name w:val="Sous-titre Car"/>
    <w:basedOn w:val="Policepardfaut"/>
    <w:link w:val="Sous-titre"/>
    <w:uiPriority w:val="11"/>
    <w:rsid w:val="007C5834"/>
    <w:rPr>
      <w:rFonts w:ascii="Arial" w:eastAsiaTheme="minorEastAsia" w:hAnsi="Arial" w:cstheme="minorBidi"/>
      <w:b/>
      <w:spacing w:val="15"/>
      <w:sz w:val="24"/>
      <w:szCs w:val="22"/>
      <w:lang w:eastAsia="en-US"/>
    </w:rPr>
  </w:style>
  <w:style w:type="paragraph" w:customStyle="1" w:styleId="Texte">
    <w:name w:val="Texte"/>
    <w:basedOn w:val="Corpsdetexte"/>
    <w:next w:val="Corpsdetexte"/>
    <w:link w:val="TexteCar"/>
    <w:qFormat/>
    <w:rsid w:val="007C5834"/>
  </w:style>
  <w:style w:type="character" w:customStyle="1" w:styleId="TexteCar">
    <w:name w:val="Texte Car"/>
    <w:basedOn w:val="CorpsdetexteCar"/>
    <w:link w:val="Texte"/>
    <w:rsid w:val="007C5834"/>
    <w:rPr>
      <w:rFonts w:ascii="Arial" w:hAnsi="Arial"/>
      <w:sz w:val="22"/>
      <w:szCs w:val="22"/>
      <w:lang w:eastAsia="en-US"/>
    </w:rPr>
  </w:style>
  <w:style w:type="paragraph" w:styleId="Bibliographie">
    <w:name w:val="Bibliography"/>
    <w:basedOn w:val="Normal"/>
    <w:next w:val="Normal"/>
    <w:uiPriority w:val="37"/>
    <w:unhideWhenUsed/>
    <w:rsid w:val="005C3C63"/>
    <w:pPr>
      <w:spacing w:after="240"/>
    </w:pPr>
  </w:style>
  <w:style w:type="paragraph" w:styleId="Notedefin">
    <w:name w:val="endnote text"/>
    <w:basedOn w:val="Normal"/>
    <w:link w:val="NotedefinCar"/>
    <w:uiPriority w:val="99"/>
    <w:semiHidden/>
    <w:unhideWhenUsed/>
    <w:rsid w:val="005C3C63"/>
    <w:rPr>
      <w:sz w:val="20"/>
      <w:szCs w:val="20"/>
    </w:rPr>
  </w:style>
  <w:style w:type="character" w:customStyle="1" w:styleId="NotedefinCar">
    <w:name w:val="Note de fin Car"/>
    <w:basedOn w:val="Policepardfaut"/>
    <w:link w:val="Notedefin"/>
    <w:uiPriority w:val="99"/>
    <w:semiHidden/>
    <w:rsid w:val="005C3C63"/>
    <w:rPr>
      <w:rFonts w:ascii="Arial" w:hAnsi="Arial"/>
      <w:lang w:eastAsia="en-US"/>
    </w:rPr>
  </w:style>
  <w:style w:type="character" w:styleId="Appeldenotedefin">
    <w:name w:val="endnote reference"/>
    <w:basedOn w:val="Policepardfaut"/>
    <w:uiPriority w:val="99"/>
    <w:semiHidden/>
    <w:unhideWhenUsed/>
    <w:rsid w:val="005C3C63"/>
    <w:rPr>
      <w:vertAlign w:val="superscript"/>
    </w:rPr>
  </w:style>
  <w:style w:type="paragraph" w:styleId="Paragraphedeliste">
    <w:name w:val="List Paragraph"/>
    <w:basedOn w:val="Normal"/>
    <w:uiPriority w:val="34"/>
    <w:qFormat/>
    <w:rsid w:val="006405A7"/>
    <w:pPr>
      <w:ind w:left="720"/>
      <w:contextualSpacing/>
    </w:pPr>
  </w:style>
  <w:style w:type="paragraph" w:styleId="PrformatHTML">
    <w:name w:val="HTML Preformatted"/>
    <w:basedOn w:val="Normal"/>
    <w:link w:val="PrformatHTMLCar"/>
    <w:uiPriority w:val="99"/>
    <w:semiHidden/>
    <w:unhideWhenUsed/>
    <w:rsid w:val="008564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856448"/>
    <w:rPr>
      <w:rFonts w:ascii="Courier New" w:eastAsia="Times New Roman" w:hAnsi="Courier New" w:cs="Courier New"/>
    </w:rPr>
  </w:style>
  <w:style w:type="table" w:styleId="TableauGrille4-Accentuation3">
    <w:name w:val="Grid Table 4 Accent 3"/>
    <w:basedOn w:val="TableauNormal"/>
    <w:uiPriority w:val="49"/>
    <w:rsid w:val="00705B4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5Fonc-Accentuation3">
    <w:name w:val="Grid Table 5 Dark Accent 3"/>
    <w:basedOn w:val="TableauNormal"/>
    <w:uiPriority w:val="50"/>
    <w:rsid w:val="00705B4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lledetableauclaire">
    <w:name w:val="Grid Table Light"/>
    <w:basedOn w:val="TableauNormal"/>
    <w:uiPriority w:val="40"/>
    <w:rsid w:val="000A69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entionnonrsolue">
    <w:name w:val="Unresolved Mention"/>
    <w:basedOn w:val="Policepardfaut"/>
    <w:uiPriority w:val="99"/>
    <w:semiHidden/>
    <w:unhideWhenUsed/>
    <w:rsid w:val="009D1DAE"/>
    <w:rPr>
      <w:color w:val="605E5C"/>
      <w:shd w:val="clear" w:color="auto" w:fill="E1DFDD"/>
    </w:rPr>
  </w:style>
  <w:style w:type="character" w:styleId="Marquedecommentaire">
    <w:name w:val="annotation reference"/>
    <w:basedOn w:val="Policepardfaut"/>
    <w:uiPriority w:val="99"/>
    <w:semiHidden/>
    <w:unhideWhenUsed/>
    <w:rsid w:val="00752C8D"/>
    <w:rPr>
      <w:sz w:val="16"/>
      <w:szCs w:val="16"/>
    </w:rPr>
  </w:style>
  <w:style w:type="paragraph" w:styleId="Commentaire">
    <w:name w:val="annotation text"/>
    <w:basedOn w:val="Normal"/>
    <w:link w:val="CommentaireCar"/>
    <w:uiPriority w:val="99"/>
    <w:semiHidden/>
    <w:unhideWhenUsed/>
    <w:rsid w:val="00752C8D"/>
    <w:rPr>
      <w:sz w:val="20"/>
      <w:szCs w:val="20"/>
    </w:rPr>
  </w:style>
  <w:style w:type="character" w:customStyle="1" w:styleId="CommentaireCar">
    <w:name w:val="Commentaire Car"/>
    <w:basedOn w:val="Policepardfaut"/>
    <w:link w:val="Commentaire"/>
    <w:uiPriority w:val="99"/>
    <w:semiHidden/>
    <w:rsid w:val="00752C8D"/>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752C8D"/>
    <w:rPr>
      <w:b/>
      <w:bCs/>
    </w:rPr>
  </w:style>
  <w:style w:type="character" w:customStyle="1" w:styleId="ObjetducommentaireCar">
    <w:name w:val="Objet du commentaire Car"/>
    <w:basedOn w:val="CommentaireCar"/>
    <w:link w:val="Objetducommentaire"/>
    <w:uiPriority w:val="99"/>
    <w:semiHidden/>
    <w:rsid w:val="00752C8D"/>
    <w:rPr>
      <w:rFonts w:ascii="Arial" w:hAnsi="Arial"/>
      <w:b/>
      <w:bCs/>
      <w:lang w:eastAsia="en-US"/>
    </w:rPr>
  </w:style>
  <w:style w:type="character" w:customStyle="1" w:styleId="ac">
    <w:name w:val="ac"/>
    <w:basedOn w:val="Policepardfaut"/>
    <w:rsid w:val="00E706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90263">
      <w:bodyDiv w:val="1"/>
      <w:marLeft w:val="0"/>
      <w:marRight w:val="0"/>
      <w:marTop w:val="0"/>
      <w:marBottom w:val="0"/>
      <w:divBdr>
        <w:top w:val="none" w:sz="0" w:space="0" w:color="auto"/>
        <w:left w:val="none" w:sz="0" w:space="0" w:color="auto"/>
        <w:bottom w:val="none" w:sz="0" w:space="0" w:color="auto"/>
        <w:right w:val="none" w:sz="0" w:space="0" w:color="auto"/>
      </w:divBdr>
    </w:div>
    <w:div w:id="465850791">
      <w:bodyDiv w:val="1"/>
      <w:marLeft w:val="0"/>
      <w:marRight w:val="0"/>
      <w:marTop w:val="0"/>
      <w:marBottom w:val="0"/>
      <w:divBdr>
        <w:top w:val="none" w:sz="0" w:space="0" w:color="auto"/>
        <w:left w:val="none" w:sz="0" w:space="0" w:color="auto"/>
        <w:bottom w:val="none" w:sz="0" w:space="0" w:color="auto"/>
        <w:right w:val="none" w:sz="0" w:space="0" w:color="auto"/>
      </w:divBdr>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041129657">
      <w:bodyDiv w:val="1"/>
      <w:marLeft w:val="0"/>
      <w:marRight w:val="0"/>
      <w:marTop w:val="0"/>
      <w:marBottom w:val="0"/>
      <w:divBdr>
        <w:top w:val="none" w:sz="0" w:space="0" w:color="auto"/>
        <w:left w:val="none" w:sz="0" w:space="0" w:color="auto"/>
        <w:bottom w:val="none" w:sz="0" w:space="0" w:color="auto"/>
        <w:right w:val="none" w:sz="0" w:space="0" w:color="auto"/>
      </w:divBdr>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70574082">
      <w:bodyDiv w:val="1"/>
      <w:marLeft w:val="0"/>
      <w:marRight w:val="0"/>
      <w:marTop w:val="0"/>
      <w:marBottom w:val="0"/>
      <w:divBdr>
        <w:top w:val="none" w:sz="0" w:space="0" w:color="auto"/>
        <w:left w:val="none" w:sz="0" w:space="0" w:color="auto"/>
        <w:bottom w:val="none" w:sz="0" w:space="0" w:color="auto"/>
        <w:right w:val="none" w:sz="0" w:space="0" w:color="auto"/>
      </w:divBdr>
    </w:div>
    <w:div w:id="1704399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yperlink" Target="https://github.com/schupbachl/Bachelor-HEG-2018"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emf"/><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emf"/><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hyperlink" Target="file:///C:\Users\loics\Documents\GitHub\Bachelor-HEG-2018\Memoire\Memoire.docx" TargetMode="External"/><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parkaps.chalet-schupbach.ch/api" TargetMode="External"/><Relationship Id="rId30" Type="http://schemas.openxmlformats.org/officeDocument/2006/relationships/image" Target="media/image20.png"/><Relationship Id="rId35"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A808AD-2F9C-43A2-94CA-BC2F040B0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15445</Words>
  <Characters>84950</Characters>
  <Application>Microsoft Office Word</Application>
  <DocSecurity>0</DocSecurity>
  <Lines>707</Lines>
  <Paragraphs>200</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100195</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er Nathalie (HES)</dc:creator>
  <cp:lastModifiedBy>Schüpbach Loïc</cp:lastModifiedBy>
  <cp:revision>510</cp:revision>
  <cp:lastPrinted>2018-08-30T14:16:00Z</cp:lastPrinted>
  <dcterms:created xsi:type="dcterms:W3CDTF">2015-03-06T14:14:00Z</dcterms:created>
  <dcterms:modified xsi:type="dcterms:W3CDTF">2018-08-30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62127984</vt:i4>
  </property>
  <property fmtid="{D5CDD505-2E9C-101B-9397-08002B2CF9AE}" pid="3" name="_NewReviewCycle">
    <vt:lpwstr/>
  </property>
  <property fmtid="{D5CDD505-2E9C-101B-9397-08002B2CF9AE}" pid="4" name="_EmailSubject">
    <vt:lpwstr>Nouvelle modification du modèle pour TDB</vt:lpwstr>
  </property>
  <property fmtid="{D5CDD505-2E9C-101B-9397-08002B2CF9AE}" pid="5" name="_AuthorEmail">
    <vt:lpwstr>nathalie.maurer@hesge.ch</vt:lpwstr>
  </property>
  <property fmtid="{D5CDD505-2E9C-101B-9397-08002B2CF9AE}" pid="6" name="_AuthorEmailDisplayName">
    <vt:lpwstr>Maurer Nathalie (HES)</vt:lpwstr>
  </property>
  <property fmtid="{D5CDD505-2E9C-101B-9397-08002B2CF9AE}" pid="7" name="_PreviousAdHocReviewCycleID">
    <vt:i4>864610244</vt:i4>
  </property>
  <property fmtid="{D5CDD505-2E9C-101B-9397-08002B2CF9AE}" pid="8" name="_ReviewingToolsShownOnce">
    <vt:lpwstr/>
  </property>
  <property fmtid="{D5CDD505-2E9C-101B-9397-08002B2CF9AE}" pid="9" name="ZOTERO_PREF_1">
    <vt:lpwstr>&lt;data data-version="3" zotero-version="5.0.55"&gt;&lt;session id="3ShPFSoR"/&gt;&lt;style id="http://www.zotero.org/styles/iso690-author-date-fr-no-abstract" hasBibliography="1" bibliographyStyleHasBeenSet="1"/&gt;&lt;prefs&gt;&lt;pref name="fieldType" value="Field"/&gt;&lt;pref name=</vt:lpwstr>
  </property>
  <property fmtid="{D5CDD505-2E9C-101B-9397-08002B2CF9AE}" pid="10" name="ZOTERO_PREF_2">
    <vt:lpwstr>"automaticJournalAbbreviations" value="true"/&gt;&lt;/prefs&gt;&lt;/data&gt;</vt:lpwstr>
  </property>
</Properties>
</file>